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7DD283" w14:textId="6072BB4D" w:rsidR="00C517D3" w:rsidRPr="00C517D3" w:rsidRDefault="00C517D3" w:rsidP="004720A8">
      <w:pPr>
        <w:rPr>
          <w:b/>
          <w:bCs/>
        </w:rPr>
      </w:pPr>
      <w:r w:rsidRPr="00C517D3">
        <w:rPr>
          <w:b/>
          <w:bCs/>
        </w:rPr>
        <w:t>TITLE</w:t>
      </w:r>
      <w:r w:rsidR="003F5370">
        <w:rPr>
          <w:b/>
          <w:bCs/>
        </w:rPr>
        <w:t>:</w:t>
      </w:r>
    </w:p>
    <w:p w14:paraId="4C17A88A" w14:textId="791A0FDF" w:rsidR="000A6DE3" w:rsidRPr="00C517D3" w:rsidRDefault="000A6DE3" w:rsidP="004720A8">
      <w:r w:rsidRPr="00C517D3">
        <w:t>High-</w:t>
      </w:r>
      <w:r w:rsidR="0069333F">
        <w:t>T</w:t>
      </w:r>
      <w:r w:rsidRPr="00C517D3">
        <w:t xml:space="preserve">hroughput </w:t>
      </w:r>
      <w:r w:rsidR="0069333F">
        <w:t>C</w:t>
      </w:r>
      <w:r w:rsidR="002B665C" w:rsidRPr="00C517D3">
        <w:t xml:space="preserve">ellular </w:t>
      </w:r>
      <w:r w:rsidR="0069333F">
        <w:t>P</w:t>
      </w:r>
      <w:r w:rsidRPr="00C517D3">
        <w:t xml:space="preserve">rofiling of </w:t>
      </w:r>
      <w:r w:rsidR="0069333F">
        <w:t>T</w:t>
      </w:r>
      <w:r w:rsidRPr="00C517D3">
        <w:t xml:space="preserve">argeted </w:t>
      </w:r>
      <w:r w:rsidR="0069333F">
        <w:t>P</w:t>
      </w:r>
      <w:r w:rsidRPr="00C517D3">
        <w:t xml:space="preserve">rotein </w:t>
      </w:r>
      <w:r w:rsidR="0069333F">
        <w:t>D</w:t>
      </w:r>
      <w:r w:rsidRPr="00C517D3">
        <w:t xml:space="preserve">egradation </w:t>
      </w:r>
      <w:r w:rsidR="0069333F">
        <w:t>C</w:t>
      </w:r>
      <w:r w:rsidRPr="00C517D3">
        <w:t xml:space="preserve">ompounds </w:t>
      </w:r>
      <w:r w:rsidR="00834815">
        <w:t xml:space="preserve">Using </w:t>
      </w:r>
      <w:r w:rsidR="005A508D">
        <w:t xml:space="preserve">HiBiT </w:t>
      </w:r>
      <w:r w:rsidR="00834815">
        <w:t>CRISPR Cell Lines</w:t>
      </w:r>
      <w:r w:rsidR="00BB4144">
        <w:t xml:space="preserve"> </w:t>
      </w:r>
    </w:p>
    <w:p w14:paraId="37E8E5A6" w14:textId="759BF73E" w:rsidR="00B32616" w:rsidRPr="00C517D3" w:rsidRDefault="00B32616" w:rsidP="004720A8">
      <w:pPr>
        <w:rPr>
          <w:b/>
          <w:color w:val="000000" w:themeColor="text1"/>
        </w:rPr>
      </w:pPr>
    </w:p>
    <w:p w14:paraId="7B6909FE" w14:textId="1568CE54" w:rsidR="000A6DE3" w:rsidRPr="00C517D3" w:rsidRDefault="00C517D3" w:rsidP="004720A8">
      <w:pPr>
        <w:rPr>
          <w:b/>
          <w:color w:val="000000" w:themeColor="text1"/>
        </w:rPr>
      </w:pPr>
      <w:r w:rsidRPr="00C517D3">
        <w:rPr>
          <w:b/>
          <w:color w:val="000000" w:themeColor="text1"/>
        </w:rPr>
        <w:t>AUTHORS AND AFFILIATIONS</w:t>
      </w:r>
      <w:r w:rsidR="003F5370">
        <w:rPr>
          <w:b/>
          <w:color w:val="000000" w:themeColor="text1"/>
        </w:rPr>
        <w:t>:</w:t>
      </w:r>
    </w:p>
    <w:p w14:paraId="2E9F52A7" w14:textId="339BF6D2" w:rsidR="000A6DE3" w:rsidRPr="00002E13" w:rsidRDefault="000A6DE3" w:rsidP="004720A8">
      <w:pPr>
        <w:rPr>
          <w:vertAlign w:val="superscript"/>
        </w:rPr>
      </w:pPr>
      <w:r w:rsidRPr="00002E13">
        <w:t>Kristin M. Riching</w:t>
      </w:r>
      <w:r w:rsidRPr="00002E13">
        <w:rPr>
          <w:vertAlign w:val="superscript"/>
        </w:rPr>
        <w:t>1</w:t>
      </w:r>
      <w:r w:rsidRPr="00002E13">
        <w:t>, Sarah D. Mahan</w:t>
      </w:r>
      <w:r w:rsidRPr="00002E13">
        <w:rPr>
          <w:vertAlign w:val="superscript"/>
        </w:rPr>
        <w:t>1</w:t>
      </w:r>
      <w:r w:rsidRPr="00002E13">
        <w:t>, Marjeta Urh</w:t>
      </w:r>
      <w:r w:rsidRPr="00002E13">
        <w:rPr>
          <w:vertAlign w:val="superscript"/>
        </w:rPr>
        <w:t>1</w:t>
      </w:r>
      <w:r w:rsidRPr="00002E13">
        <w:t>, Danette L. Daniels</w:t>
      </w:r>
      <w:r w:rsidRPr="00002E13">
        <w:rPr>
          <w:vertAlign w:val="superscript"/>
        </w:rPr>
        <w:t>1</w:t>
      </w:r>
    </w:p>
    <w:p w14:paraId="647C7793" w14:textId="4CFD3131" w:rsidR="006A4C66" w:rsidRPr="004D6BB7" w:rsidRDefault="006A4C66" w:rsidP="004720A8"/>
    <w:p w14:paraId="070111D1" w14:textId="1296EF1F" w:rsidR="00B11A62" w:rsidRPr="00C517D3" w:rsidRDefault="006A4C66" w:rsidP="004720A8">
      <w:r w:rsidRPr="00C517D3">
        <w:rPr>
          <w:vertAlign w:val="superscript"/>
        </w:rPr>
        <w:t>1</w:t>
      </w:r>
      <w:r w:rsidRPr="00C517D3">
        <w:t>Promega Corporation, 2800 Woods Hollow Road, Madison, WI</w:t>
      </w:r>
      <w:r w:rsidR="0069333F">
        <w:t xml:space="preserve">, </w:t>
      </w:r>
      <w:r w:rsidRPr="00C517D3">
        <w:t xml:space="preserve">USA </w:t>
      </w:r>
    </w:p>
    <w:p w14:paraId="7D61C55E" w14:textId="77777777" w:rsidR="003F5370" w:rsidRPr="00597B5F" w:rsidRDefault="003F5370" w:rsidP="004720A8"/>
    <w:p w14:paraId="2ADDAD92" w14:textId="77777777" w:rsidR="003F5370" w:rsidRPr="00C517D3" w:rsidRDefault="003F5370" w:rsidP="004720A8">
      <w:r w:rsidRPr="00C517D3">
        <w:t>Corresponding author:</w:t>
      </w:r>
    </w:p>
    <w:p w14:paraId="15588EC9" w14:textId="17F9D049" w:rsidR="003F5370" w:rsidRPr="00C517D3" w:rsidRDefault="003F5370" w:rsidP="004720A8">
      <w:r w:rsidRPr="00C517D3">
        <w:t xml:space="preserve">Danette L. Daniels </w:t>
      </w:r>
      <w:r>
        <w:tab/>
      </w:r>
      <w:r w:rsidRPr="00C517D3">
        <w:t>(</w:t>
      </w:r>
      <w:r w:rsidRPr="004720A8">
        <w:t>danette.daniels@promega.com</w:t>
      </w:r>
      <w:r w:rsidRPr="00C517D3">
        <w:t>)</w:t>
      </w:r>
    </w:p>
    <w:p w14:paraId="3DCE7289" w14:textId="77777777" w:rsidR="003F5370" w:rsidRDefault="003F5370" w:rsidP="004720A8"/>
    <w:p w14:paraId="33A9B079" w14:textId="03F7358F" w:rsidR="00B11A62" w:rsidRPr="00C517D3" w:rsidRDefault="00B11A62" w:rsidP="004720A8">
      <w:r w:rsidRPr="00C517D3">
        <w:t>Email address of co-authors:</w:t>
      </w:r>
    </w:p>
    <w:p w14:paraId="10A15A38" w14:textId="0E6D5AA3" w:rsidR="00B11A62" w:rsidRPr="00C517D3" w:rsidRDefault="00B11A62" w:rsidP="004720A8">
      <w:pPr>
        <w:rPr>
          <w:lang w:val="de-DE"/>
        </w:rPr>
      </w:pPr>
      <w:r w:rsidRPr="00C517D3">
        <w:rPr>
          <w:lang w:val="de-DE"/>
        </w:rPr>
        <w:t xml:space="preserve">Kristin M. Riching </w:t>
      </w:r>
      <w:r w:rsidR="00C63EB7">
        <w:rPr>
          <w:lang w:val="de-DE"/>
        </w:rPr>
        <w:tab/>
      </w:r>
      <w:r w:rsidRPr="00C517D3">
        <w:rPr>
          <w:lang w:val="de-DE"/>
        </w:rPr>
        <w:t>(</w:t>
      </w:r>
      <w:r w:rsidRPr="004720A8">
        <w:rPr>
          <w:lang w:val="de-DE"/>
        </w:rPr>
        <w:t>kristin.riching@promega.com</w:t>
      </w:r>
      <w:r w:rsidRPr="00C517D3">
        <w:rPr>
          <w:lang w:val="de-DE"/>
        </w:rPr>
        <w:t>)</w:t>
      </w:r>
    </w:p>
    <w:p w14:paraId="563998B6" w14:textId="670CCE3C" w:rsidR="00B11A62" w:rsidRPr="00C517D3" w:rsidRDefault="00B11A62" w:rsidP="004720A8">
      <w:pPr>
        <w:rPr>
          <w:lang w:val="de-DE"/>
        </w:rPr>
      </w:pPr>
      <w:r w:rsidRPr="00C517D3">
        <w:rPr>
          <w:lang w:val="de-DE"/>
        </w:rPr>
        <w:t xml:space="preserve">Sarah D. Mahan </w:t>
      </w:r>
      <w:r w:rsidR="00C63EB7">
        <w:rPr>
          <w:lang w:val="de-DE"/>
        </w:rPr>
        <w:tab/>
      </w:r>
      <w:r w:rsidRPr="00C517D3">
        <w:rPr>
          <w:lang w:val="de-DE"/>
        </w:rPr>
        <w:t>(</w:t>
      </w:r>
      <w:r w:rsidRPr="004720A8">
        <w:rPr>
          <w:lang w:val="de-DE"/>
        </w:rPr>
        <w:t>sarah.mahan@promega.com</w:t>
      </w:r>
      <w:r w:rsidRPr="00C517D3">
        <w:rPr>
          <w:lang w:val="de-DE"/>
        </w:rPr>
        <w:t>)</w:t>
      </w:r>
    </w:p>
    <w:p w14:paraId="5EE36137" w14:textId="13109AFF" w:rsidR="00B11A62" w:rsidRPr="00C517D3" w:rsidRDefault="00B11A62" w:rsidP="004720A8">
      <w:pPr>
        <w:rPr>
          <w:lang w:val="es-ES"/>
        </w:rPr>
      </w:pPr>
      <w:r w:rsidRPr="00C517D3">
        <w:rPr>
          <w:lang w:val="es-ES"/>
        </w:rPr>
        <w:t xml:space="preserve">Marjeta Urh </w:t>
      </w:r>
      <w:r w:rsidR="00C63EB7">
        <w:rPr>
          <w:lang w:val="es-ES"/>
        </w:rPr>
        <w:tab/>
      </w:r>
      <w:r w:rsidR="00C63EB7">
        <w:rPr>
          <w:lang w:val="es-ES"/>
        </w:rPr>
        <w:tab/>
      </w:r>
      <w:r w:rsidRPr="00C517D3">
        <w:rPr>
          <w:lang w:val="es-ES"/>
        </w:rPr>
        <w:t>(</w:t>
      </w:r>
      <w:r w:rsidRPr="004720A8">
        <w:rPr>
          <w:lang w:val="es-ES"/>
        </w:rPr>
        <w:t>marjeta.urh@promega.com</w:t>
      </w:r>
      <w:r w:rsidRPr="00C517D3">
        <w:rPr>
          <w:lang w:val="es-ES"/>
        </w:rPr>
        <w:t>)</w:t>
      </w:r>
    </w:p>
    <w:p w14:paraId="0E7DBC31" w14:textId="7F6A9427" w:rsidR="00B11A62" w:rsidRPr="00597B5F" w:rsidRDefault="00B11A62" w:rsidP="004720A8">
      <w:pPr>
        <w:rPr>
          <w:lang w:val="es-ES"/>
        </w:rPr>
      </w:pPr>
    </w:p>
    <w:p w14:paraId="7052EE59" w14:textId="77777777" w:rsidR="00C517D3" w:rsidRPr="00C517D3" w:rsidRDefault="00B11A62" w:rsidP="004720A8">
      <w:pPr>
        <w:pStyle w:val="NormalWeb"/>
        <w:spacing w:before="0" w:beforeAutospacing="0" w:after="0" w:afterAutospacing="0"/>
        <w:rPr>
          <w:b/>
          <w:bCs/>
        </w:rPr>
      </w:pPr>
      <w:r w:rsidRPr="00C517D3">
        <w:rPr>
          <w:b/>
          <w:bCs/>
        </w:rPr>
        <w:t xml:space="preserve">KEYWORDS:  </w:t>
      </w:r>
    </w:p>
    <w:p w14:paraId="4CBBFECC" w14:textId="75DB121E" w:rsidR="00BD201A" w:rsidRPr="00C517D3" w:rsidRDefault="00B11A62" w:rsidP="004720A8">
      <w:pPr>
        <w:pStyle w:val="NormalWeb"/>
        <w:spacing w:before="0" w:beforeAutospacing="0" w:after="0" w:afterAutospacing="0"/>
        <w:rPr>
          <w:color w:val="808080"/>
        </w:rPr>
      </w:pPr>
      <w:r w:rsidRPr="00C517D3">
        <w:t>PROTACs, targeted protein degradation, HiBiT, CRISPR, kinetics, live cell</w:t>
      </w:r>
    </w:p>
    <w:p w14:paraId="2680B1E5" w14:textId="77777777" w:rsidR="00D97DDF" w:rsidRPr="00C517D3" w:rsidRDefault="00D97DDF" w:rsidP="004720A8">
      <w:pPr>
        <w:pStyle w:val="NormalWeb"/>
        <w:spacing w:before="0" w:beforeAutospacing="0" w:after="0" w:afterAutospacing="0"/>
        <w:rPr>
          <w:color w:val="808080"/>
        </w:rPr>
      </w:pPr>
    </w:p>
    <w:p w14:paraId="3272BB2D" w14:textId="77777777" w:rsidR="00E76658" w:rsidRPr="00C517D3" w:rsidRDefault="003971F7" w:rsidP="004720A8">
      <w:pPr>
        <w:rPr>
          <w:color w:val="808080" w:themeColor="background1" w:themeShade="80"/>
        </w:rPr>
      </w:pPr>
      <w:r w:rsidRPr="00C517D3">
        <w:rPr>
          <w:b/>
          <w:bCs/>
        </w:rPr>
        <w:t>SUMMARY</w:t>
      </w:r>
      <w:r w:rsidR="00B32616" w:rsidRPr="00C517D3">
        <w:rPr>
          <w:b/>
          <w:bCs/>
        </w:rPr>
        <w:t>:</w:t>
      </w:r>
      <w:r w:rsidR="00B32616" w:rsidRPr="00C517D3">
        <w:t xml:space="preserve"> </w:t>
      </w:r>
    </w:p>
    <w:p w14:paraId="2FF5474E" w14:textId="1ACC3662" w:rsidR="00E76658" w:rsidRPr="00C517D3" w:rsidRDefault="00E76658" w:rsidP="004720A8">
      <w:r w:rsidRPr="00C517D3">
        <w:t xml:space="preserve">This protocol describes the quantitative luminescent detection of protein degradation kinetics in living cells that have been engineered using CRISPR/Cas9 to express </w:t>
      </w:r>
      <w:r w:rsidR="00642B6A">
        <w:t>antibody free endogenous protein detection tag</w:t>
      </w:r>
      <w:r w:rsidRPr="00C517D3">
        <w:t xml:space="preserve"> fused to a target protein.</w:t>
      </w:r>
      <w:r w:rsidR="00642B6A">
        <w:t xml:space="preserve"> </w:t>
      </w:r>
      <w:r w:rsidRPr="00C517D3">
        <w:t xml:space="preserve">Detailed instructions for calculating and obtaining quantitative degradation parameters, rate, </w:t>
      </w:r>
      <w:proofErr w:type="spellStart"/>
      <w:r w:rsidRPr="00C517D3">
        <w:t>Dmax</w:t>
      </w:r>
      <w:proofErr w:type="spellEnd"/>
      <w:r w:rsidRPr="00C517D3">
        <w:t xml:space="preserve">, </w:t>
      </w:r>
      <w:r w:rsidR="00855649" w:rsidRPr="00C517D3">
        <w:t>DC</w:t>
      </w:r>
      <w:r w:rsidR="00855649" w:rsidRPr="00C517D3">
        <w:rPr>
          <w:vertAlign w:val="subscript"/>
        </w:rPr>
        <w:t>50</w:t>
      </w:r>
      <w:r w:rsidR="00855649" w:rsidRPr="00C517D3">
        <w:t xml:space="preserve">, </w:t>
      </w:r>
      <w:r w:rsidRPr="00C517D3">
        <w:t xml:space="preserve">and </w:t>
      </w:r>
      <w:r w:rsidR="00EC09EC" w:rsidRPr="00C517D3">
        <w:rPr>
          <w:iCs/>
        </w:rPr>
        <w:t>D</w:t>
      </w:r>
      <w:r w:rsidR="00855649" w:rsidRPr="00C517D3">
        <w:rPr>
          <w:iCs/>
        </w:rPr>
        <w:t>m</w:t>
      </w:r>
      <w:r w:rsidR="00EC09EC" w:rsidRPr="00C517D3">
        <w:rPr>
          <w:iCs/>
        </w:rPr>
        <w:t>ax</w:t>
      </w:r>
      <w:r w:rsidRPr="00C517D3">
        <w:rPr>
          <w:iCs/>
          <w:vertAlign w:val="subscript"/>
        </w:rPr>
        <w:t>50</w:t>
      </w:r>
      <w:r w:rsidRPr="00C517D3">
        <w:rPr>
          <w:iCs/>
        </w:rPr>
        <w:t xml:space="preserve"> </w:t>
      </w:r>
      <w:r w:rsidRPr="00C517D3">
        <w:t xml:space="preserve">are included.  </w:t>
      </w:r>
    </w:p>
    <w:p w14:paraId="68C459A9" w14:textId="77777777" w:rsidR="00C517D3" w:rsidRDefault="00B32616" w:rsidP="004720A8">
      <w:pPr>
        <w:rPr>
          <w:color w:val="808080" w:themeColor="background1" w:themeShade="80"/>
        </w:rPr>
      </w:pPr>
      <w:r w:rsidRPr="00C517D3">
        <w:rPr>
          <w:color w:val="808080" w:themeColor="background1" w:themeShade="80"/>
        </w:rPr>
        <w:t xml:space="preserve"> </w:t>
      </w:r>
      <w:bookmarkStart w:id="0" w:name="Introduction"/>
    </w:p>
    <w:p w14:paraId="0A8D54B9" w14:textId="7A820345" w:rsidR="00B11A62" w:rsidRPr="00C517D3" w:rsidRDefault="00B11A62" w:rsidP="004720A8">
      <w:pPr>
        <w:rPr>
          <w:color w:val="808080" w:themeColor="background1" w:themeShade="80"/>
        </w:rPr>
      </w:pPr>
      <w:r w:rsidRPr="00C517D3">
        <w:rPr>
          <w:b/>
          <w:bCs/>
        </w:rPr>
        <w:t>ABSTRACT</w:t>
      </w:r>
    </w:p>
    <w:p w14:paraId="0E90ED8B" w14:textId="300E9823" w:rsidR="002E5940" w:rsidRPr="00C517D3" w:rsidRDefault="005C5FD5" w:rsidP="004720A8">
      <w:r w:rsidRPr="00C517D3">
        <w:t xml:space="preserve">Targeted protein degradation compounds, including molecular glues or </w:t>
      </w:r>
      <w:r w:rsidR="00834815">
        <w:t>p</w:t>
      </w:r>
      <w:r w:rsidRPr="00C517D3">
        <w:t xml:space="preserve">roteolysis </w:t>
      </w:r>
      <w:r w:rsidR="00834815">
        <w:t>t</w:t>
      </w:r>
      <w:r w:rsidRPr="00C517D3">
        <w:t xml:space="preserve">argeting </w:t>
      </w:r>
      <w:r w:rsidR="00834815">
        <w:t>c</w:t>
      </w:r>
      <w:r w:rsidRPr="00C517D3">
        <w:t xml:space="preserve">himeras, are an exciting new therapeutic modality in small molecule drug discovery. </w:t>
      </w:r>
      <w:r w:rsidR="00763E50" w:rsidRPr="00C517D3">
        <w:t>This class of compounds induce</w:t>
      </w:r>
      <w:r w:rsidR="002672FB" w:rsidRPr="00C517D3">
        <w:t>s</w:t>
      </w:r>
      <w:r w:rsidR="00763E50" w:rsidRPr="00C517D3">
        <w:t xml:space="preserve"> protein degradation by bringing into proximity the target protein and the E3 ligase machinery proteins required to ubiquitinate and ultimately degrade the target protein through the ubiquitin-proteasomal pathway (UPP). </w:t>
      </w:r>
      <w:r w:rsidR="00B11A62" w:rsidRPr="00C517D3">
        <w:t>Profiling of target</w:t>
      </w:r>
      <w:r w:rsidR="00763E50" w:rsidRPr="00C517D3">
        <w:t xml:space="preserve"> protein</w:t>
      </w:r>
      <w:r w:rsidR="00B11A62" w:rsidRPr="00C517D3">
        <w:t xml:space="preserve"> degradation in a high-throughput fashion</w:t>
      </w:r>
      <w:r w:rsidR="008F5AAB" w:rsidRPr="00C517D3">
        <w:t>,</w:t>
      </w:r>
      <w:r w:rsidR="00B11A62" w:rsidRPr="00C517D3">
        <w:t xml:space="preserve"> however</w:t>
      </w:r>
      <w:r w:rsidR="008F5AAB" w:rsidRPr="00C517D3">
        <w:t>,</w:t>
      </w:r>
      <w:r w:rsidR="00B11A62" w:rsidRPr="00C517D3">
        <w:t xml:space="preserve"> remains highly challenging</w:t>
      </w:r>
      <w:r w:rsidR="00763E50" w:rsidRPr="00C517D3">
        <w:t xml:space="preserve"> given the complexity of cellular pathways required to achieve degradation</w:t>
      </w:r>
      <w:r w:rsidR="00B11A62" w:rsidRPr="00C517D3">
        <w:t>.</w:t>
      </w:r>
      <w:r w:rsidR="00642B6A">
        <w:t xml:space="preserve"> </w:t>
      </w:r>
      <w:r w:rsidR="00B11A62" w:rsidRPr="00C517D3">
        <w:t xml:space="preserve">Here we present a </w:t>
      </w:r>
      <w:r w:rsidR="00763E50" w:rsidRPr="00C517D3">
        <w:t xml:space="preserve">protocol and screening strategy based on </w:t>
      </w:r>
      <w:r w:rsidR="00002E13">
        <w:t xml:space="preserve">the </w:t>
      </w:r>
      <w:r w:rsidR="00763E50" w:rsidRPr="00C517D3">
        <w:t xml:space="preserve">use of CRISPR/Cas9 endogenous tagging of target proteins with the 11 amino acid </w:t>
      </w:r>
      <w:r w:rsidR="00597B5F">
        <w:t>HiBiT</w:t>
      </w:r>
      <w:r w:rsidR="00BB4144">
        <w:t xml:space="preserve"> tag </w:t>
      </w:r>
      <w:r w:rsidR="00477BBE" w:rsidRPr="00C517D3">
        <w:t xml:space="preserve">which </w:t>
      </w:r>
      <w:r w:rsidR="00763E50" w:rsidRPr="00C517D3">
        <w:t>complement</w:t>
      </w:r>
      <w:r w:rsidR="00477BBE" w:rsidRPr="00C517D3">
        <w:t>s</w:t>
      </w:r>
      <w:r w:rsidR="00763E50" w:rsidRPr="00C517D3">
        <w:t xml:space="preserve"> with </w:t>
      </w:r>
      <w:r w:rsidR="00597B5F">
        <w:t xml:space="preserve">high affinity to </w:t>
      </w:r>
      <w:r w:rsidR="00763E50" w:rsidRPr="00C517D3">
        <w:t xml:space="preserve">the </w:t>
      </w:r>
      <w:proofErr w:type="spellStart"/>
      <w:r w:rsidR="00763E50" w:rsidRPr="00C517D3">
        <w:t>L</w:t>
      </w:r>
      <w:r w:rsidR="00597B5F">
        <w:t>g</w:t>
      </w:r>
      <w:r w:rsidR="00763E50" w:rsidRPr="00C517D3">
        <w:t>BiT</w:t>
      </w:r>
      <w:proofErr w:type="spellEnd"/>
      <w:r w:rsidR="00763E50" w:rsidRPr="00C517D3">
        <w:t xml:space="preserve"> protein</w:t>
      </w:r>
      <w:r w:rsidR="00477BBE" w:rsidRPr="00C517D3">
        <w:t>,</w:t>
      </w:r>
      <w:r w:rsidR="00763E50" w:rsidRPr="00C517D3">
        <w:t xml:space="preserve"> to produce</w:t>
      </w:r>
      <w:r w:rsidR="00BB4144" w:rsidRPr="00BB4144">
        <w:t xml:space="preserve"> </w:t>
      </w:r>
      <w:r w:rsidR="00597B5F">
        <w:t>a</w:t>
      </w:r>
      <w:r w:rsidR="00BB4144">
        <w:t xml:space="preserve"> </w:t>
      </w:r>
      <w:r w:rsidR="00763E50" w:rsidRPr="00C517D3">
        <w:t>luminescen</w:t>
      </w:r>
      <w:r w:rsidR="00201795" w:rsidRPr="00C517D3">
        <w:t>t protein</w:t>
      </w:r>
      <w:r w:rsidR="00763E50" w:rsidRPr="00C517D3">
        <w:t>.</w:t>
      </w:r>
      <w:r w:rsidR="004720A8">
        <w:t xml:space="preserve"> </w:t>
      </w:r>
      <w:r w:rsidR="00763E50" w:rsidRPr="00C517D3">
        <w:t>These</w:t>
      </w:r>
      <w:r w:rsidR="00B11A62" w:rsidRPr="00C517D3">
        <w:t xml:space="preserve"> CRISPR target</w:t>
      </w:r>
      <w:r w:rsidR="00056C79">
        <w:t>ed</w:t>
      </w:r>
      <w:r w:rsidR="00B11A62" w:rsidRPr="00C517D3">
        <w:t xml:space="preserve"> </w:t>
      </w:r>
      <w:r w:rsidR="00763E50" w:rsidRPr="00C517D3">
        <w:t>cell lines</w:t>
      </w:r>
      <w:r w:rsidR="00B11A62" w:rsidRPr="00C517D3">
        <w:t xml:space="preserve"> </w:t>
      </w:r>
      <w:r w:rsidR="00056C79">
        <w:t xml:space="preserve">with endogenous tags </w:t>
      </w:r>
      <w:r w:rsidR="00763E50" w:rsidRPr="00C517D3">
        <w:t xml:space="preserve">can be used to </w:t>
      </w:r>
      <w:r w:rsidR="00201795" w:rsidRPr="00C517D3">
        <w:t>measure</w:t>
      </w:r>
      <w:r w:rsidR="00B11A62" w:rsidRPr="00C517D3">
        <w:t xml:space="preserve"> compound induced degradation in either real-time, kinetic live cell or endpoint lytic modes</w:t>
      </w:r>
      <w:r w:rsidR="00201795" w:rsidRPr="00C517D3">
        <w:t xml:space="preserve"> by monitoring luminescent signal</w:t>
      </w:r>
      <w:r w:rsidR="00B11A62" w:rsidRPr="00C517D3">
        <w:t xml:space="preserve"> using a luminescent plate-based reader.</w:t>
      </w:r>
      <w:r w:rsidR="00642B6A">
        <w:t xml:space="preserve"> </w:t>
      </w:r>
      <w:r w:rsidR="00B11A62" w:rsidRPr="00C517D3">
        <w:t>Here we outline the recommended screening protocols for the different formats</w:t>
      </w:r>
      <w:r w:rsidR="00201795" w:rsidRPr="00C517D3">
        <w:t xml:space="preserve"> and</w:t>
      </w:r>
      <w:r w:rsidR="00642B6A">
        <w:t>,</w:t>
      </w:r>
      <w:r w:rsidR="00201795" w:rsidRPr="00C517D3">
        <w:t xml:space="preserve"> also describe</w:t>
      </w:r>
      <w:r w:rsidR="009735D2" w:rsidRPr="00C517D3">
        <w:t xml:space="preserve"> </w:t>
      </w:r>
      <w:r w:rsidR="00642B6A">
        <w:t xml:space="preserve">the </w:t>
      </w:r>
      <w:r w:rsidR="00B11A62" w:rsidRPr="00C517D3">
        <w:t xml:space="preserve">calculation of key degradation parameters </w:t>
      </w:r>
      <w:r w:rsidR="00763E50" w:rsidRPr="00C517D3">
        <w:t>of</w:t>
      </w:r>
      <w:r w:rsidR="00B11A62" w:rsidRPr="00C517D3">
        <w:t xml:space="preserve"> rate</w:t>
      </w:r>
      <w:r w:rsidR="002672FB" w:rsidRPr="00C517D3">
        <w:t>,</w:t>
      </w:r>
      <w:r w:rsidR="00B11A62" w:rsidRPr="00C517D3">
        <w:t xml:space="preserve"> </w:t>
      </w:r>
      <w:proofErr w:type="spellStart"/>
      <w:r w:rsidR="00B11A62" w:rsidRPr="00C517D3">
        <w:t>Dmax</w:t>
      </w:r>
      <w:proofErr w:type="spellEnd"/>
      <w:r w:rsidR="00B11A62" w:rsidRPr="00C517D3">
        <w:t xml:space="preserve">, </w:t>
      </w:r>
      <w:r w:rsidR="00855649" w:rsidRPr="00C517D3">
        <w:t>DC</w:t>
      </w:r>
      <w:r w:rsidR="00855649" w:rsidRPr="00C517D3">
        <w:rPr>
          <w:vertAlign w:val="subscript"/>
        </w:rPr>
        <w:t>50</w:t>
      </w:r>
      <w:r w:rsidR="00855649" w:rsidRPr="00C517D3">
        <w:t xml:space="preserve">, </w:t>
      </w:r>
      <w:r w:rsidR="002E5940" w:rsidRPr="00C517D3">
        <w:t>Dmax</w:t>
      </w:r>
      <w:r w:rsidR="002E5940" w:rsidRPr="00C517D3">
        <w:rPr>
          <w:vertAlign w:val="subscript"/>
        </w:rPr>
        <w:t>50</w:t>
      </w:r>
      <w:r w:rsidR="00763E50" w:rsidRPr="00C517D3">
        <w:t xml:space="preserve">, </w:t>
      </w:r>
      <w:r w:rsidR="00B11A62" w:rsidRPr="00C517D3">
        <w:t>as well as multiplexing with cell viability assays.</w:t>
      </w:r>
      <w:r w:rsidR="00642B6A">
        <w:t xml:space="preserve"> </w:t>
      </w:r>
      <w:r w:rsidR="00B11A62" w:rsidRPr="00C517D3">
        <w:t>These approaches enable rapid discovery and triaging of early stage compounds</w:t>
      </w:r>
      <w:r w:rsidR="00763E50" w:rsidRPr="00C517D3">
        <w:t xml:space="preserve"> while maintaining endogenous expression and regulation of target</w:t>
      </w:r>
      <w:r w:rsidR="002E5940" w:rsidRPr="00C517D3">
        <w:t xml:space="preserve"> protein</w:t>
      </w:r>
      <w:r w:rsidR="00FE1BBA" w:rsidRPr="00C517D3">
        <w:t>s</w:t>
      </w:r>
      <w:r w:rsidR="002E5940" w:rsidRPr="00C517D3">
        <w:t xml:space="preserve"> in relevant cellular backgrounds</w:t>
      </w:r>
      <w:r w:rsidR="00B11A62" w:rsidRPr="00C517D3">
        <w:t>, allowing for efficient optimization of lead therapeutic compounds.</w:t>
      </w:r>
      <w:r w:rsidR="002E5940" w:rsidRPr="00C517D3">
        <w:t xml:space="preserve"> </w:t>
      </w:r>
    </w:p>
    <w:p w14:paraId="3C81A628" w14:textId="77777777" w:rsidR="0069333F" w:rsidRDefault="0069333F" w:rsidP="004720A8"/>
    <w:p w14:paraId="6DF26DE4" w14:textId="5962C08C" w:rsidR="00E76658" w:rsidRPr="00C517D3" w:rsidRDefault="00B32616" w:rsidP="004720A8">
      <w:r w:rsidRPr="00C517D3">
        <w:rPr>
          <w:b/>
        </w:rPr>
        <w:t>INTRODUCTION</w:t>
      </w:r>
      <w:bookmarkEnd w:id="0"/>
      <w:r w:rsidRPr="00C517D3">
        <w:rPr>
          <w:b/>
          <w:bCs/>
        </w:rPr>
        <w:t>:</w:t>
      </w:r>
      <w:r w:rsidRPr="00C517D3">
        <w:t xml:space="preserve"> </w:t>
      </w:r>
    </w:p>
    <w:p w14:paraId="1D05128A" w14:textId="51EE7AD0" w:rsidR="00EC09EC" w:rsidRPr="00C517D3" w:rsidRDefault="00EC09EC" w:rsidP="004720A8">
      <w:r w:rsidRPr="00C517D3">
        <w:t xml:space="preserve">Targeted protein degradation has emerged as one of the fastest growing areas in small molecule drug discovery, bolstered greatly by </w:t>
      </w:r>
      <w:r w:rsidR="002C7AA1" w:rsidRPr="00C517D3">
        <w:t xml:space="preserve">the therapeutic </w:t>
      </w:r>
      <w:r w:rsidRPr="00C517D3">
        <w:t xml:space="preserve">success </w:t>
      </w:r>
      <w:r w:rsidR="002C7AA1" w:rsidRPr="00C517D3">
        <w:t xml:space="preserve">of </w:t>
      </w:r>
      <w:r w:rsidR="00F739DC" w:rsidRPr="00C517D3">
        <w:t>immunomodulator</w:t>
      </w:r>
      <w:r w:rsidR="002C7AA1" w:rsidRPr="00C517D3">
        <w:t>y molecular glue compounds</w:t>
      </w:r>
      <w:r w:rsidR="0069333F">
        <w:t xml:space="preserve"> </w:t>
      </w:r>
      <w:r w:rsidR="0069333F" w:rsidRPr="00C517D3">
        <w:t>(</w:t>
      </w:r>
      <w:r w:rsidR="0069333F">
        <w:t>e.g.,</w:t>
      </w:r>
      <w:r w:rsidR="00642B6A">
        <w:t xml:space="preserve"> </w:t>
      </w:r>
      <w:proofErr w:type="spellStart"/>
      <w:r w:rsidR="0069333F" w:rsidRPr="00C517D3">
        <w:t>IMiD</w:t>
      </w:r>
      <w:proofErr w:type="spellEnd"/>
      <w:r w:rsidR="0069333F" w:rsidRPr="00C517D3">
        <w:t>)</w:t>
      </w:r>
      <w:r w:rsidR="00F739DC" w:rsidRPr="00C517D3">
        <w:t xml:space="preserve"> </w:t>
      </w:r>
      <w:r w:rsidR="002C7AA1" w:rsidRPr="00C517D3">
        <w:t>for</w:t>
      </w:r>
      <w:r w:rsidR="00F739DC" w:rsidRPr="00C517D3">
        <w:t xml:space="preserve"> cancer</w:t>
      </w:r>
      <w:r w:rsidR="002C7AA1" w:rsidRPr="00C517D3">
        <w:t xml:space="preserve"> treatment</w:t>
      </w:r>
      <w:r w:rsidR="009501C8" w:rsidRPr="00C517D3">
        <w:t>,</w:t>
      </w:r>
      <w:r w:rsidR="00F739DC" w:rsidRPr="00C517D3">
        <w:t xml:space="preserve"> and</w:t>
      </w:r>
      <w:r w:rsidRPr="00C517D3">
        <w:t xml:space="preserve"> promising early clinical </w:t>
      </w:r>
      <w:r w:rsidR="0073449D" w:rsidRPr="00C517D3">
        <w:t xml:space="preserve">trial </w:t>
      </w:r>
      <w:r w:rsidRPr="00C517D3">
        <w:t xml:space="preserve">data of </w:t>
      </w:r>
      <w:r w:rsidR="002C7AA1" w:rsidRPr="00C517D3">
        <w:t>P</w:t>
      </w:r>
      <w:r w:rsidRPr="00C517D3">
        <w:t xml:space="preserve">roteolysis </w:t>
      </w:r>
      <w:r w:rsidR="0073449D" w:rsidRPr="00C517D3">
        <w:t>T</w:t>
      </w:r>
      <w:r w:rsidRPr="00C517D3">
        <w:t xml:space="preserve">argeting </w:t>
      </w:r>
      <w:r w:rsidR="0073449D" w:rsidRPr="00C517D3">
        <w:t>Ch</w:t>
      </w:r>
      <w:r w:rsidRPr="00C517D3">
        <w:t>imera compounds</w:t>
      </w:r>
      <w:r w:rsidR="00D02CEE" w:rsidRPr="00C517D3">
        <w:fldChar w:fldCharType="begin">
          <w:fldData xml:space="preserve">PEVuZE5vdGU+PENpdGU+PEF1dGhvcj5CdXJzbGVtPC9BdXRob3I+PFllYXI+MjAyMDwvWWVhcj48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</w:fldData>
        </w:fldChar>
      </w:r>
      <w:r w:rsidR="00C3332B" w:rsidRPr="00C517D3">
        <w:instrText xml:space="preserve"> ADDIN EN.CITE </w:instrText>
      </w:r>
      <w:r w:rsidR="00C3332B" w:rsidRPr="00C517D3">
        <w:fldChar w:fldCharType="begin">
          <w:fldData xml:space="preserve">PEVuZE5vdGU+PENpdGU+PEF1dGhvcj5CdXJzbGVtPC9BdXRob3I+PFllYXI+MjAyMDwvWWVhcj48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</w:fldData>
        </w:fldChar>
      </w:r>
      <w:r w:rsidR="00C3332B" w:rsidRPr="00C517D3">
        <w:instrText xml:space="preserve"> ADDIN EN.CITE.DATA </w:instrText>
      </w:r>
      <w:r w:rsidR="00C3332B" w:rsidRPr="00C517D3">
        <w:fldChar w:fldCharType="end"/>
      </w:r>
      <w:r w:rsidR="00D02CEE" w:rsidRPr="00C517D3">
        <w:fldChar w:fldCharType="separate"/>
      </w:r>
      <w:r w:rsidR="00C3332B" w:rsidRPr="00C517D3">
        <w:rPr>
          <w:noProof/>
          <w:vertAlign w:val="superscript"/>
        </w:rPr>
        <w:t>1-12</w:t>
      </w:r>
      <w:r w:rsidR="00D02CEE" w:rsidRPr="00C517D3">
        <w:fldChar w:fldCharType="end"/>
      </w:r>
      <w:r w:rsidRPr="00C517D3">
        <w:t>. Targeted protein degradation compounds function by bringing into proximity a target protein with E3 ligase machinery proteins</w:t>
      </w:r>
      <w:r w:rsidR="001C5FCB" w:rsidRPr="00C517D3">
        <w:fldChar w:fldCharType="begin">
          <w:fldData xml:space="preserve">PEVuZE5vdGU+PENpdGU+PEF1dGhvcj5CdXJzbGVtPC9BdXRob3I+PFllYXI+MjAyMDwvWWVhcj48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</w:fldData>
        </w:fldChar>
      </w:r>
      <w:r w:rsidR="00C3332B" w:rsidRPr="00C517D3">
        <w:instrText xml:space="preserve"> ADDIN EN.CITE </w:instrText>
      </w:r>
      <w:r w:rsidR="00C3332B" w:rsidRPr="00C517D3">
        <w:fldChar w:fldCharType="begin">
          <w:fldData xml:space="preserve">PEVuZE5vdGU+PENpdGU+PEF1dGhvcj5CdXJzbGVtPC9BdXRob3I+PFllYXI+MjAyMDwvWWVhcj48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</w:fldData>
        </w:fldChar>
      </w:r>
      <w:r w:rsidR="00C3332B" w:rsidRPr="00C517D3">
        <w:instrText xml:space="preserve"> ADDIN EN.CITE.DATA </w:instrText>
      </w:r>
      <w:r w:rsidR="00C3332B" w:rsidRPr="00C517D3">
        <w:fldChar w:fldCharType="end"/>
      </w:r>
      <w:r w:rsidR="001C5FCB" w:rsidRPr="00C517D3">
        <w:fldChar w:fldCharType="separate"/>
      </w:r>
      <w:r w:rsidR="00C3332B" w:rsidRPr="00C517D3">
        <w:rPr>
          <w:noProof/>
          <w:vertAlign w:val="superscript"/>
        </w:rPr>
        <w:t>1-12</w:t>
      </w:r>
      <w:r w:rsidR="001C5FCB" w:rsidRPr="00C517D3">
        <w:fldChar w:fldCharType="end"/>
      </w:r>
      <w:r w:rsidR="002C7AA1" w:rsidRPr="00C517D3">
        <w:t xml:space="preserve">. This compound-induced recruitment of the target protein to the E3 ligase leads </w:t>
      </w:r>
      <w:r w:rsidRPr="00C517D3">
        <w:t xml:space="preserve">to </w:t>
      </w:r>
      <w:r w:rsidR="004D6BB7">
        <w:t xml:space="preserve">the </w:t>
      </w:r>
      <w:r w:rsidRPr="00C517D3">
        <w:t>target protein ubiquitination and degradation via the ubiquitin proteasomal pathway (UPP)</w:t>
      </w:r>
      <w:r w:rsidR="001C5FCB" w:rsidRPr="00C517D3">
        <w:fldChar w:fldCharType="begin">
          <w:fldData xml:space="preserve">PEVuZE5vdGU+PENpdGU+PEF1dGhvcj5CdXJzbGVtPC9BdXRob3I+PFllYXI+MjAyMDwvWWVhcj48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</w:fldData>
        </w:fldChar>
      </w:r>
      <w:r w:rsidR="00C3332B" w:rsidRPr="00C517D3">
        <w:instrText xml:space="preserve"> ADDIN EN.CITE </w:instrText>
      </w:r>
      <w:r w:rsidR="00C3332B" w:rsidRPr="00C517D3">
        <w:fldChar w:fldCharType="begin">
          <w:fldData xml:space="preserve">PEVuZE5vdGU+PENpdGU+PEF1dGhvcj5CdXJzbGVtPC9BdXRob3I+PFllYXI+MjAyMDwvWWVhcj48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</w:fldData>
        </w:fldChar>
      </w:r>
      <w:r w:rsidR="00C3332B" w:rsidRPr="00C517D3">
        <w:instrText xml:space="preserve"> ADDIN EN.CITE.DATA </w:instrText>
      </w:r>
      <w:r w:rsidR="00C3332B" w:rsidRPr="00C517D3">
        <w:fldChar w:fldCharType="end"/>
      </w:r>
      <w:r w:rsidR="001C5FCB" w:rsidRPr="00C517D3">
        <w:fldChar w:fldCharType="separate"/>
      </w:r>
      <w:r w:rsidR="00C3332B" w:rsidRPr="00C517D3">
        <w:rPr>
          <w:noProof/>
          <w:vertAlign w:val="superscript"/>
        </w:rPr>
        <w:t>1-12</w:t>
      </w:r>
      <w:r w:rsidR="001C5FCB" w:rsidRPr="00C517D3">
        <w:fldChar w:fldCharType="end"/>
      </w:r>
      <w:r w:rsidRPr="00C517D3">
        <w:t xml:space="preserve">. </w:t>
      </w:r>
      <w:r w:rsidR="002C7AA1" w:rsidRPr="00C517D3">
        <w:t>Historically</w:t>
      </w:r>
      <w:r w:rsidR="0073449D" w:rsidRPr="00C517D3">
        <w:t>,</w:t>
      </w:r>
      <w:r w:rsidRPr="00C517D3">
        <w:t xml:space="preserve"> small molecule drug discovery screening programs </w:t>
      </w:r>
      <w:r w:rsidR="002C7AA1" w:rsidRPr="00C517D3">
        <w:t>have relied upon initial</w:t>
      </w:r>
      <w:r w:rsidRPr="00C517D3">
        <w:t xml:space="preserve"> biochemical assays to assess activity</w:t>
      </w:r>
      <w:r w:rsidR="0085369C" w:rsidRPr="00C517D3">
        <w:t xml:space="preserve"> and rank order compounds.</w:t>
      </w:r>
      <w:r w:rsidR="00FE1BBA" w:rsidRPr="00C517D3">
        <w:t xml:space="preserve"> </w:t>
      </w:r>
      <w:r w:rsidR="0073449D" w:rsidRPr="00C517D3">
        <w:t>This</w:t>
      </w:r>
      <w:r w:rsidR="00642B6A">
        <w:t>,</w:t>
      </w:r>
      <w:r w:rsidR="0073449D" w:rsidRPr="00C517D3">
        <w:t xml:space="preserve"> however</w:t>
      </w:r>
      <w:r w:rsidR="00642B6A">
        <w:t>,</w:t>
      </w:r>
      <w:r w:rsidRPr="00C517D3">
        <w:t xml:space="preserve"> has presented a significant challenge for targeted protein degraders whose </w:t>
      </w:r>
      <w:r w:rsidR="002C7AA1" w:rsidRPr="00C517D3">
        <w:t xml:space="preserve">ultimate </w:t>
      </w:r>
      <w:r w:rsidRPr="00C517D3">
        <w:t>activity</w:t>
      </w:r>
      <w:r w:rsidR="002C7AA1" w:rsidRPr="00C517D3">
        <w:t>, degradation via the proteasome,</w:t>
      </w:r>
      <w:r w:rsidRPr="00C517D3">
        <w:t xml:space="preserve"> is dependent </w:t>
      </w:r>
      <w:r w:rsidR="002C7AA1" w:rsidRPr="00C517D3">
        <w:t>up</w:t>
      </w:r>
      <w:r w:rsidRPr="00C517D3">
        <w:t xml:space="preserve">on a cascade of cellular </w:t>
      </w:r>
      <w:r w:rsidR="002C7AA1" w:rsidRPr="00C517D3">
        <w:t>events</w:t>
      </w:r>
      <w:r w:rsidR="00F80A23" w:rsidRPr="00C517D3">
        <w:fldChar w:fldCharType="begin">
          <w:fldData xml:space="preserve">PEVuZE5vdGU+PENpdGU+PEF1dGhvcj5CdXJzbGVtPC9BdXRob3I+PFllYXI+MjAyMDwvWWVhcj48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</w:fldData>
        </w:fldChar>
      </w:r>
      <w:r w:rsidR="00C3332B" w:rsidRPr="00C517D3">
        <w:instrText xml:space="preserve"> ADDIN EN.CITE </w:instrText>
      </w:r>
      <w:r w:rsidR="00C3332B" w:rsidRPr="00C517D3">
        <w:fldChar w:fldCharType="begin">
          <w:fldData xml:space="preserve">PEVuZE5vdGU+PENpdGU+PEF1dGhvcj5CdXJzbGVtPC9BdXRob3I+PFllYXI+MjAyMDwvWWVhcj48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</w:fldData>
        </w:fldChar>
      </w:r>
      <w:r w:rsidR="00C3332B" w:rsidRPr="00C517D3">
        <w:instrText xml:space="preserve"> ADDIN EN.CITE.DATA </w:instrText>
      </w:r>
      <w:r w:rsidR="00C3332B" w:rsidRPr="00C517D3">
        <w:fldChar w:fldCharType="end"/>
      </w:r>
      <w:r w:rsidR="00F80A23" w:rsidRPr="00C517D3">
        <w:fldChar w:fldCharType="separate"/>
      </w:r>
      <w:r w:rsidR="00C3332B" w:rsidRPr="00C517D3">
        <w:rPr>
          <w:noProof/>
          <w:vertAlign w:val="superscript"/>
        </w:rPr>
        <w:t>1,2,4-6,11-18</w:t>
      </w:r>
      <w:r w:rsidR="00F80A23" w:rsidRPr="00C517D3">
        <w:fldChar w:fldCharType="end"/>
      </w:r>
      <w:r w:rsidR="0085369C" w:rsidRPr="00C517D3">
        <w:t>.</w:t>
      </w:r>
      <w:r w:rsidRPr="00C517D3">
        <w:t xml:space="preserve">  The multiple </w:t>
      </w:r>
      <w:r w:rsidR="002C7AA1" w:rsidRPr="00C517D3">
        <w:t>pathways</w:t>
      </w:r>
      <w:r w:rsidRPr="00C517D3">
        <w:t xml:space="preserve"> and complexity of protein complexes required for </w:t>
      </w:r>
      <w:r w:rsidR="00056C79">
        <w:t xml:space="preserve">the </w:t>
      </w:r>
      <w:r w:rsidRPr="00C517D3">
        <w:t xml:space="preserve">successful target degradation necessitate cellular </w:t>
      </w:r>
      <w:r w:rsidR="002C7AA1" w:rsidRPr="00C517D3">
        <w:t xml:space="preserve">assay </w:t>
      </w:r>
      <w:r w:rsidRPr="00C517D3">
        <w:t xml:space="preserve">approaches for </w:t>
      </w:r>
      <w:r w:rsidR="002C7AA1" w:rsidRPr="00C517D3">
        <w:t>early screening and triaging of initial compounds.</w:t>
      </w:r>
      <w:r w:rsidRPr="00C517D3">
        <w:t xml:space="preserve"> Currently, the availability of technologies to monitor target protein</w:t>
      </w:r>
      <w:r w:rsidR="00304EFE" w:rsidRPr="00C517D3">
        <w:t xml:space="preserve"> degradation</w:t>
      </w:r>
      <w:r w:rsidR="002C7AA1" w:rsidRPr="00C517D3">
        <w:t xml:space="preserve"> in a high-throughput fashion</w:t>
      </w:r>
      <w:r w:rsidRPr="00C517D3">
        <w:t xml:space="preserve"> in the context of the cellular environment is severely lacking</w:t>
      </w:r>
      <w:r w:rsidR="00F80A23" w:rsidRPr="00C517D3">
        <w:fldChar w:fldCharType="begin"/>
      </w:r>
      <w:r w:rsidR="00C3332B" w:rsidRPr="00C517D3">
        <w:instrText xml:space="preserve"> ADDIN EN.CITE &lt;EndNote&gt;&lt;Cite&gt;&lt;Author&gt;Daniels&lt;/Author&gt;&lt;Year&gt;2019&lt;/Year&gt;&lt;RecNum&gt;115&lt;/RecNum&gt;&lt;DisplayText&gt;&lt;style face="superscript"&gt;14&lt;/style&gt;&lt;/DisplayText&gt;&lt;record&gt;&lt;rec-number&gt;115&lt;/rec-number&gt;&lt;foreign-keys&gt;&lt;key app="EN" db-id="aser0ea5hp5tp1e0epdpz5vttrexrzewdpw2" timestamp="1587405487"&gt;115&lt;/key&gt;&lt;/foreign-keys&gt;&lt;ref-type name="Journal Article"&gt;17&lt;/ref-type&gt;&lt;contributors&gt;&lt;authors&gt;&lt;author&gt;Daniels, D. L.&lt;/author&gt;&lt;author&gt;Riching, K. M.&lt;/author&gt;&lt;author&gt;Urh, M.&lt;/author&gt;&lt;/authors&gt;&lt;/contributors&gt;&lt;auth-address&gt;Promega Corporation, 2800 Woods Hollow Road, Madison, WI, 53711, USA. Electronic address: danette.daniels@promega.com.&amp;#xD;Promega Corporation, 2800 Woods Hollow Road, Madison, WI, 53711, USA.&lt;/auth-address&gt;&lt;titles&gt;&lt;title&gt;Monitoring and deciphering protein degradation pathways inside cells&lt;/title&gt;&lt;secondary-title&gt;Drug Discov Today Technol&lt;/secondary-title&gt;&lt;/titles&gt;&lt;periodical&gt;&lt;full-title&gt;Drug Discov Today Technol&lt;/full-title&gt;&lt;/periodical&gt;&lt;pages&gt;61-68&lt;/pages&gt;&lt;volume&gt;31&lt;/volume&gt;&lt;edition&gt;2019/06/16&lt;/edition&gt;&lt;keywords&gt;&lt;keyword&gt;Drug Discovery&lt;/keyword&gt;&lt;keyword&gt;Proteins/metabolism&lt;/keyword&gt;&lt;keyword&gt;*Proteolysis&lt;/keyword&gt;&lt;/keywords&gt;&lt;dates&gt;&lt;year&gt;2019&lt;/year&gt;&lt;pub-dates&gt;&lt;date&gt;Apr&lt;/date&gt;&lt;/pub-dates&gt;&lt;/dates&gt;&lt;isbn&gt;1740-6749 (Electronic)&amp;#xD;1740-6749 (Linking)&lt;/isbn&gt;&lt;accession-num&gt;31200861&lt;/accession-num&gt;&lt;urls&gt;&lt;related-urls&gt;&lt;url&gt;https://www.ncbi.nlm.nih.gov/pubmed/31200861&lt;/url&gt;&lt;/related-urls&gt;&lt;/urls&gt;&lt;electronic-resource-num&gt;10.1016/j.ddtec.2018.12.001&lt;/electronic-resource-num&gt;&lt;/record&gt;&lt;/Cite&gt;&lt;/EndNote&gt;</w:instrText>
      </w:r>
      <w:r w:rsidR="00F80A23" w:rsidRPr="00C517D3">
        <w:fldChar w:fldCharType="separate"/>
      </w:r>
      <w:r w:rsidR="00C3332B" w:rsidRPr="00C517D3">
        <w:rPr>
          <w:noProof/>
          <w:vertAlign w:val="superscript"/>
        </w:rPr>
        <w:t>14</w:t>
      </w:r>
      <w:r w:rsidR="00F80A23" w:rsidRPr="00C517D3">
        <w:fldChar w:fldCharType="end"/>
      </w:r>
      <w:r w:rsidRPr="00C517D3">
        <w:t xml:space="preserve">. Here we will present protocols for </w:t>
      </w:r>
      <w:r w:rsidR="002C7AA1" w:rsidRPr="00C517D3">
        <w:t xml:space="preserve">real-time kinetic live cell or endpoint lytic </w:t>
      </w:r>
      <w:r w:rsidRPr="00C517D3">
        <w:t>degradation activity assessment</w:t>
      </w:r>
      <w:r w:rsidR="00304EFE" w:rsidRPr="00C517D3">
        <w:t xml:space="preserve"> using CRISPR/Cas9 endogenously tagged </w:t>
      </w:r>
      <w:r w:rsidR="00304EFE" w:rsidRPr="004D6BB7">
        <w:t>HiBiT</w:t>
      </w:r>
      <w:r w:rsidR="005A508D" w:rsidRPr="004D6BB7">
        <w:t xml:space="preserve"> </w:t>
      </w:r>
      <w:r w:rsidR="00304EFE" w:rsidRPr="004D6BB7">
        <w:t>t</w:t>
      </w:r>
      <w:r w:rsidR="00304EFE" w:rsidRPr="00C517D3">
        <w:t>arget cell lines</w:t>
      </w:r>
      <w:r w:rsidR="00A5716D" w:rsidRPr="00C517D3">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NjaHdpbm48L0F1dGhvcj48WWVhcj4yMDIwPC9ZZWFyPjxS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</w:fldData>
        </w:fldChar>
      </w:r>
      <w:r w:rsidR="00C3332B" w:rsidRPr="00C517D3">
        <w:instrText xml:space="preserve"> ADDIN EN.CITE </w:instrText>
      </w:r>
      <w:r w:rsidR="00C3332B" w:rsidRPr="00C517D3">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NjaHdpbm48L0F1dGhvcj48WWVhcj4yMDIwPC9ZZWFyPjxS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</w:fldData>
        </w:fldChar>
      </w:r>
      <w:r w:rsidR="00C3332B" w:rsidRPr="00C517D3">
        <w:instrText xml:space="preserve"> ADDIN EN.CITE.DATA </w:instrText>
      </w:r>
      <w:r w:rsidR="00C3332B" w:rsidRPr="00C517D3">
        <w:fldChar w:fldCharType="end"/>
      </w:r>
      <w:r w:rsidR="00A5716D" w:rsidRPr="00C517D3">
        <w:fldChar w:fldCharType="separate"/>
      </w:r>
      <w:r w:rsidR="00C3332B" w:rsidRPr="00C517D3">
        <w:rPr>
          <w:noProof/>
          <w:vertAlign w:val="superscript"/>
        </w:rPr>
        <w:t>18-20</w:t>
      </w:r>
      <w:r w:rsidR="00A5716D" w:rsidRPr="00C517D3">
        <w:fldChar w:fldCharType="end"/>
      </w:r>
      <w:r w:rsidR="00304EFE" w:rsidRPr="00C517D3">
        <w:t xml:space="preserve"> </w:t>
      </w:r>
      <w:r w:rsidR="002A7F4F" w:rsidRPr="00C517D3">
        <w:t>to monitor the loss of the target protein via luminescen</w:t>
      </w:r>
      <w:r w:rsidR="00C16583" w:rsidRPr="00C517D3">
        <w:t>t measurement</w:t>
      </w:r>
      <w:r w:rsidR="002A7F4F" w:rsidRPr="00C517D3">
        <w:t xml:space="preserve"> after treatment with degrader compounds</w:t>
      </w:r>
      <w:r w:rsidR="00A5716D" w:rsidRPr="00C517D3">
        <w:fldChar w:fldCharType="begin">
          <w:fldData xml:space="preserve">PEVuZE5vdGU+PENpdGU+PEF1dGhvcj5IYW5hbjwvQXV0aG9yPjxZZWFyPjIwMjA8L1llYXI+PFJl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</w:fldData>
        </w:fldChar>
      </w:r>
      <w:r w:rsidR="00C3332B" w:rsidRPr="00C517D3">
        <w:instrText xml:space="preserve"> ADDIN EN.CITE </w:instrText>
      </w:r>
      <w:r w:rsidR="00C3332B" w:rsidRPr="00C517D3">
        <w:fldChar w:fldCharType="begin">
          <w:fldData xml:space="preserve">PEVuZE5vdGU+PENpdGU+PEF1dGhvcj5IYW5hbjwvQXV0aG9yPjxZZWFyPjIwMjA8L1llYXI+PFJl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</w:fldData>
        </w:fldChar>
      </w:r>
      <w:r w:rsidR="00C3332B" w:rsidRPr="00C517D3">
        <w:instrText xml:space="preserve"> ADDIN EN.CITE.DATA </w:instrText>
      </w:r>
      <w:r w:rsidR="00C3332B" w:rsidRPr="00C517D3">
        <w:fldChar w:fldCharType="end"/>
      </w:r>
      <w:r w:rsidR="00A5716D" w:rsidRPr="00C517D3">
        <w:fldChar w:fldCharType="separate"/>
      </w:r>
      <w:r w:rsidR="00C3332B" w:rsidRPr="00C517D3">
        <w:rPr>
          <w:noProof/>
          <w:vertAlign w:val="superscript"/>
        </w:rPr>
        <w:t>10,11,18,19</w:t>
      </w:r>
      <w:r w:rsidR="00A5716D" w:rsidRPr="00C517D3">
        <w:fldChar w:fldCharType="end"/>
      </w:r>
      <w:r w:rsidR="002A7F4F" w:rsidRPr="00C517D3">
        <w:t>.</w:t>
      </w:r>
    </w:p>
    <w:p w14:paraId="66A4F1D3" w14:textId="77777777" w:rsidR="00EC09EC" w:rsidRPr="00C517D3" w:rsidRDefault="00EC09EC" w:rsidP="004720A8"/>
    <w:p w14:paraId="09451766" w14:textId="7E6A7EA0" w:rsidR="00DF563A" w:rsidRPr="00C517D3" w:rsidRDefault="00C16583" w:rsidP="004720A8">
      <w:r w:rsidRPr="00C517D3">
        <w:t xml:space="preserve">To achieve successful degradation of therapeutic targets and </w:t>
      </w:r>
      <w:r w:rsidR="004D6BB7">
        <w:t xml:space="preserve">to </w:t>
      </w:r>
      <w:r w:rsidRPr="00C517D3">
        <w:t>expand the druggable proteome, n</w:t>
      </w:r>
      <w:r w:rsidR="002A7F4F" w:rsidRPr="00C517D3">
        <w:t xml:space="preserve">umerous approaches and types of </w:t>
      </w:r>
      <w:r w:rsidR="00EB47F6" w:rsidRPr="00C517D3">
        <w:t xml:space="preserve">degraders </w:t>
      </w:r>
      <w:r w:rsidR="002A7F4F" w:rsidRPr="00C517D3">
        <w:t>have emerged</w:t>
      </w:r>
      <w:r w:rsidRPr="00C517D3">
        <w:t xml:space="preserve"> which can </w:t>
      </w:r>
      <w:r w:rsidR="00EB47F6" w:rsidRPr="00C517D3">
        <w:t xml:space="preserve">target </w:t>
      </w:r>
      <w:r w:rsidR="009735D2" w:rsidRPr="00C517D3">
        <w:t xml:space="preserve">a broad range of </w:t>
      </w:r>
      <w:r w:rsidR="00EB47F6" w:rsidRPr="00C517D3">
        <w:t xml:space="preserve">proteins for </w:t>
      </w:r>
      <w:r w:rsidR="009501C8" w:rsidRPr="00C517D3">
        <w:t>destruction</w:t>
      </w:r>
      <w:r w:rsidR="002F7F30" w:rsidRPr="00C517D3">
        <w:t>, including those localized at</w:t>
      </w:r>
      <w:r w:rsidRPr="00C517D3">
        <w:t xml:space="preserve"> or in</w:t>
      </w:r>
      <w:r w:rsidR="002F7F30" w:rsidRPr="00C517D3">
        <w:t xml:space="preserve"> the plasma membrane, lysosome</w:t>
      </w:r>
      <w:r w:rsidRPr="00C517D3">
        <w:t>s</w:t>
      </w:r>
      <w:r w:rsidR="002F7F30" w:rsidRPr="00C517D3">
        <w:t>, mitochondrial membrane</w:t>
      </w:r>
      <w:r w:rsidR="00EB47F6" w:rsidRPr="00C517D3">
        <w:t>s</w:t>
      </w:r>
      <w:r w:rsidR="002F7F30" w:rsidRPr="00C517D3">
        <w:t xml:space="preserve">, cytoplasm, and </w:t>
      </w:r>
      <w:r w:rsidRPr="00C517D3">
        <w:t xml:space="preserve">the </w:t>
      </w:r>
      <w:r w:rsidR="002F7F30" w:rsidRPr="00C517D3">
        <w:t>nucl</w:t>
      </w:r>
      <w:r w:rsidRPr="00C517D3">
        <w:t>eus</w:t>
      </w:r>
      <w:r w:rsidR="00C42E8E" w:rsidRPr="00C517D3">
        <w:fldChar w:fldCharType="begin">
          <w:fldData xml:space="preserve">dWxsLXRpdGxlPkFDUyBDaGVtIEJpb2w8L2Z1bGwtdGl0bGU+PC9wZXJpb2RpY2FsPjxlZGl0aW9u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</w:fldData>
        </w:fldChar>
      </w:r>
      <w:r w:rsidR="00DF464F" w:rsidRPr="00C517D3">
        <w:instrText xml:space="preserve"> ADDIN EN.CITE </w:instrText>
      </w:r>
      <w:r w:rsidR="00DF464F" w:rsidRPr="00C517D3">
        <w:fldChar w:fldCharType="begin">
          <w:fldData xml:space="preserve">PEVuZE5vdGU+PENpdGU+PEF1dGhvcj5CZW5zaW1vbjwvQXV0aG9yPjxZZWFyPjIwMjA8L1llYXI+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==
</w:fldData>
        </w:fldChar>
      </w:r>
      <w:r w:rsidR="00DF464F" w:rsidRPr="00C517D3">
        <w:instrText xml:space="preserve"> ADDIN EN.CITE.DATA </w:instrText>
      </w:r>
      <w:r w:rsidR="00DF464F" w:rsidRPr="00C517D3">
        <w:fldChar w:fldCharType="end"/>
      </w:r>
      <w:r w:rsidR="00DF464F" w:rsidRPr="00C517D3">
        <w:fldChar w:fldCharType="begin">
          <w:fldData xml:space="preserve">Y2gsIEJpcmtlbmRvcmZlciBTdHIuIDY1LCA4ODM5NyBCaWJlcmFjaCwgR2VybWFueS4mI3hEO0Jv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==
</w:fldData>
        </w:fldChar>
      </w:r>
      <w:r w:rsidR="00DF464F" w:rsidRPr="00C517D3">
        <w:instrText xml:space="preserve"> ADDIN EN.CITE.DATA </w:instrText>
      </w:r>
      <w:r w:rsidR="00DF464F" w:rsidRPr="00C517D3">
        <w:fldChar w:fldCharType="end"/>
      </w:r>
      <w:r w:rsidR="00DF464F" w:rsidRPr="00C517D3">
        <w:fldChar w:fldCharType="begin">
          <w:fldData xml:space="preserve">dWxsLXRpdGxlPkFDUyBDaGVtIEJpb2w8L2Z1bGwtdGl0bGU+PC9wZXJpb2RpY2FsPjxlZGl0aW9u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</w:fldData>
        </w:fldChar>
      </w:r>
      <w:r w:rsidR="00DF464F" w:rsidRPr="00C517D3">
        <w:instrText xml:space="preserve"> ADDIN EN.CITE.DATA </w:instrText>
      </w:r>
      <w:r w:rsidR="00DF464F" w:rsidRPr="00C517D3">
        <w:fldChar w:fldCharType="end"/>
      </w:r>
      <w:r w:rsidR="00C42E8E" w:rsidRPr="00C517D3">
        <w:fldChar w:fldCharType="separate"/>
      </w:r>
      <w:r w:rsidR="00DF464F" w:rsidRPr="00C517D3">
        <w:rPr>
          <w:noProof/>
          <w:vertAlign w:val="superscript"/>
        </w:rPr>
        <w:t>21-57</w:t>
      </w:r>
      <w:r w:rsidR="00C42E8E" w:rsidRPr="00C517D3">
        <w:fldChar w:fldCharType="end"/>
      </w:r>
      <w:r w:rsidR="002F7F30" w:rsidRPr="00C517D3">
        <w:t>.</w:t>
      </w:r>
      <w:r w:rsidR="004D6BB7">
        <w:t xml:space="preserve"> </w:t>
      </w:r>
      <w:r w:rsidR="002F7F30" w:rsidRPr="00C517D3">
        <w:t xml:space="preserve">The two primary classes of compounds most extensively studied are </w:t>
      </w:r>
      <w:r w:rsidR="00296931" w:rsidRPr="00C517D3">
        <w:t>molecular glues</w:t>
      </w:r>
      <w:r w:rsidR="002F7F30" w:rsidRPr="00C517D3">
        <w:t xml:space="preserve"> and </w:t>
      </w:r>
      <w:r w:rsidR="00642B6A">
        <w:t>protein targeting cimeras</w:t>
      </w:r>
      <w:r w:rsidR="00C42E8E" w:rsidRPr="00C517D3">
        <w:fldChar w:fldCharType="begin">
          <w:fldData xml:space="preserve">PEVuZE5vdGU+PENpdGU+PEF1dGhvcj5DaGFtYmVybGFpbjwvQXV0aG9yPjxZZWFyPjIwMTk8L1ll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</w:fldData>
        </w:fldChar>
      </w:r>
      <w:r w:rsidR="00C42E8E" w:rsidRPr="00C517D3">
        <w:instrText xml:space="preserve"> ADDIN EN.CITE </w:instrText>
      </w:r>
      <w:r w:rsidR="00C42E8E" w:rsidRPr="00C517D3">
        <w:fldChar w:fldCharType="begin">
          <w:fldData xml:space="preserve">PEVuZE5vdGU+PENpdGU+PEF1dGhvcj5DaGFtYmVybGFpbjwvQXV0aG9yPjxZZWFyPjIwMTk8L1ll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</w:fldData>
        </w:fldChar>
      </w:r>
      <w:r w:rsidR="00C42E8E" w:rsidRPr="00C517D3">
        <w:instrText xml:space="preserve"> ADDIN EN.CITE.DATA </w:instrText>
      </w:r>
      <w:r w:rsidR="00C42E8E" w:rsidRPr="00C517D3">
        <w:fldChar w:fldCharType="end"/>
      </w:r>
      <w:r w:rsidR="00C42E8E" w:rsidRPr="00C517D3">
        <w:fldChar w:fldCharType="separate"/>
      </w:r>
      <w:r w:rsidR="00C42E8E" w:rsidRPr="00C517D3">
        <w:rPr>
          <w:noProof/>
          <w:vertAlign w:val="superscript"/>
        </w:rPr>
        <w:t>2,4-7,12,26</w:t>
      </w:r>
      <w:r w:rsidR="00C42E8E" w:rsidRPr="00C517D3">
        <w:fldChar w:fldCharType="end"/>
      </w:r>
      <w:r w:rsidR="002F7F30" w:rsidRPr="00C517D3">
        <w:t xml:space="preserve">. </w:t>
      </w:r>
      <w:r w:rsidR="00EC09EC" w:rsidRPr="00C517D3">
        <w:t xml:space="preserve"> </w:t>
      </w:r>
      <w:r w:rsidR="002F7F30" w:rsidRPr="00C517D3">
        <w:t xml:space="preserve">Molecular glues are </w:t>
      </w:r>
      <w:r w:rsidR="00A95C3C" w:rsidRPr="00C517D3">
        <w:t xml:space="preserve">monovalent, thus </w:t>
      </w:r>
      <w:r w:rsidR="002F7F30" w:rsidRPr="00C517D3">
        <w:t xml:space="preserve">typically </w:t>
      </w:r>
      <w:r w:rsidR="00EC09EC" w:rsidRPr="00C517D3">
        <w:t>smaller in size</w:t>
      </w:r>
      <w:r w:rsidR="00A95C3C" w:rsidRPr="00C517D3">
        <w:t>,</w:t>
      </w:r>
      <w:r w:rsidR="00EC09EC" w:rsidRPr="00C517D3">
        <w:t xml:space="preserve"> and facilitate a </w:t>
      </w:r>
      <w:r w:rsidR="00A95C3C" w:rsidRPr="00C517D3">
        <w:t xml:space="preserve">novel </w:t>
      </w:r>
      <w:proofErr w:type="spellStart"/>
      <w:r w:rsidR="00A95C3C" w:rsidRPr="00C517D3">
        <w:t>protein:</w:t>
      </w:r>
      <w:r w:rsidR="00EC09EC" w:rsidRPr="00C517D3">
        <w:t>protein</w:t>
      </w:r>
      <w:proofErr w:type="spellEnd"/>
      <w:r w:rsidR="00EC09EC" w:rsidRPr="00C517D3">
        <w:t xml:space="preserve"> interaction </w:t>
      </w:r>
      <w:r w:rsidR="00A95C3C" w:rsidRPr="00C517D3">
        <w:t>interface with a target protein upon binding to an</w:t>
      </w:r>
      <w:r w:rsidR="00EC09EC" w:rsidRPr="00C517D3">
        <w:t xml:space="preserve"> E3 ligase component</w:t>
      </w:r>
      <w:r w:rsidR="00C42E8E" w:rsidRPr="00C517D3">
        <w:fldChar w:fldCharType="begin">
          <w:fldData xml:space="preserve">PEVuZE5vdGU+PENpdGU+PEF1dGhvcj5DaGFtYmVybGFpbjwvQXV0aG9yPjxZZWFyPjIwMTk8L1ll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</w:fldData>
        </w:fldChar>
      </w:r>
      <w:r w:rsidR="00C42E8E" w:rsidRPr="00C517D3">
        <w:instrText xml:space="preserve"> ADDIN EN.CITE </w:instrText>
      </w:r>
      <w:r w:rsidR="00C42E8E" w:rsidRPr="00C517D3">
        <w:fldChar w:fldCharType="begin">
          <w:fldData xml:space="preserve">PEVuZE5vdGU+PENpdGU+PEF1dGhvcj5DaGFtYmVybGFpbjwvQXV0aG9yPjxZZWFyPjIwMTk8L1ll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</w:fldData>
        </w:fldChar>
      </w:r>
      <w:r w:rsidR="00C42E8E" w:rsidRPr="00C517D3">
        <w:instrText xml:space="preserve"> ADDIN EN.CITE.DATA </w:instrText>
      </w:r>
      <w:r w:rsidR="00C42E8E" w:rsidRPr="00C517D3">
        <w:fldChar w:fldCharType="end"/>
      </w:r>
      <w:r w:rsidR="00C42E8E" w:rsidRPr="00C517D3">
        <w:fldChar w:fldCharType="separate"/>
      </w:r>
      <w:r w:rsidR="00C42E8E" w:rsidRPr="00C517D3">
        <w:rPr>
          <w:noProof/>
          <w:vertAlign w:val="superscript"/>
        </w:rPr>
        <w:t>2,12,26</w:t>
      </w:r>
      <w:r w:rsidR="00C42E8E" w:rsidRPr="00C517D3">
        <w:fldChar w:fldCharType="end"/>
      </w:r>
      <w:r w:rsidR="00EC09EC" w:rsidRPr="00C517D3">
        <w:t xml:space="preserve">. They </w:t>
      </w:r>
      <w:r w:rsidR="00A95C3C" w:rsidRPr="00C517D3">
        <w:t xml:space="preserve">are </w:t>
      </w:r>
      <w:r w:rsidR="00EC09EC" w:rsidRPr="00C517D3">
        <w:t xml:space="preserve">most commonly </w:t>
      </w:r>
      <w:r w:rsidR="005C5FD5" w:rsidRPr="00C517D3">
        <w:t>degraders</w:t>
      </w:r>
      <w:r w:rsidR="00A95C3C" w:rsidRPr="00C517D3">
        <w:t xml:space="preserve"> that bind to the </w:t>
      </w:r>
      <w:proofErr w:type="spellStart"/>
      <w:r w:rsidR="00EC09EC" w:rsidRPr="00C517D3">
        <w:t>Cereblon</w:t>
      </w:r>
      <w:proofErr w:type="spellEnd"/>
      <w:r w:rsidR="00DF03A4" w:rsidRPr="00C517D3">
        <w:t xml:space="preserve"> (CRBN)</w:t>
      </w:r>
      <w:r w:rsidR="00EC09EC" w:rsidRPr="00C517D3">
        <w:t xml:space="preserve"> E3 ligase component</w:t>
      </w:r>
      <w:r w:rsidR="00C42E8E" w:rsidRPr="00C517D3">
        <w:fldChar w:fldCharType="begin">
          <w:fldData xml:space="preserve">PEVuZE5vdGU+PENpdGU+PEF1dGhvcj5DaGFtYmVybGFpbjwvQXV0aG9yPjxZZWFyPjIwMTk8L1ll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</w:fldData>
        </w:fldChar>
      </w:r>
      <w:r w:rsidR="00DF464F" w:rsidRPr="00C517D3">
        <w:instrText xml:space="preserve"> ADDIN EN.CITE </w:instrText>
      </w:r>
      <w:r w:rsidR="00DF464F" w:rsidRPr="00C517D3">
        <w:fldChar w:fldCharType="begin">
          <w:fldData xml:space="preserve">PEVuZE5vdGU+PENpdGU+PEF1dGhvcj5DaGFtYmVybGFpbjwvQXV0aG9yPjxZZWFyPjIwMTk8L1ll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</w:fldData>
        </w:fldChar>
      </w:r>
      <w:r w:rsidR="00DF464F" w:rsidRPr="00C517D3">
        <w:instrText xml:space="preserve"> ADDIN EN.CITE.DATA </w:instrText>
      </w:r>
      <w:r w:rsidR="00DF464F" w:rsidRPr="00C517D3">
        <w:fldChar w:fldCharType="end"/>
      </w:r>
      <w:r w:rsidR="00C42E8E" w:rsidRPr="00C517D3">
        <w:fldChar w:fldCharType="separate"/>
      </w:r>
      <w:r w:rsidR="00DF464F" w:rsidRPr="00C517D3">
        <w:rPr>
          <w:noProof/>
          <w:vertAlign w:val="superscript"/>
        </w:rPr>
        <w:t>2,12,26,55-57</w:t>
      </w:r>
      <w:r w:rsidR="00C42E8E" w:rsidRPr="00C517D3">
        <w:fldChar w:fldCharType="end"/>
      </w:r>
      <w:r w:rsidR="00296931" w:rsidRPr="00C517D3">
        <w:t>. Recently though</w:t>
      </w:r>
      <w:r w:rsidR="00EC09EC" w:rsidRPr="00C517D3">
        <w:t xml:space="preserve"> exciting new examples utilizing other E3 ligase machinery such as DCAF15</w:t>
      </w:r>
      <w:r w:rsidR="00C42E8E" w:rsidRPr="00C517D3">
        <w:fldChar w:fldCharType="begin">
          <w:fldData xml:space="preserve">PEVuZE5vdGU+PENpdGU+PEF1dGhvcj5CdXNzaWVyZTwvQXV0aG9yPjxZZWFyPjIwMjA8L1llYXI+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=
</w:fldData>
        </w:fldChar>
      </w:r>
      <w:r w:rsidR="00DF464F" w:rsidRPr="00C517D3">
        <w:instrText xml:space="preserve"> ADDIN EN.CITE </w:instrText>
      </w:r>
      <w:r w:rsidR="00DF464F" w:rsidRPr="00C517D3">
        <w:fldChar w:fldCharType="begin">
          <w:fldData xml:space="preserve">PEVuZE5vdGU+PENpdGU+PEF1dGhvcj5CdXNzaWVyZTwvQXV0aG9yPjxZZWFyPjIwMjA8L1llYXI+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=
</w:fldData>
        </w:fldChar>
      </w:r>
      <w:r w:rsidR="00DF464F" w:rsidRPr="00C517D3">
        <w:instrText xml:space="preserve"> ADDIN EN.CITE.DATA </w:instrText>
      </w:r>
      <w:r w:rsidR="00DF464F" w:rsidRPr="00C517D3">
        <w:fldChar w:fldCharType="end"/>
      </w:r>
      <w:r w:rsidR="00C42E8E" w:rsidRPr="00C517D3">
        <w:fldChar w:fldCharType="separate"/>
      </w:r>
      <w:r w:rsidR="00DF464F" w:rsidRPr="00C517D3">
        <w:rPr>
          <w:noProof/>
          <w:vertAlign w:val="superscript"/>
        </w:rPr>
        <w:t>58-60</w:t>
      </w:r>
      <w:r w:rsidR="00C42E8E" w:rsidRPr="00C517D3">
        <w:fldChar w:fldCharType="end"/>
      </w:r>
      <w:r w:rsidR="00EC09EC" w:rsidRPr="00C517D3">
        <w:t xml:space="preserve"> and CDK/Cyclin</w:t>
      </w:r>
      <w:r w:rsidR="002F7F30" w:rsidRPr="00C517D3">
        <w:t xml:space="preserve"> recruitment </w:t>
      </w:r>
      <w:r w:rsidR="00A95C3C" w:rsidRPr="00C517D3">
        <w:t xml:space="preserve">to </w:t>
      </w:r>
      <w:r w:rsidR="002F7F30" w:rsidRPr="00C517D3">
        <w:t>DDB1</w:t>
      </w:r>
      <w:r w:rsidR="00C42E8E" w:rsidRPr="00C517D3">
        <w:fldChar w:fldCharType="begin">
          <w:fldData xml:space="preserve">PEVuZE5vdGU+PENpdGU+PEF1dGhvcj5TbGFiaWNraTwvQXV0aG9yPjxZZWFyPjIwMjA8L1llYXI+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</w:fldData>
        </w:fldChar>
      </w:r>
      <w:r w:rsidR="00C42E8E" w:rsidRPr="00C517D3">
        <w:instrText xml:space="preserve"> ADDIN EN.CITE </w:instrText>
      </w:r>
      <w:r w:rsidR="00C42E8E" w:rsidRPr="00C517D3">
        <w:fldChar w:fldCharType="begin">
          <w:fldData xml:space="preserve">PEVuZE5vdGU+PENpdGU+PEF1dGhvcj5TbGFiaWNraTwvQXV0aG9yPjxZZWFyPjIwMjA8L1llYXI+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</w:fldData>
        </w:fldChar>
      </w:r>
      <w:r w:rsidR="00C42E8E" w:rsidRPr="00C517D3">
        <w:instrText xml:space="preserve"> ADDIN EN.CITE.DATA </w:instrText>
      </w:r>
      <w:r w:rsidR="00C42E8E" w:rsidRPr="00C517D3">
        <w:fldChar w:fldCharType="end"/>
      </w:r>
      <w:r w:rsidR="00C42E8E" w:rsidRPr="00C517D3">
        <w:fldChar w:fldCharType="separate"/>
      </w:r>
      <w:r w:rsidR="00C42E8E" w:rsidRPr="00C517D3">
        <w:rPr>
          <w:noProof/>
          <w:vertAlign w:val="superscript"/>
        </w:rPr>
        <w:t>45</w:t>
      </w:r>
      <w:r w:rsidR="00C42E8E" w:rsidRPr="00C517D3">
        <w:fldChar w:fldCharType="end"/>
      </w:r>
      <w:r w:rsidR="002F7F30" w:rsidRPr="00C517D3">
        <w:t xml:space="preserve"> show the potential </w:t>
      </w:r>
      <w:r w:rsidR="00A95C3C" w:rsidRPr="00C517D3">
        <w:t xml:space="preserve">for </w:t>
      </w:r>
      <w:r w:rsidR="002F7F30" w:rsidRPr="00C517D3">
        <w:t>expansion of this class of compounds</w:t>
      </w:r>
      <w:r w:rsidR="00EC09EC" w:rsidRPr="00C517D3">
        <w:t>.</w:t>
      </w:r>
      <w:r w:rsidR="008B7536">
        <w:t xml:space="preserve"> </w:t>
      </w:r>
      <w:r w:rsidR="00A95C3C" w:rsidRPr="00C517D3">
        <w:t xml:space="preserve">In contrast, </w:t>
      </w:r>
      <w:r w:rsidR="005A508D">
        <w:t>PROTACs</w:t>
      </w:r>
      <w:r w:rsidR="00EC09EC" w:rsidRPr="00C517D3">
        <w:t xml:space="preserve"> are larger</w:t>
      </w:r>
      <w:r w:rsidR="00A95C3C" w:rsidRPr="00C517D3">
        <w:t>, bivalent molecules</w:t>
      </w:r>
      <w:r w:rsidR="00EC09EC" w:rsidRPr="00C517D3">
        <w:t>, consisting of a target binding ligand, most often an inhibitor, bridged via a chemical linker to a E3 ligase handle</w:t>
      </w:r>
      <w:r w:rsidR="000E3472" w:rsidRPr="00C517D3">
        <w:fldChar w:fldCharType="begin">
          <w:fldData xml:space="preserve">PEVuZE5vdGU+PENpdGU+PEF1dGhvcj5CdXJzbGVtPC9BdXRob3I+PFllYXI+MjAyMDwvWWVhcj48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</w:fldData>
        </w:fldChar>
      </w:r>
      <w:r w:rsidR="000E3472" w:rsidRPr="00C517D3">
        <w:instrText xml:space="preserve"> ADDIN EN.CITE </w:instrText>
      </w:r>
      <w:r w:rsidR="000E3472" w:rsidRPr="00C517D3">
        <w:fldChar w:fldCharType="begin">
          <w:fldData xml:space="preserve">PEVuZE5vdGU+PENpdGU+PEF1dGhvcj5CdXJzbGVtPC9BdXRob3I+PFllYXI+MjAyMDwvWWVhcj48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</w:fldData>
        </w:fldChar>
      </w:r>
      <w:r w:rsidR="000E3472" w:rsidRPr="00C517D3">
        <w:instrText xml:space="preserve"> ADDIN EN.CITE.DATA </w:instrText>
      </w:r>
      <w:r w:rsidR="000E3472" w:rsidRPr="00C517D3">
        <w:fldChar w:fldCharType="end"/>
      </w:r>
      <w:r w:rsidR="000E3472" w:rsidRPr="00C517D3">
        <w:fldChar w:fldCharType="separate"/>
      </w:r>
      <w:r w:rsidR="000E3472" w:rsidRPr="00C517D3">
        <w:rPr>
          <w:noProof/>
          <w:vertAlign w:val="superscript"/>
        </w:rPr>
        <w:t>1,3-5,7,13</w:t>
      </w:r>
      <w:r w:rsidR="000E3472" w:rsidRPr="00C517D3">
        <w:fldChar w:fldCharType="end"/>
      </w:r>
      <w:r w:rsidR="00EC09EC" w:rsidRPr="00C517D3">
        <w:t>.</w:t>
      </w:r>
      <w:r w:rsidR="00A95C3C" w:rsidRPr="00C517D3">
        <w:t xml:space="preserve">  As such, </w:t>
      </w:r>
      <w:r w:rsidR="004D6BB7">
        <w:t>these compounds</w:t>
      </w:r>
      <w:r w:rsidR="00A95C3C" w:rsidRPr="00C517D3">
        <w:t xml:space="preserve"> are capable of direct binding to both the E3 ligase and the target protein</w:t>
      </w:r>
      <w:r w:rsidR="000E3472" w:rsidRPr="00C517D3">
        <w:fldChar w:fldCharType="begin">
          <w:fldData xml:space="preserve">PEVuZE5vdGU+PENpdGU+PEF1dGhvcj5CdXJzbGVtPC9BdXRob3I+PFllYXI+MjAyMDwvWWVhcj48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</w:fldData>
        </w:fldChar>
      </w:r>
      <w:r w:rsidR="000E3472" w:rsidRPr="00C517D3">
        <w:instrText xml:space="preserve"> ADDIN EN.CITE </w:instrText>
      </w:r>
      <w:r w:rsidR="000E3472" w:rsidRPr="00C517D3">
        <w:fldChar w:fldCharType="begin">
          <w:fldData xml:space="preserve">PEVuZE5vdGU+PENpdGU+PEF1dGhvcj5CdXJzbGVtPC9BdXRob3I+PFllYXI+MjAyMDwvWWVhcj48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</w:fldData>
        </w:fldChar>
      </w:r>
      <w:r w:rsidR="000E3472" w:rsidRPr="00C517D3">
        <w:instrText xml:space="preserve"> ADDIN EN.CITE.DATA </w:instrText>
      </w:r>
      <w:r w:rsidR="000E3472" w:rsidRPr="00C517D3">
        <w:fldChar w:fldCharType="end"/>
      </w:r>
      <w:r w:rsidR="000E3472" w:rsidRPr="00C517D3">
        <w:fldChar w:fldCharType="separate"/>
      </w:r>
      <w:r w:rsidR="000E3472" w:rsidRPr="00C517D3">
        <w:rPr>
          <w:noProof/>
          <w:vertAlign w:val="superscript"/>
        </w:rPr>
        <w:t>1,3-5,7,13</w:t>
      </w:r>
      <w:r w:rsidR="000E3472" w:rsidRPr="00C517D3">
        <w:fldChar w:fldCharType="end"/>
      </w:r>
      <w:r w:rsidR="00A95C3C" w:rsidRPr="00C517D3">
        <w:t>.</w:t>
      </w:r>
      <w:r w:rsidR="00EC09EC" w:rsidRPr="00C517D3">
        <w:t xml:space="preserve">  Numerous proteins have </w:t>
      </w:r>
      <w:r w:rsidR="00A95C3C" w:rsidRPr="00C517D3">
        <w:t xml:space="preserve">been </w:t>
      </w:r>
      <w:r w:rsidR="00EC09EC" w:rsidRPr="00C517D3">
        <w:t xml:space="preserve">shown to be degraded via </w:t>
      </w:r>
      <w:r w:rsidR="00EE549F">
        <w:t>these bivalent molecules</w:t>
      </w:r>
      <w:r w:rsidR="00A95C3C" w:rsidRPr="00C517D3">
        <w:t>,</w:t>
      </w:r>
      <w:r w:rsidR="00EC09EC" w:rsidRPr="00C517D3">
        <w:t xml:space="preserve"> and the </w:t>
      </w:r>
      <w:r w:rsidR="00AB23E9" w:rsidRPr="00C517D3">
        <w:t>most used</w:t>
      </w:r>
      <w:r w:rsidR="00EC09EC" w:rsidRPr="00C517D3">
        <w:t xml:space="preserve"> E3 ligase handles recruit either CRBN or </w:t>
      </w:r>
      <w:r w:rsidR="00DF03A4" w:rsidRPr="00C517D3">
        <w:t>V</w:t>
      </w:r>
      <w:r w:rsidR="00EC09EC" w:rsidRPr="00C517D3">
        <w:t>on Hippel Lindau (VHL)</w:t>
      </w:r>
      <w:r w:rsidR="000E3472" w:rsidRPr="00C517D3">
        <w:fldChar w:fldCharType="begin">
          <w:fldData xml:space="preserve">PEVuZE5vdGU+PENpdGU+PEF1dGhvcj5CdXJzbGVtPC9BdXRob3I+PFllYXI+MjAyMDwvWWVhcj48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</w:fldData>
        </w:fldChar>
      </w:r>
      <w:r w:rsidR="000E3472" w:rsidRPr="00C517D3">
        <w:instrText xml:space="preserve"> ADDIN EN.CITE </w:instrText>
      </w:r>
      <w:r w:rsidR="000E3472" w:rsidRPr="00C517D3">
        <w:fldChar w:fldCharType="begin">
          <w:fldData xml:space="preserve">PEVuZE5vdGU+PENpdGU+PEF1dGhvcj5CdXJzbGVtPC9BdXRob3I+PFllYXI+MjAyMDwvWWVhcj48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</w:fldData>
        </w:fldChar>
      </w:r>
      <w:r w:rsidR="000E3472" w:rsidRPr="00C517D3">
        <w:instrText xml:space="preserve"> ADDIN EN.CITE.DATA </w:instrText>
      </w:r>
      <w:r w:rsidR="000E3472" w:rsidRPr="00C517D3">
        <w:fldChar w:fldCharType="end"/>
      </w:r>
      <w:r w:rsidR="000E3472" w:rsidRPr="00C517D3">
        <w:fldChar w:fldCharType="separate"/>
      </w:r>
      <w:r w:rsidR="000E3472" w:rsidRPr="00C517D3">
        <w:rPr>
          <w:noProof/>
          <w:vertAlign w:val="superscript"/>
        </w:rPr>
        <w:t>1,3-5,7,13</w:t>
      </w:r>
      <w:r w:rsidR="000E3472" w:rsidRPr="00C517D3">
        <w:fldChar w:fldCharType="end"/>
      </w:r>
      <w:r w:rsidR="00EC09EC" w:rsidRPr="00C517D3">
        <w:t xml:space="preserve">.  </w:t>
      </w:r>
      <w:bookmarkStart w:id="1" w:name="_Hlk43480495"/>
      <w:r w:rsidR="008D349D" w:rsidRPr="00C517D3">
        <w:t xml:space="preserve">However, the number of available </w:t>
      </w:r>
      <w:r w:rsidR="00EC09EC" w:rsidRPr="00C517D3">
        <w:t xml:space="preserve"> handles </w:t>
      </w:r>
      <w:r w:rsidR="009501C8" w:rsidRPr="00C517D3">
        <w:t xml:space="preserve">for E3 ligase recruitment in </w:t>
      </w:r>
      <w:r w:rsidR="009E1073">
        <w:t xml:space="preserve">chimeras targeting proteolysis </w:t>
      </w:r>
      <w:r w:rsidR="00EC09EC" w:rsidRPr="00C517D3">
        <w:t xml:space="preserve"> design is rapidly growing</w:t>
      </w:r>
      <w:r w:rsidR="00F60D52" w:rsidRPr="00C517D3">
        <w:t>, expand</w:t>
      </w:r>
      <w:r w:rsidR="000149F8" w:rsidRPr="00C517D3">
        <w:t>ing</w:t>
      </w:r>
      <w:r w:rsidR="00F60D52" w:rsidRPr="00C517D3">
        <w:t xml:space="preserve"> the capabilit</w:t>
      </w:r>
      <w:r w:rsidR="00F52C33" w:rsidRPr="00C517D3">
        <w:t>i</w:t>
      </w:r>
      <w:r w:rsidR="00F60D52" w:rsidRPr="00C517D3">
        <w:t xml:space="preserve">es </w:t>
      </w:r>
      <w:r w:rsidR="000149F8" w:rsidRPr="00C517D3">
        <w:t xml:space="preserve">of </w:t>
      </w:r>
      <w:r w:rsidR="00F60D52" w:rsidRPr="00C517D3">
        <w:t>this class of compounds</w:t>
      </w:r>
      <w:r w:rsidR="000149F8" w:rsidRPr="00C517D3">
        <w:t xml:space="preserve"> with the potential to</w:t>
      </w:r>
      <w:r w:rsidR="00F60D52" w:rsidRPr="00C517D3">
        <w:t xml:space="preserve"> </w:t>
      </w:r>
      <w:r w:rsidR="009501C8" w:rsidRPr="00C517D3">
        <w:t xml:space="preserve">degrade diverse target classes as well as enhance </w:t>
      </w:r>
      <w:r w:rsidR="00F60D52" w:rsidRPr="00C517D3">
        <w:t>cell</w:t>
      </w:r>
      <w:r w:rsidR="000149F8" w:rsidRPr="00C517D3">
        <w:t>- or tissue</w:t>
      </w:r>
      <w:r w:rsidR="00F60D52" w:rsidRPr="00C517D3">
        <w:t>-type specificity</w:t>
      </w:r>
      <w:r w:rsidR="000E3472" w:rsidRPr="00C517D3">
        <w:fldChar w:fldCharType="begin">
          <w:fldData xml:space="preserve">PEVuZE5vdGU+PENpdGU+PEF1dGhvcj5CdWxhdG92PC9BdXRob3I+PFllYXI+MjAxNTwvWWVhcj48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</w:fldData>
        </w:fldChar>
      </w:r>
      <w:r w:rsidR="00DF464F" w:rsidRPr="00C517D3">
        <w:instrText xml:space="preserve"> ADDIN EN.CITE </w:instrText>
      </w:r>
      <w:r w:rsidR="00DF464F" w:rsidRPr="00C517D3">
        <w:fldChar w:fldCharType="begin">
          <w:fldData xml:space="preserve">PEVuZE5vdGU+PENpdGU+PEF1dGhvcj5CdWxhdG92PC9BdXRob3I+PFllYXI+MjAxNTwvWWVhcj48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</w:fldData>
        </w:fldChar>
      </w:r>
      <w:r w:rsidR="00DF464F" w:rsidRPr="00C517D3">
        <w:instrText xml:space="preserve"> ADDIN EN.CITE.DATA </w:instrText>
      </w:r>
      <w:r w:rsidR="00DF464F" w:rsidRPr="00C517D3">
        <w:fldChar w:fldCharType="end"/>
      </w:r>
      <w:r w:rsidR="000E3472" w:rsidRPr="00C517D3">
        <w:fldChar w:fldCharType="separate"/>
      </w:r>
      <w:r w:rsidR="00DF464F" w:rsidRPr="00C517D3">
        <w:rPr>
          <w:noProof/>
          <w:vertAlign w:val="superscript"/>
        </w:rPr>
        <w:t>24,48,61,62</w:t>
      </w:r>
      <w:r w:rsidR="000E3472" w:rsidRPr="00C517D3">
        <w:fldChar w:fldCharType="end"/>
      </w:r>
      <w:r w:rsidR="009501C8" w:rsidRPr="00C517D3">
        <w:t>.</w:t>
      </w:r>
      <w:r w:rsidR="00F60D52" w:rsidRPr="00C517D3">
        <w:t xml:space="preserve"> </w:t>
      </w:r>
      <w:r w:rsidR="009501C8" w:rsidRPr="00C517D3">
        <w:t xml:space="preserve">Combined with the minimal requirement to </w:t>
      </w:r>
      <w:r w:rsidR="0097272D" w:rsidRPr="00C517D3">
        <w:t>engage</w:t>
      </w:r>
      <w:r w:rsidR="009501C8" w:rsidRPr="00C517D3">
        <w:t xml:space="preserve"> a target protein</w:t>
      </w:r>
      <w:r w:rsidR="0097272D" w:rsidRPr="00C517D3">
        <w:t>, even</w:t>
      </w:r>
      <w:r w:rsidR="009501C8" w:rsidRPr="00C517D3">
        <w:t xml:space="preserve"> </w:t>
      </w:r>
      <w:r w:rsidR="0097272D" w:rsidRPr="00C517D3">
        <w:t>with marginal affinity, degradation compounds hold promise for expanding</w:t>
      </w:r>
      <w:r w:rsidR="00F60D52" w:rsidRPr="00C517D3">
        <w:t xml:space="preserve"> the druggable proteome</w:t>
      </w:r>
      <w:bookmarkEnd w:id="1"/>
      <w:r w:rsidR="00EC09EC" w:rsidRPr="00C517D3">
        <w:t xml:space="preserve">.  </w:t>
      </w:r>
    </w:p>
    <w:p w14:paraId="39D1C7D9" w14:textId="77777777" w:rsidR="00DF563A" w:rsidRPr="00C517D3" w:rsidRDefault="00DF563A" w:rsidP="004720A8"/>
    <w:p w14:paraId="60DE269C" w14:textId="12807688" w:rsidR="00EC09EC" w:rsidRPr="00C517D3" w:rsidRDefault="00E94307" w:rsidP="004720A8">
      <w:r w:rsidRPr="00C517D3">
        <w:t xml:space="preserve">Characterizing </w:t>
      </w:r>
      <w:r w:rsidR="0097272D" w:rsidRPr="00C517D3">
        <w:t xml:space="preserve">the cellular </w:t>
      </w:r>
      <w:r w:rsidRPr="00C517D3">
        <w:t>dynamic</w:t>
      </w:r>
      <w:r w:rsidR="0097272D" w:rsidRPr="00C517D3">
        <w:t>s of</w:t>
      </w:r>
      <w:r w:rsidRPr="00C517D3">
        <w:t xml:space="preserve"> </w:t>
      </w:r>
      <w:r w:rsidR="00DF563A" w:rsidRPr="00C517D3">
        <w:t xml:space="preserve">protein </w:t>
      </w:r>
      <w:r w:rsidRPr="00C517D3">
        <w:t xml:space="preserve">loss, as well as potential </w:t>
      </w:r>
      <w:r w:rsidR="00022409" w:rsidRPr="00C517D3">
        <w:t xml:space="preserve">protein </w:t>
      </w:r>
      <w:r w:rsidRPr="00C517D3">
        <w:t>recovery post-</w:t>
      </w:r>
      <w:r w:rsidRPr="00C517D3">
        <w:lastRenderedPageBreak/>
        <w:t>treatment</w:t>
      </w:r>
      <w:r w:rsidR="0097272D" w:rsidRPr="00C517D3">
        <w:t>,</w:t>
      </w:r>
      <w:r w:rsidRPr="00C517D3">
        <w:t xml:space="preserve"> is critical for understanding </w:t>
      </w:r>
      <w:r w:rsidR="00DF563A" w:rsidRPr="00C517D3">
        <w:t xml:space="preserve">degradation </w:t>
      </w:r>
      <w:r w:rsidRPr="00C517D3">
        <w:t xml:space="preserve">compound function and efficacy. </w:t>
      </w:r>
      <w:r w:rsidR="00F52C33" w:rsidRPr="00C517D3">
        <w:t xml:space="preserve">While </w:t>
      </w:r>
      <w:r w:rsidR="009735D2" w:rsidRPr="00C517D3">
        <w:t xml:space="preserve">it is </w:t>
      </w:r>
      <w:r w:rsidR="00F52C33" w:rsidRPr="00C517D3">
        <w:t xml:space="preserve">possible to study </w:t>
      </w:r>
      <w:r w:rsidR="005E6966" w:rsidRPr="00C517D3">
        <w:t xml:space="preserve">endogenous </w:t>
      </w:r>
      <w:r w:rsidR="00F52C33" w:rsidRPr="00C517D3">
        <w:t xml:space="preserve">protein level changes </w:t>
      </w:r>
      <w:r w:rsidR="005E6966" w:rsidRPr="00C517D3">
        <w:t xml:space="preserve">in relevant cellular systems </w:t>
      </w:r>
      <w:r w:rsidR="00F52C33" w:rsidRPr="00C517D3">
        <w:t xml:space="preserve">with </w:t>
      </w:r>
      <w:r w:rsidR="00DC02D3">
        <w:t>w</w:t>
      </w:r>
      <w:r w:rsidR="00F52C33" w:rsidRPr="00C517D3">
        <w:t xml:space="preserve">estern blot antibody </w:t>
      </w:r>
      <w:r w:rsidR="005E6966" w:rsidRPr="00C517D3">
        <w:t xml:space="preserve">assays </w:t>
      </w:r>
      <w:r w:rsidR="00DF563A" w:rsidRPr="00C517D3">
        <w:t>or mass spectrometry</w:t>
      </w:r>
      <w:r w:rsidR="00F52C33" w:rsidRPr="00C517D3">
        <w:t xml:space="preserve">, </w:t>
      </w:r>
      <w:r w:rsidR="005E6966" w:rsidRPr="00C517D3">
        <w:t>these approaches</w:t>
      </w:r>
      <w:r w:rsidR="00F52C33" w:rsidRPr="00C517D3">
        <w:t xml:space="preserve"> </w:t>
      </w:r>
      <w:r w:rsidR="005E6966" w:rsidRPr="00C517D3">
        <w:t xml:space="preserve">are difficult to adapt to </w:t>
      </w:r>
      <w:r w:rsidR="00F52C33" w:rsidRPr="00C517D3">
        <w:t xml:space="preserve">high-throughput screening </w:t>
      </w:r>
      <w:r w:rsidR="005E6966" w:rsidRPr="00C517D3">
        <w:t>formats</w:t>
      </w:r>
      <w:r w:rsidR="009735D2" w:rsidRPr="00C517D3">
        <w:t>, have limited quantification capability,</w:t>
      </w:r>
      <w:r w:rsidR="005E6966" w:rsidRPr="00C517D3">
        <w:t xml:space="preserve"> </w:t>
      </w:r>
      <w:r w:rsidR="00F52C33" w:rsidRPr="00C517D3">
        <w:t>or</w:t>
      </w:r>
      <w:r w:rsidR="00DF563A" w:rsidRPr="00C517D3">
        <w:t xml:space="preserve"> </w:t>
      </w:r>
      <w:r w:rsidR="009735D2" w:rsidRPr="00C517D3">
        <w:t xml:space="preserve">ability </w:t>
      </w:r>
      <w:r w:rsidR="005E6966" w:rsidRPr="00C517D3">
        <w:t>to measure kinetic</w:t>
      </w:r>
      <w:r w:rsidR="00EB47F6" w:rsidRPr="00C517D3">
        <w:t xml:space="preserve"> changes</w:t>
      </w:r>
      <w:r w:rsidR="005E6966" w:rsidRPr="00C517D3">
        <w:t xml:space="preserve"> at </w:t>
      </w:r>
      <w:r w:rsidR="00121B4A" w:rsidRPr="00C517D3">
        <w:t>many</w:t>
      </w:r>
      <w:r w:rsidR="005E6966" w:rsidRPr="00C517D3">
        <w:t xml:space="preserve"> timepoints</w:t>
      </w:r>
      <w:r w:rsidR="000E3472" w:rsidRPr="00C517D3">
        <w:fldChar w:fldCharType="begin"/>
      </w:r>
      <w:r w:rsidR="000E3472" w:rsidRPr="00C517D3">
        <w:instrText xml:space="preserve"> ADDIN EN.CITE &lt;EndNote&gt;&lt;Cite&gt;&lt;Author&gt;Daniels&lt;/Author&gt;&lt;Year&gt;2019&lt;/Year&gt;&lt;RecNum&gt;115&lt;/RecNum&gt;&lt;DisplayText&gt;&lt;style face="superscript"&gt;14&lt;/style&gt;&lt;/DisplayText&gt;&lt;record&gt;&lt;rec-number&gt;115&lt;/rec-number&gt;&lt;foreign-keys&gt;&lt;key app="EN" db-id="aser0ea5hp5tp1e0epdpz5vttrexrzewdpw2" timestamp="1587405487"&gt;115&lt;/key&gt;&lt;/foreign-keys&gt;&lt;ref-type name="Journal Article"&gt;17&lt;/ref-type&gt;&lt;contributors&gt;&lt;authors&gt;&lt;author&gt;Daniels, D. L.&lt;/author&gt;&lt;author&gt;Riching, K. M.&lt;/author&gt;&lt;author&gt;Urh, M.&lt;/author&gt;&lt;/authors&gt;&lt;/contributors&gt;&lt;auth-address&gt;Promega Corporation, 2800 Woods Hollow Road, Madison, WI, 53711, USA. Electronic address: danette.daniels@promega.com.&amp;#xD;Promega Corporation, 2800 Woods Hollow Road, Madison, WI, 53711, USA.&lt;/auth-address&gt;&lt;titles&gt;&lt;title&gt;Monitoring and deciphering protein degradation pathways inside cells&lt;/title&gt;&lt;secondary-title&gt;Drug Discov Today Technol&lt;/secondary-title&gt;&lt;/titles&gt;&lt;periodical&gt;&lt;full-title&gt;Drug Discov Today Technol&lt;/full-title&gt;&lt;/periodical&gt;&lt;pages&gt;61-68&lt;/pages&gt;&lt;volume&gt;31&lt;/volume&gt;&lt;edition&gt;2019/06/16&lt;/edition&gt;&lt;keywords&gt;&lt;keyword&gt;Drug Discovery&lt;/keyword&gt;&lt;keyword&gt;Proteins/metabolism&lt;/keyword&gt;&lt;keyword&gt;*Proteolysis&lt;/keyword&gt;&lt;/keywords&gt;&lt;dates&gt;&lt;year&gt;2019&lt;/year&gt;&lt;pub-dates&gt;&lt;date&gt;Apr&lt;/date&gt;&lt;/pub-dates&gt;&lt;/dates&gt;&lt;isbn&gt;1740-6749 (Electronic)&amp;#xD;1740-6749 (Linking)&lt;/isbn&gt;&lt;accession-num&gt;31200861&lt;/accession-num&gt;&lt;urls&gt;&lt;related-urls&gt;&lt;url&gt;https://www.ncbi.nlm.nih.gov/pubmed/31200861&lt;/url&gt;&lt;/related-urls&gt;&lt;/urls&gt;&lt;electronic-resource-num&gt;10.1016/j.ddtec.2018.12.001&lt;/electronic-resource-num&gt;&lt;/record&gt;&lt;/Cite&gt;&lt;/EndNote&gt;</w:instrText>
      </w:r>
      <w:r w:rsidR="000E3472" w:rsidRPr="00C517D3">
        <w:fldChar w:fldCharType="separate"/>
      </w:r>
      <w:r w:rsidR="000E3472" w:rsidRPr="00C517D3">
        <w:rPr>
          <w:noProof/>
          <w:vertAlign w:val="superscript"/>
        </w:rPr>
        <w:t>14</w:t>
      </w:r>
      <w:r w:rsidR="000E3472" w:rsidRPr="00C517D3">
        <w:fldChar w:fldCharType="end"/>
      </w:r>
      <w:r w:rsidR="005E6966" w:rsidRPr="00C517D3">
        <w:t>.</w:t>
      </w:r>
      <w:r w:rsidRPr="00C517D3">
        <w:t xml:space="preserve"> To </w:t>
      </w:r>
      <w:r w:rsidR="00EB47F6" w:rsidRPr="00C517D3">
        <w:t>address these challenges,</w:t>
      </w:r>
      <w:r w:rsidRPr="00C517D3">
        <w:t xml:space="preserve"> we have developed</w:t>
      </w:r>
      <w:r w:rsidR="005E6966" w:rsidRPr="00C517D3">
        <w:t xml:space="preserve"> a plate</w:t>
      </w:r>
      <w:r w:rsidR="002E1833" w:rsidRPr="00C517D3">
        <w:t>-</w:t>
      </w:r>
      <w:r w:rsidR="005E6966" w:rsidRPr="00C517D3">
        <w:t xml:space="preserve">based </w:t>
      </w:r>
      <w:r w:rsidR="00267B8F" w:rsidRPr="00C517D3">
        <w:t xml:space="preserve">cellular </w:t>
      </w:r>
      <w:r w:rsidR="005E6966" w:rsidRPr="00C517D3">
        <w:t>luminescent system</w:t>
      </w:r>
      <w:r w:rsidRPr="00C517D3">
        <w:t xml:space="preserve"> </w:t>
      </w:r>
      <w:r w:rsidR="005E6966" w:rsidRPr="00C517D3">
        <w:t xml:space="preserve">for monitoring </w:t>
      </w:r>
      <w:r w:rsidR="009735D2" w:rsidRPr="00C517D3">
        <w:t xml:space="preserve">changes in </w:t>
      </w:r>
      <w:r w:rsidR="005E6966" w:rsidRPr="00C517D3">
        <w:t xml:space="preserve">endogenous </w:t>
      </w:r>
      <w:r w:rsidR="002E1833" w:rsidRPr="00C517D3">
        <w:t xml:space="preserve">protein </w:t>
      </w:r>
      <w:r w:rsidR="005E6966" w:rsidRPr="00C517D3">
        <w:t>levels</w:t>
      </w:r>
      <w:r w:rsidR="00121B4A" w:rsidRPr="00C517D3">
        <w:t>,</w:t>
      </w:r>
      <w:r w:rsidR="005E6966" w:rsidRPr="00C517D3">
        <w:t xml:space="preserve"> </w:t>
      </w:r>
      <w:r w:rsidR="00EB47F6" w:rsidRPr="00C517D3">
        <w:t>which utilizes</w:t>
      </w:r>
      <w:r w:rsidR="002E1833" w:rsidRPr="00C517D3">
        <w:t xml:space="preserve"> </w:t>
      </w:r>
      <w:r w:rsidR="00121B4A" w:rsidRPr="00C517D3">
        <w:t xml:space="preserve">genomic </w:t>
      </w:r>
      <w:r w:rsidR="00C16583" w:rsidRPr="00C517D3">
        <w:t xml:space="preserve">insertion </w:t>
      </w:r>
      <w:r w:rsidR="00267B8F" w:rsidRPr="00C517D3">
        <w:t xml:space="preserve">via CRISPR/Cas9 </w:t>
      </w:r>
      <w:r w:rsidR="00C16583" w:rsidRPr="00C517D3">
        <w:t>of</w:t>
      </w:r>
      <w:r w:rsidRPr="00C517D3">
        <w:t xml:space="preserve"> the 11 amino acid tag, HiBiT, </w:t>
      </w:r>
      <w:r w:rsidR="00267B8F" w:rsidRPr="00C517D3">
        <w:t xml:space="preserve">to the loci of </w:t>
      </w:r>
      <w:r w:rsidR="009735D2" w:rsidRPr="00C517D3">
        <w:t xml:space="preserve">any </w:t>
      </w:r>
      <w:r w:rsidR="00267B8F" w:rsidRPr="00C517D3">
        <w:t>key degradation targets</w:t>
      </w:r>
      <w:r w:rsidR="00640603" w:rsidRPr="00C517D3">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NjaHdpbm48L0F1dGhvcj48WWVhcj4yMDIwPC9ZZWFyPjxS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</w:fldData>
        </w:fldChar>
      </w:r>
      <w:r w:rsidR="00640603" w:rsidRPr="00C517D3">
        <w:instrText xml:space="preserve"> ADDIN EN.CITE </w:instrText>
      </w:r>
      <w:r w:rsidR="00640603" w:rsidRPr="00C517D3">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NjaHdpbm48L0F1dGhvcj48WWVhcj4yMDIwPC9ZZWFyPjxS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</w:fldData>
        </w:fldChar>
      </w:r>
      <w:r w:rsidR="00640603" w:rsidRPr="00C517D3">
        <w:instrText xml:space="preserve"> ADDIN EN.CITE.DATA </w:instrText>
      </w:r>
      <w:r w:rsidR="00640603" w:rsidRPr="00C517D3">
        <w:fldChar w:fldCharType="end"/>
      </w:r>
      <w:r w:rsidR="00640603" w:rsidRPr="00C517D3">
        <w:fldChar w:fldCharType="separate"/>
      </w:r>
      <w:r w:rsidR="00640603" w:rsidRPr="00C517D3">
        <w:rPr>
          <w:noProof/>
          <w:vertAlign w:val="superscript"/>
        </w:rPr>
        <w:t>18-20</w:t>
      </w:r>
      <w:r w:rsidR="00640603" w:rsidRPr="00C517D3">
        <w:fldChar w:fldCharType="end"/>
      </w:r>
      <w:r w:rsidR="00267B8F" w:rsidRPr="00C517D3">
        <w:t>.</w:t>
      </w:r>
      <w:r w:rsidRPr="00C517D3">
        <w:t xml:space="preserve"> </w:t>
      </w:r>
      <w:r w:rsidR="00777A4D" w:rsidRPr="00C517D3">
        <w:t xml:space="preserve"> </w:t>
      </w:r>
      <w:r w:rsidR="00022409" w:rsidRPr="00C517D3">
        <w:t>Th</w:t>
      </w:r>
      <w:r w:rsidR="005A508D">
        <w:t>is</w:t>
      </w:r>
      <w:r w:rsidR="00267B8F" w:rsidRPr="00C517D3">
        <w:t xml:space="preserve"> </w:t>
      </w:r>
      <w:r w:rsidR="00022409" w:rsidRPr="00C517D3">
        <w:t xml:space="preserve">peptide </w:t>
      </w:r>
      <w:r w:rsidR="00267B8F" w:rsidRPr="00C517D3">
        <w:t>complements with high affinit</w:t>
      </w:r>
      <w:r w:rsidR="00022409" w:rsidRPr="00C517D3">
        <w:t xml:space="preserve">y </w:t>
      </w:r>
      <w:r w:rsidR="008B7536">
        <w:t>to</w:t>
      </w:r>
      <w:r w:rsidR="009735D2" w:rsidRPr="00C517D3">
        <w:t xml:space="preserve"> </w:t>
      </w:r>
      <w:r w:rsidR="00022409" w:rsidRPr="00C517D3">
        <w:t xml:space="preserve">its binding partner, </w:t>
      </w:r>
      <w:proofErr w:type="spellStart"/>
      <w:r w:rsidR="00022409" w:rsidRPr="00C517D3">
        <w:t>L</w:t>
      </w:r>
      <w:r w:rsidR="00597B5F">
        <w:t>g</w:t>
      </w:r>
      <w:r w:rsidR="00022409" w:rsidRPr="00C517D3">
        <w:t>BiT</w:t>
      </w:r>
      <w:proofErr w:type="spellEnd"/>
      <w:r w:rsidR="00022409" w:rsidRPr="00C517D3">
        <w:t xml:space="preserve">, to </w:t>
      </w:r>
      <w:r w:rsidR="005A508D">
        <w:t>produce</w:t>
      </w:r>
      <w:r w:rsidR="00022409" w:rsidRPr="00C517D3">
        <w:t xml:space="preserve"> bright</w:t>
      </w:r>
      <w:r w:rsidR="00603A43" w:rsidRPr="00C517D3">
        <w:t xml:space="preserve"> </w:t>
      </w:r>
      <w:r w:rsidR="00022409" w:rsidRPr="00C517D3">
        <w:t>luminescence</w:t>
      </w:r>
      <w:r w:rsidR="00EB47F6" w:rsidRPr="00C517D3">
        <w:t xml:space="preserve"> in the presence of its substrate</w:t>
      </w:r>
      <w:r w:rsidR="00640603" w:rsidRPr="00C517D3">
        <w:fldChar w:fldCharType="begin">
          <w:fldData xml:space="preserve">PEVuZE5vdGU+PENpdGU+PEF1dGhvcj5SaWNoaW5nPC9BdXRob3I+PFllYXI+MjAxODwvWWVhcj48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</w:fldData>
        </w:fldChar>
      </w:r>
      <w:r w:rsidR="00DF464F" w:rsidRPr="00C517D3">
        <w:instrText xml:space="preserve"> ADDIN EN.CITE </w:instrText>
      </w:r>
      <w:r w:rsidR="00DF464F" w:rsidRPr="00C517D3">
        <w:fldChar w:fldCharType="begin">
          <w:fldData xml:space="preserve">PEVuZE5vdGU+PENpdGU+PEF1dGhvcj5SaWNoaW5nPC9BdXRob3I+PFllYXI+MjAxODwvWWVhcj48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</w:fldData>
        </w:fldChar>
      </w:r>
      <w:r w:rsidR="00DF464F" w:rsidRPr="00C517D3">
        <w:instrText xml:space="preserve"> ADDIN EN.CITE.DATA </w:instrText>
      </w:r>
      <w:r w:rsidR="00DF464F" w:rsidRPr="00C517D3">
        <w:fldChar w:fldCharType="end"/>
      </w:r>
      <w:r w:rsidR="00640603" w:rsidRPr="00C517D3">
        <w:fldChar w:fldCharType="separate"/>
      </w:r>
      <w:r w:rsidR="00DF464F" w:rsidRPr="00C517D3">
        <w:rPr>
          <w:noProof/>
          <w:vertAlign w:val="superscript"/>
        </w:rPr>
        <w:t>18-20,63</w:t>
      </w:r>
      <w:r w:rsidR="00640603" w:rsidRPr="00C517D3">
        <w:fldChar w:fldCharType="end"/>
      </w:r>
      <w:r w:rsidR="00EA2F18">
        <w:t>,</w:t>
      </w:r>
      <w:r w:rsidR="00022409" w:rsidRPr="00C517D3">
        <w:t xml:space="preserve"> </w:t>
      </w:r>
      <w:r w:rsidR="00EA2F18">
        <w:t>thereby making these</w:t>
      </w:r>
      <w:r w:rsidR="00267B8F" w:rsidRPr="00C517D3">
        <w:t xml:space="preserve"> tagged endogenous proteins</w:t>
      </w:r>
      <w:r w:rsidR="00022409" w:rsidRPr="00C517D3">
        <w:t xml:space="preserve"> </w:t>
      </w:r>
      <w:r w:rsidR="00EA2F18">
        <w:t>l</w:t>
      </w:r>
      <w:r w:rsidR="00022409" w:rsidRPr="00C517D3">
        <w:t>uminescent in cells</w:t>
      </w:r>
      <w:r w:rsidR="00597B5F">
        <w:t xml:space="preserve"> or lysates </w:t>
      </w:r>
      <w:r w:rsidR="00640603" w:rsidRPr="00C517D3">
        <w:fldChar w:fldCharType="begin">
          <w:fldData xml:space="preserve">PEVuZE5vdGU+PENpdGU+PEF1dGhvcj5SaWNoaW5nPC9BdXRob3I+PFllYXI+MjAxODwvWWVhcj48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</w:fldData>
        </w:fldChar>
      </w:r>
      <w:r w:rsidR="00DF464F" w:rsidRPr="00C517D3">
        <w:instrText xml:space="preserve"> ADDIN EN.CITE </w:instrText>
      </w:r>
      <w:r w:rsidR="00DF464F" w:rsidRPr="00C517D3">
        <w:fldChar w:fldCharType="begin">
          <w:fldData xml:space="preserve">PEVuZE5vdGU+PENpdGU+PEF1dGhvcj5SaWNoaW5nPC9BdXRob3I+PFllYXI+MjAxODwvWWVhcj48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</w:fldData>
        </w:fldChar>
      </w:r>
      <w:r w:rsidR="00DF464F" w:rsidRPr="00C517D3">
        <w:instrText xml:space="preserve"> ADDIN EN.CITE.DATA </w:instrText>
      </w:r>
      <w:r w:rsidR="00DF464F" w:rsidRPr="00C517D3">
        <w:fldChar w:fldCharType="end"/>
      </w:r>
      <w:r w:rsidR="00640603" w:rsidRPr="00C517D3">
        <w:fldChar w:fldCharType="separate"/>
      </w:r>
      <w:r w:rsidR="00DF464F" w:rsidRPr="00C517D3">
        <w:rPr>
          <w:noProof/>
          <w:vertAlign w:val="superscript"/>
        </w:rPr>
        <w:t>18-20,63</w:t>
      </w:r>
      <w:r w:rsidR="00640603" w:rsidRPr="00C517D3">
        <w:fldChar w:fldCharType="end"/>
      </w:r>
      <w:r w:rsidR="00022409" w:rsidRPr="00C517D3">
        <w:t>.</w:t>
      </w:r>
      <w:r w:rsidR="00777A4D" w:rsidRPr="00C517D3">
        <w:t xml:space="preserve"> </w:t>
      </w:r>
      <w:r w:rsidR="00022409" w:rsidRPr="00C517D3">
        <w:t xml:space="preserve"> Th</w:t>
      </w:r>
      <w:r w:rsidR="00D53334" w:rsidRPr="00C517D3">
        <w:t xml:space="preserve">e relative light units (RLUs) measured with a luminometer </w:t>
      </w:r>
      <w:r w:rsidR="00921569" w:rsidRPr="00C517D3">
        <w:t>instrument</w:t>
      </w:r>
      <w:r w:rsidR="00EB47F6" w:rsidRPr="00C517D3">
        <w:t xml:space="preserve"> </w:t>
      </w:r>
      <w:r w:rsidR="001E7558" w:rsidRPr="00C517D3">
        <w:t xml:space="preserve">are </w:t>
      </w:r>
      <w:r w:rsidR="00022409" w:rsidRPr="00C517D3">
        <w:t xml:space="preserve">directly </w:t>
      </w:r>
      <w:r w:rsidR="001E7558" w:rsidRPr="00C517D3">
        <w:t>proportional</w:t>
      </w:r>
      <w:r w:rsidR="00022409" w:rsidRPr="00C517D3">
        <w:t xml:space="preserve"> to the</w:t>
      </w:r>
      <w:r w:rsidR="00B419D8">
        <w:t xml:space="preserve"> tagged </w:t>
      </w:r>
      <w:r w:rsidR="00603A43" w:rsidRPr="00C517D3">
        <w:t xml:space="preserve">target </w:t>
      </w:r>
      <w:r w:rsidR="00022409" w:rsidRPr="00C517D3">
        <w:t>protein level</w:t>
      </w:r>
      <w:r w:rsidR="00921569" w:rsidRPr="00C517D3">
        <w:t>s</w:t>
      </w:r>
      <w:r w:rsidR="00640603" w:rsidRPr="00C517D3">
        <w:fldChar w:fldCharType="begin">
          <w:fldData xml:space="preserve">PEVuZE5vdGU+PENpdGU+PEF1dGhvcj5SaWNoaW5nPC9BdXRob3I+PFllYXI+MjAxODwvWWVhcj48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</w:fldData>
        </w:fldChar>
      </w:r>
      <w:r w:rsidR="00DF464F" w:rsidRPr="00C517D3">
        <w:instrText xml:space="preserve"> ADDIN EN.CITE </w:instrText>
      </w:r>
      <w:r w:rsidR="00DF464F" w:rsidRPr="00C517D3">
        <w:fldChar w:fldCharType="begin">
          <w:fldData xml:space="preserve">PEVuZE5vdGU+PENpdGU+PEF1dGhvcj5SaWNoaW5nPC9BdXRob3I+PFllYXI+MjAxODwvWWVhcj48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</w:fldData>
        </w:fldChar>
      </w:r>
      <w:r w:rsidR="00DF464F" w:rsidRPr="00C517D3">
        <w:instrText xml:space="preserve"> ADDIN EN.CITE.DATA </w:instrText>
      </w:r>
      <w:r w:rsidR="00DF464F" w:rsidRPr="00C517D3">
        <w:fldChar w:fldCharType="end"/>
      </w:r>
      <w:r w:rsidR="00640603" w:rsidRPr="00C517D3">
        <w:fldChar w:fldCharType="separate"/>
      </w:r>
      <w:r w:rsidR="00DF464F" w:rsidRPr="00C517D3">
        <w:rPr>
          <w:noProof/>
          <w:vertAlign w:val="superscript"/>
        </w:rPr>
        <w:t>18-20,63</w:t>
      </w:r>
      <w:r w:rsidR="00640603" w:rsidRPr="00C517D3">
        <w:fldChar w:fldCharType="end"/>
      </w:r>
      <w:r w:rsidR="00921569" w:rsidRPr="00C517D3">
        <w:t xml:space="preserve">.  With the development of stabilized </w:t>
      </w:r>
      <w:r w:rsidR="00597B5F">
        <w:t>l</w:t>
      </w:r>
      <w:r w:rsidR="00AB23E9" w:rsidRPr="00C517D3">
        <w:t>uciferase</w:t>
      </w:r>
      <w:r w:rsidR="001E7558" w:rsidRPr="00C517D3">
        <w:t xml:space="preserve"> </w:t>
      </w:r>
      <w:r w:rsidR="00921569" w:rsidRPr="00C517D3">
        <w:t>substrates, real-time kinetic protein level measurements over 24-48</w:t>
      </w:r>
      <w:r w:rsidR="009E1073">
        <w:t xml:space="preserve"> </w:t>
      </w:r>
      <w:r w:rsidR="004B62C9" w:rsidRPr="00C517D3">
        <w:t>h</w:t>
      </w:r>
      <w:r w:rsidR="00921569" w:rsidRPr="00C517D3">
        <w:t xml:space="preserve"> time frames are possible</w:t>
      </w:r>
      <w:r w:rsidR="00640603" w:rsidRPr="00C517D3">
        <w:fldChar w:fldCharType="begin">
          <w:fldData xml:space="preserve">PEVuZE5vdGU+PENpdGU+PEF1dGhvcj5SaWNoaW5nPC9BdXRob3I+PFllYXI+MjAxODwvWWVhcj48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</w:fldData>
        </w:fldChar>
      </w:r>
      <w:r w:rsidR="00DF464F" w:rsidRPr="00C517D3">
        <w:instrText xml:space="preserve"> ADDIN EN.CITE </w:instrText>
      </w:r>
      <w:r w:rsidR="00DF464F" w:rsidRPr="00C517D3">
        <w:fldChar w:fldCharType="begin">
          <w:fldData xml:space="preserve">PEVuZE5vdGU+PENpdGU+PEF1dGhvcj5SaWNoaW5nPC9BdXRob3I+PFllYXI+MjAxODwvWWVhcj48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</w:fldData>
        </w:fldChar>
      </w:r>
      <w:r w:rsidR="00DF464F" w:rsidRPr="00C517D3">
        <w:instrText xml:space="preserve"> ADDIN EN.CITE.DATA </w:instrText>
      </w:r>
      <w:r w:rsidR="00DF464F" w:rsidRPr="00C517D3">
        <w:fldChar w:fldCharType="end"/>
      </w:r>
      <w:r w:rsidR="00640603" w:rsidRPr="00C517D3">
        <w:fldChar w:fldCharType="separate"/>
      </w:r>
      <w:r w:rsidR="00DF464F" w:rsidRPr="00C517D3">
        <w:rPr>
          <w:noProof/>
          <w:vertAlign w:val="superscript"/>
        </w:rPr>
        <w:t>18,53,64</w:t>
      </w:r>
      <w:r w:rsidR="00640603" w:rsidRPr="00C517D3">
        <w:fldChar w:fldCharType="end"/>
      </w:r>
      <w:r w:rsidR="00EB47F6" w:rsidRPr="00C517D3">
        <w:t>.</w:t>
      </w:r>
      <w:r w:rsidR="00EE549F">
        <w:t xml:space="preserve"> </w:t>
      </w:r>
      <w:r w:rsidR="00EB47F6" w:rsidRPr="00C517D3">
        <w:t>This allows</w:t>
      </w:r>
      <w:r w:rsidR="00921569" w:rsidRPr="00C517D3">
        <w:t xml:space="preserve"> for </w:t>
      </w:r>
      <w:r w:rsidR="00EA2F18">
        <w:t xml:space="preserve">the </w:t>
      </w:r>
      <w:r w:rsidR="00921569" w:rsidRPr="00C517D3">
        <w:t>determination of a complete degradation profile</w:t>
      </w:r>
      <w:r w:rsidR="00EB47F6" w:rsidRPr="00C517D3">
        <w:t xml:space="preserve"> for any given target at any given compound concentration</w:t>
      </w:r>
      <w:r w:rsidR="00921569" w:rsidRPr="00C517D3">
        <w:t xml:space="preserve">, </w:t>
      </w:r>
      <w:r w:rsidR="00283923" w:rsidRPr="00C517D3">
        <w:t>including</w:t>
      </w:r>
      <w:r w:rsidR="00921569" w:rsidRPr="00C517D3">
        <w:t xml:space="preserve"> </w:t>
      </w:r>
      <w:r w:rsidR="00283923" w:rsidRPr="00C517D3">
        <w:t xml:space="preserve">quantitative </w:t>
      </w:r>
      <w:r w:rsidR="00EB47F6" w:rsidRPr="00C517D3">
        <w:t xml:space="preserve">analysis of </w:t>
      </w:r>
      <w:r w:rsidR="00283923" w:rsidRPr="00C517D3">
        <w:t>initial degradation rate</w:t>
      </w:r>
      <w:r w:rsidR="00EB47F6" w:rsidRPr="00C517D3">
        <w:t xml:space="preserve">, degradation </w:t>
      </w:r>
      <w:r w:rsidR="00921569" w:rsidRPr="00C517D3">
        <w:t>maximum (</w:t>
      </w:r>
      <w:proofErr w:type="spellStart"/>
      <w:r w:rsidR="00921569" w:rsidRPr="00C517D3">
        <w:t>D</w:t>
      </w:r>
      <w:r w:rsidR="008F5AAB" w:rsidRPr="00C517D3">
        <w:t>m</w:t>
      </w:r>
      <w:r w:rsidR="00921569" w:rsidRPr="00C517D3">
        <w:t>ax</w:t>
      </w:r>
      <w:proofErr w:type="spellEnd"/>
      <w:r w:rsidR="00921569" w:rsidRPr="00C517D3">
        <w:t xml:space="preserve">), </w:t>
      </w:r>
      <w:r w:rsidR="00283923" w:rsidRPr="00C517D3">
        <w:t xml:space="preserve">and </w:t>
      </w:r>
      <w:r w:rsidR="00921569" w:rsidRPr="00C517D3">
        <w:t>recovery after compound treatment</w:t>
      </w:r>
      <w:r w:rsidR="00640603" w:rsidRPr="00C517D3">
        <w:fldChar w:fldCharType="begin">
          <w:fldData xml:space="preserve">PEVuZE5vdGU+PENpdGU+PEF1dGhvcj5SaWNoaW5nPC9BdXRob3I+PFllYXI+MjAxODwvWWVhcj48
UmVjTnVtPjg4PC9SZWNOdW0+PERpc3BsYXlUZXh0PjxzdHlsZSBmYWNlPSJzdXBlcnNjcmlwdCI+
MTgsNTM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Wm9wcGk8L0F1dGhvcj48WWVhcj4yMDE5PC9ZZWFyPjxSZWNOdW0+MTA1PC9S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</w:fldData>
        </w:fldChar>
      </w:r>
      <w:r w:rsidR="00640603" w:rsidRPr="00C517D3">
        <w:instrText xml:space="preserve"> ADDIN EN.CITE </w:instrText>
      </w:r>
      <w:r w:rsidR="00640603" w:rsidRPr="00C517D3">
        <w:fldChar w:fldCharType="begin">
          <w:fldData xml:space="preserve">PEVuZE5vdGU+PENpdGU+PEF1dGhvcj5SaWNoaW5nPC9BdXRob3I+PFllYXI+MjAxODwvWWVhcj48
UmVjTnVtPjg4PC9SZWNOdW0+PERpc3BsYXlUZXh0PjxzdHlsZSBmYWNlPSJzdXBlcnNjcmlwdCI+
MTgsNTM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Wm9wcGk8L0F1dGhvcj48WWVhcj4yMDE5PC9ZZWFyPjxSZWNOdW0+MTA1PC9S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</w:fldData>
        </w:fldChar>
      </w:r>
      <w:r w:rsidR="00640603" w:rsidRPr="00C517D3">
        <w:instrText xml:space="preserve"> ADDIN EN.CITE.DATA </w:instrText>
      </w:r>
      <w:r w:rsidR="00640603" w:rsidRPr="00C517D3">
        <w:fldChar w:fldCharType="end"/>
      </w:r>
      <w:r w:rsidR="00640603" w:rsidRPr="00C517D3">
        <w:fldChar w:fldCharType="separate"/>
      </w:r>
      <w:r w:rsidR="00640603" w:rsidRPr="00C517D3">
        <w:rPr>
          <w:noProof/>
          <w:vertAlign w:val="superscript"/>
        </w:rPr>
        <w:t>18,53</w:t>
      </w:r>
      <w:r w:rsidR="00640603" w:rsidRPr="00C517D3">
        <w:fldChar w:fldCharType="end"/>
      </w:r>
      <w:r w:rsidR="00921569" w:rsidRPr="00C517D3">
        <w:t xml:space="preserve">.  If screening </w:t>
      </w:r>
      <w:r w:rsidR="009735D2" w:rsidRPr="00C517D3">
        <w:t xml:space="preserve">large </w:t>
      </w:r>
      <w:r w:rsidR="00921569" w:rsidRPr="00C517D3">
        <w:t xml:space="preserve">libraries of degradation compounds, </w:t>
      </w:r>
      <w:r w:rsidR="001E7558" w:rsidRPr="00C517D3">
        <w:t xml:space="preserve">however, </w:t>
      </w:r>
      <w:r w:rsidR="00921569" w:rsidRPr="00C517D3">
        <w:t xml:space="preserve">endpoint analysis can </w:t>
      </w:r>
      <w:r w:rsidR="001E7558" w:rsidRPr="00C517D3">
        <w:t xml:space="preserve">also </w:t>
      </w:r>
      <w:r w:rsidR="00283923" w:rsidRPr="00C517D3">
        <w:t xml:space="preserve">readily </w:t>
      </w:r>
      <w:r w:rsidR="00921569" w:rsidRPr="00C517D3">
        <w:t xml:space="preserve">be performed </w:t>
      </w:r>
      <w:r w:rsidR="00283923" w:rsidRPr="00C517D3">
        <w:t>in 384</w:t>
      </w:r>
      <w:r w:rsidR="008B7536">
        <w:t>-</w:t>
      </w:r>
      <w:r w:rsidR="00283923" w:rsidRPr="00C517D3">
        <w:t xml:space="preserve">well format </w:t>
      </w:r>
      <w:r w:rsidR="00921569" w:rsidRPr="00C517D3">
        <w:t xml:space="preserve">at various </w:t>
      </w:r>
      <w:r w:rsidR="00283923" w:rsidRPr="00C517D3">
        <w:t xml:space="preserve">drug </w:t>
      </w:r>
      <w:r w:rsidR="00921569" w:rsidRPr="00C517D3">
        <w:t>concentration</w:t>
      </w:r>
      <w:r w:rsidR="001E7558" w:rsidRPr="00C517D3">
        <w:t>s</w:t>
      </w:r>
      <w:r w:rsidR="00921569" w:rsidRPr="00C517D3">
        <w:t xml:space="preserve"> and designated time</w:t>
      </w:r>
      <w:r w:rsidR="00283923" w:rsidRPr="00C517D3">
        <w:t>s</w:t>
      </w:r>
      <w:r w:rsidR="0073554F" w:rsidRPr="00C517D3">
        <w:t>.</w:t>
      </w:r>
      <w:r w:rsidR="00283923" w:rsidRPr="00C517D3">
        <w:t xml:space="preserve"> </w:t>
      </w:r>
    </w:p>
    <w:p w14:paraId="7213946E" w14:textId="7EC93E3E" w:rsidR="00AB3174" w:rsidRPr="00C517D3" w:rsidRDefault="00AB3174" w:rsidP="004720A8"/>
    <w:p w14:paraId="42CBC2A0" w14:textId="3EA18ED3" w:rsidR="00AB3174" w:rsidRDefault="00AB3174" w:rsidP="004720A8">
      <w:r w:rsidRPr="00C517D3">
        <w:rPr>
          <w:color w:val="000000" w:themeColor="text1"/>
        </w:rPr>
        <w:t xml:space="preserve">The protocols presented in this manuscript represent cellular screening strategies for targeted protein degradation compounds, applicable </w:t>
      </w:r>
      <w:r w:rsidRPr="00DC02D3">
        <w:rPr>
          <w:color w:val="000000" w:themeColor="text1"/>
        </w:rPr>
        <w:t>for all types of degraders</w:t>
      </w:r>
      <w:r w:rsidR="007B380F" w:rsidRPr="00DC02D3">
        <w:rPr>
          <w:color w:val="000000" w:themeColor="text1"/>
        </w:rPr>
        <w:t>.</w:t>
      </w:r>
      <w:r w:rsidR="00EE549F">
        <w:rPr>
          <w:color w:val="000000" w:themeColor="text1"/>
        </w:rPr>
        <w:t xml:space="preserve"> </w:t>
      </w:r>
      <w:r w:rsidR="007B380F" w:rsidRPr="00DC02D3">
        <w:rPr>
          <w:color w:val="000000" w:themeColor="text1"/>
        </w:rPr>
        <w:t>The use of HiBiT CRISPR cell lines along with these protocols</w:t>
      </w:r>
      <w:r w:rsidR="00EA2F18">
        <w:rPr>
          <w:color w:val="000000" w:themeColor="text1"/>
        </w:rPr>
        <w:t>,</w:t>
      </w:r>
      <w:r w:rsidR="007B380F" w:rsidRPr="00DC02D3">
        <w:rPr>
          <w:color w:val="000000" w:themeColor="text1"/>
        </w:rPr>
        <w:t xml:space="preserve"> however</w:t>
      </w:r>
      <w:r w:rsidR="00EA2F18">
        <w:rPr>
          <w:color w:val="000000" w:themeColor="text1"/>
        </w:rPr>
        <w:t>,</w:t>
      </w:r>
      <w:r w:rsidR="007B380F" w:rsidRPr="00DC02D3">
        <w:rPr>
          <w:color w:val="000000" w:themeColor="text1"/>
        </w:rPr>
        <w:t xml:space="preserve"> are not limited to protein degradation, rather they are general tools for monitoring any endogenous target protein level which could be modulated post-treatment to study impact of compounds or even resistance mechanisms</w:t>
      </w:r>
      <w:r w:rsidR="007B380F" w:rsidRPr="00DC02D3">
        <w:rPr>
          <w:color w:val="000000" w:themeColor="text1"/>
        </w:rPr>
        <w:fldChar w:fldCharType="begin">
          <w:fldData xml:space="preserve">PEVuZE5vdGU+PENpdGU+PEF1dGhvcj5PaC1IYXNoaTwvQXV0aG9yPjxZZWFyPjIwMTc8L1llYXI+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</w:fldData>
        </w:fldChar>
      </w:r>
      <w:r w:rsidR="007B380F" w:rsidRPr="00DC02D3">
        <w:rPr>
          <w:color w:val="000000" w:themeColor="text1"/>
        </w:rPr>
        <w:instrText xml:space="preserve"> ADDIN EN.CITE </w:instrText>
      </w:r>
      <w:r w:rsidR="007B380F" w:rsidRPr="00DC02D3">
        <w:rPr>
          <w:color w:val="000000" w:themeColor="text1"/>
        </w:rPr>
        <w:fldChar w:fldCharType="begin">
          <w:fldData xml:space="preserve">PEVuZE5vdGU+PENpdGU+PEF1dGhvcj5PaC1IYXNoaTwvQXV0aG9yPjxZZWFyPjIwMTc8L1llYXI+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</w:fldData>
        </w:fldChar>
      </w:r>
      <w:r w:rsidR="007B380F" w:rsidRPr="00DC02D3">
        <w:rPr>
          <w:color w:val="000000" w:themeColor="text1"/>
        </w:rPr>
        <w:instrText xml:space="preserve"> ADDIN EN.CITE.DATA </w:instrText>
      </w:r>
      <w:r w:rsidR="007B380F" w:rsidRPr="00DC02D3">
        <w:rPr>
          <w:color w:val="000000" w:themeColor="text1"/>
        </w:rPr>
      </w:r>
      <w:r w:rsidR="007B380F" w:rsidRPr="00DC02D3">
        <w:rPr>
          <w:color w:val="000000" w:themeColor="text1"/>
        </w:rPr>
        <w:fldChar w:fldCharType="end"/>
      </w:r>
      <w:r w:rsidR="007B380F" w:rsidRPr="00DC02D3">
        <w:rPr>
          <w:color w:val="000000" w:themeColor="text1"/>
        </w:rPr>
      </w:r>
      <w:r w:rsidR="007B380F" w:rsidRPr="00DC02D3">
        <w:rPr>
          <w:color w:val="000000" w:themeColor="text1"/>
        </w:rPr>
        <w:fldChar w:fldCharType="separate"/>
      </w:r>
      <w:r w:rsidR="007B380F" w:rsidRPr="00DC02D3">
        <w:rPr>
          <w:noProof/>
          <w:color w:val="000000" w:themeColor="text1"/>
          <w:vertAlign w:val="superscript"/>
        </w:rPr>
        <w:t>20,65,66</w:t>
      </w:r>
      <w:r w:rsidR="007B380F" w:rsidRPr="00DC02D3">
        <w:rPr>
          <w:color w:val="000000" w:themeColor="text1"/>
        </w:rPr>
        <w:fldChar w:fldCharType="end"/>
      </w:r>
      <w:r w:rsidR="007B380F" w:rsidRPr="00DC02D3">
        <w:rPr>
          <w:color w:val="000000" w:themeColor="text1"/>
        </w:rPr>
        <w:t>.</w:t>
      </w:r>
      <w:r w:rsidRPr="00DC02D3">
        <w:rPr>
          <w:color w:val="000000" w:themeColor="text1"/>
        </w:rPr>
        <w:t xml:space="preserve">  A pre-requisite for these luminescent-based detection methods  is  a CRISPR endogenously tagged HiBiT</w:t>
      </w:r>
      <w:r w:rsidRPr="00C517D3">
        <w:rPr>
          <w:color w:val="000000" w:themeColor="text1"/>
        </w:rPr>
        <w:t xml:space="preserve"> target cell line, which is critical as it enables sensitive </w:t>
      </w:r>
      <w:r w:rsidRPr="00DC02D3">
        <w:rPr>
          <w:color w:val="000000" w:themeColor="text1"/>
        </w:rPr>
        <w:t>luminescent detection, while still maintaining endogenous target expression and native promoter regulation</w:t>
      </w:r>
      <w:r w:rsidRPr="00DC02D3">
        <w:rPr>
          <w:color w:val="000000" w:themeColor="text1"/>
        </w:rPr>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JpY2hpbmc8L0F1dGhvcj48WWVhcj4yMDE4PC9ZZWFyPjxS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</w:fldData>
        </w:fldChar>
      </w:r>
      <w:r w:rsidR="003467D4" w:rsidRPr="00DC02D3">
        <w:rPr>
          <w:color w:val="000000" w:themeColor="text1"/>
        </w:rPr>
        <w:instrText xml:space="preserve"> ADDIN EN.CITE </w:instrText>
      </w:r>
      <w:r w:rsidR="003467D4" w:rsidRPr="00DC02D3">
        <w:rPr>
          <w:color w:val="000000" w:themeColor="text1"/>
        </w:rPr>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JpY2hpbmc8L0F1dGhvcj48WWVhcj4yMDE4PC9ZZWFyPjxS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</w:fldData>
        </w:fldChar>
      </w:r>
      <w:r w:rsidR="003467D4" w:rsidRPr="00DC02D3">
        <w:rPr>
          <w:color w:val="000000" w:themeColor="text1"/>
        </w:rPr>
        <w:instrText xml:space="preserve"> ADDIN EN.CITE.DATA </w:instrText>
      </w:r>
      <w:r w:rsidR="003467D4" w:rsidRPr="00DC02D3">
        <w:rPr>
          <w:color w:val="000000" w:themeColor="text1"/>
        </w:rPr>
      </w:r>
      <w:r w:rsidR="003467D4" w:rsidRPr="00DC02D3">
        <w:rPr>
          <w:color w:val="000000" w:themeColor="text1"/>
        </w:rPr>
        <w:fldChar w:fldCharType="end"/>
      </w:r>
      <w:r w:rsidRPr="00DC02D3">
        <w:rPr>
          <w:color w:val="000000" w:themeColor="text1"/>
        </w:rPr>
      </w:r>
      <w:r w:rsidRPr="00DC02D3">
        <w:rPr>
          <w:color w:val="000000" w:themeColor="text1"/>
        </w:rPr>
        <w:fldChar w:fldCharType="separate"/>
      </w:r>
      <w:r w:rsidR="003467D4" w:rsidRPr="00DC02D3">
        <w:rPr>
          <w:noProof/>
          <w:color w:val="000000" w:themeColor="text1"/>
          <w:vertAlign w:val="superscript"/>
        </w:rPr>
        <w:t>18-20</w:t>
      </w:r>
      <w:r w:rsidRPr="00DC02D3">
        <w:rPr>
          <w:color w:val="000000" w:themeColor="text1"/>
        </w:rPr>
        <w:fldChar w:fldCharType="end"/>
      </w:r>
      <w:r w:rsidRPr="00DC02D3">
        <w:rPr>
          <w:color w:val="000000" w:themeColor="text1"/>
        </w:rPr>
        <w:t xml:space="preserve">. </w:t>
      </w:r>
      <w:r w:rsidR="003467D4" w:rsidRPr="00DC02D3">
        <w:rPr>
          <w:color w:val="000000" w:themeColor="text1"/>
        </w:rPr>
        <w:t>Significant advances ha</w:t>
      </w:r>
      <w:r w:rsidR="007B380F" w:rsidRPr="00DC02D3">
        <w:rPr>
          <w:color w:val="000000" w:themeColor="text1"/>
        </w:rPr>
        <w:t>ve</w:t>
      </w:r>
      <w:r w:rsidR="003467D4" w:rsidRPr="00DC02D3">
        <w:rPr>
          <w:color w:val="000000" w:themeColor="text1"/>
        </w:rPr>
        <w:t xml:space="preserve"> been made </w:t>
      </w:r>
      <w:r w:rsidR="008B7536">
        <w:rPr>
          <w:color w:val="000000" w:themeColor="text1"/>
        </w:rPr>
        <w:t xml:space="preserve">in </w:t>
      </w:r>
      <w:r w:rsidR="003467D4" w:rsidRPr="00DC02D3">
        <w:rPr>
          <w:color w:val="000000" w:themeColor="text1"/>
        </w:rPr>
        <w:t>utilizing CRISRP/Cas9 for insertion of genomic tags</w:t>
      </w:r>
      <w:r w:rsidR="007B380F" w:rsidRPr="00DC02D3">
        <w:rPr>
          <w:color w:val="000000" w:themeColor="text1"/>
        </w:rPr>
        <w:t xml:space="preserve">, particularly </w:t>
      </w:r>
      <w:r w:rsidR="00176B75">
        <w:rPr>
          <w:color w:val="000000" w:themeColor="text1"/>
        </w:rPr>
        <w:t>in scalability</w:t>
      </w:r>
      <w:r w:rsidR="002A643B" w:rsidRPr="00DC02D3">
        <w:rPr>
          <w:color w:val="000000" w:themeColor="text1"/>
        </w:rPr>
        <w:fldChar w:fldCharType="begin"/>
      </w:r>
      <w:r w:rsidR="002A643B" w:rsidRPr="00DC02D3">
        <w:rPr>
          <w:color w:val="000000" w:themeColor="text1"/>
        </w:rPr>
        <w:instrText xml:space="preserve"> ADDIN EN.CITE &lt;EndNote&gt;&lt;Cite&gt;&lt;Author&gt;Schwinn&lt;/Author&gt;&lt;Year&gt;2020&lt;/Year&gt;&lt;RecNum&gt;120&lt;/RecNum&gt;&lt;DisplayText&gt;&lt;style face="superscript"&gt;20&lt;/style&gt;&lt;/DisplayText&gt;&lt;record&gt;&lt;rec-number&gt;120&lt;/rec-number&gt;&lt;foreign-keys&gt;&lt;key app="EN" db-id="aser0ea5hp5tp1e0epdpz5vttrexrzewdpw2" timestamp="1593043786"&gt;120&lt;/key&gt;&lt;/foreign-keys&gt;&lt;ref-type name="Journal Article"&gt;17&lt;/ref-type&gt;&lt;contributors&gt;&lt;authors&gt;&lt;author&gt;Schwinn, M. K.&lt;/author&gt;&lt;author&gt;Steffen, L. S.&lt;/author&gt;&lt;author&gt;Zimmerman, K.&lt;/author&gt;&lt;author&gt;Wood, K. V.&lt;/author&gt;&lt;author&gt;Machleidt, T.&lt;/author&gt;&lt;/authors&gt;&lt;/contributors&gt;&lt;auth-address&gt;Promega Corporation, Madison, Wisconsin, 53711, United States. marie.schwinn@promega.com.&amp;#xD;Promega Corporation, Madison, Wisconsin, 53711, United States.&amp;#xD;Light Bio, Inc., Madison, Wisconsin, 53711, United States.&lt;/auth-address&gt;&lt;titles&gt;&lt;title&gt;A Simple and Scalable Strategy for Analysis of Endogenous Protein Dynamics&lt;/title&gt;&lt;secondary-title&gt;Sci Rep&lt;/secondary-title&gt;&lt;/titles&gt;&lt;periodical&gt;&lt;full-title&gt;Sci Rep&lt;/full-title&gt;&lt;/periodical&gt;&lt;pages&gt;8953&lt;/pages&gt;&lt;volume&gt;10&lt;/volume&gt;&lt;number&gt;1&lt;/number&gt;&lt;edition&gt;2020/06/04&lt;/edition&gt;&lt;dates&gt;&lt;year&gt;2020&lt;/year&gt;&lt;pub-dates&gt;&lt;date&gt;Jun 2&lt;/date&gt;&lt;/pub-dates&gt;&lt;/dates&gt;&lt;isbn&gt;2045-2322 (Electronic)&amp;#xD;2045-2322 (Linking)&lt;/isbn&gt;&lt;accession-num&gt;32488146&lt;/accession-num&gt;&lt;urls&gt;&lt;related-urls&gt;&lt;url&gt;https://www.ncbi.nlm.nih.gov/pubmed/32488146&lt;/url&gt;&lt;/related-urls&gt;&lt;/urls&gt;&lt;custom2&gt;PMC7265437&lt;/custom2&gt;&lt;electronic-resource-num&gt;10.1038/s41598-020-65832-1&lt;/electronic-resource-num&gt;&lt;/record&gt;&lt;/Cite&gt;&lt;/EndNote&gt;</w:instrText>
      </w:r>
      <w:r w:rsidR="002A643B" w:rsidRPr="00DC02D3">
        <w:rPr>
          <w:color w:val="000000" w:themeColor="text1"/>
        </w:rPr>
        <w:fldChar w:fldCharType="separate"/>
      </w:r>
      <w:r w:rsidR="002A643B" w:rsidRPr="00DC02D3">
        <w:rPr>
          <w:noProof/>
          <w:color w:val="000000" w:themeColor="text1"/>
          <w:vertAlign w:val="superscript"/>
        </w:rPr>
        <w:t>20</w:t>
      </w:r>
      <w:r w:rsidR="002A643B" w:rsidRPr="00DC02D3">
        <w:rPr>
          <w:color w:val="000000" w:themeColor="text1"/>
        </w:rPr>
        <w:fldChar w:fldCharType="end"/>
      </w:r>
      <w:r w:rsidR="002A643B" w:rsidRPr="00DC02D3">
        <w:rPr>
          <w:color w:val="000000" w:themeColor="text1"/>
        </w:rPr>
        <w:t xml:space="preserve"> and with the high sensitivity</w:t>
      </w:r>
      <w:r w:rsidR="00176B75">
        <w:rPr>
          <w:color w:val="000000" w:themeColor="text1"/>
        </w:rPr>
        <w:t xml:space="preserve"> of detection</w:t>
      </w:r>
      <w:r w:rsidR="002A643B" w:rsidRPr="00DC02D3">
        <w:rPr>
          <w:color w:val="000000" w:themeColor="text1"/>
        </w:rPr>
        <w:t xml:space="preserve">, </w:t>
      </w:r>
      <w:r w:rsidR="005D4A8E" w:rsidRPr="00DC02D3">
        <w:rPr>
          <w:color w:val="000000" w:themeColor="text1"/>
        </w:rPr>
        <w:t>in various formats including CRISPR pools or clones with either heterozygous or homozygou</w:t>
      </w:r>
      <w:r w:rsidR="002A643B" w:rsidRPr="00DC02D3">
        <w:rPr>
          <w:color w:val="000000" w:themeColor="text1"/>
        </w:rPr>
        <w:t xml:space="preserve">s allelic </w:t>
      </w:r>
      <w:r w:rsidR="005D4A8E" w:rsidRPr="00DC02D3">
        <w:rPr>
          <w:color w:val="000000" w:themeColor="text1"/>
        </w:rPr>
        <w:t>insertions</w:t>
      </w:r>
      <w:r w:rsidR="005D4A8E" w:rsidRPr="00DC02D3">
        <w:rPr>
          <w:color w:val="000000" w:themeColor="text1"/>
        </w:rPr>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NjaHdpbm48L0F1dGhvcj48WWVhcj4yMDIwPC9ZZWFyPjxS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</w:fldData>
        </w:fldChar>
      </w:r>
      <w:r w:rsidR="005D4A8E" w:rsidRPr="00DC02D3">
        <w:rPr>
          <w:color w:val="000000" w:themeColor="text1"/>
        </w:rPr>
        <w:instrText xml:space="preserve"> ADDIN EN.CITE </w:instrText>
      </w:r>
      <w:r w:rsidR="005D4A8E" w:rsidRPr="00DC02D3">
        <w:rPr>
          <w:color w:val="000000" w:themeColor="text1"/>
        </w:rPr>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NjaHdpbm48L0F1dGhvcj48WWVhcj4yMDIwPC9ZZWFyPjxS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</w:fldData>
        </w:fldChar>
      </w:r>
      <w:r w:rsidR="005D4A8E" w:rsidRPr="00DC02D3">
        <w:rPr>
          <w:color w:val="000000" w:themeColor="text1"/>
        </w:rPr>
        <w:instrText xml:space="preserve"> ADDIN EN.CITE.DATA </w:instrText>
      </w:r>
      <w:r w:rsidR="005D4A8E" w:rsidRPr="00DC02D3">
        <w:rPr>
          <w:color w:val="000000" w:themeColor="text1"/>
        </w:rPr>
      </w:r>
      <w:r w:rsidR="005D4A8E" w:rsidRPr="00DC02D3">
        <w:rPr>
          <w:color w:val="000000" w:themeColor="text1"/>
        </w:rPr>
        <w:fldChar w:fldCharType="end"/>
      </w:r>
      <w:r w:rsidR="005D4A8E" w:rsidRPr="00DC02D3">
        <w:rPr>
          <w:color w:val="000000" w:themeColor="text1"/>
        </w:rPr>
      </w:r>
      <w:r w:rsidR="005D4A8E" w:rsidRPr="00DC02D3">
        <w:rPr>
          <w:color w:val="000000" w:themeColor="text1"/>
        </w:rPr>
        <w:fldChar w:fldCharType="separate"/>
      </w:r>
      <w:r w:rsidR="005D4A8E" w:rsidRPr="00DC02D3">
        <w:rPr>
          <w:noProof/>
          <w:color w:val="000000" w:themeColor="text1"/>
          <w:vertAlign w:val="superscript"/>
        </w:rPr>
        <w:t>18-20</w:t>
      </w:r>
      <w:r w:rsidR="005D4A8E" w:rsidRPr="00DC02D3">
        <w:rPr>
          <w:color w:val="000000" w:themeColor="text1"/>
        </w:rPr>
        <w:fldChar w:fldCharType="end"/>
      </w:r>
      <w:r w:rsidR="005D4A8E" w:rsidRPr="00DC02D3">
        <w:rPr>
          <w:color w:val="000000" w:themeColor="text1"/>
        </w:rPr>
        <w:t>.</w:t>
      </w:r>
      <w:r w:rsidR="007B380F" w:rsidRPr="00DC02D3">
        <w:rPr>
          <w:color w:val="000000" w:themeColor="text1"/>
        </w:rPr>
        <w:t xml:space="preserve"> </w:t>
      </w:r>
      <w:r w:rsidRPr="00DC02D3">
        <w:rPr>
          <w:color w:val="000000" w:themeColor="text1"/>
        </w:rPr>
        <w:t>Use of exogenous expression of HiBiT or other reporter fusions in cells in lieu of endogenous tagging is possible, but significant caution should be</w:t>
      </w:r>
      <w:r w:rsidRPr="00C517D3">
        <w:rPr>
          <w:color w:val="000000" w:themeColor="text1"/>
        </w:rPr>
        <w:t xml:space="preserve"> taken using systems with protein overexpression</w:t>
      </w:r>
      <w:r w:rsidRPr="00C517D3">
        <w:rPr>
          <w:color w:val="000000" w:themeColor="text1"/>
        </w:rPr>
        <w:fldChar w:fldCharType="begin">
          <w:fldData xml:space="preserve">PEVuZE5vdGU+PENpdGU+PEF1dGhvcj5SaWNoaW5nPC9BdXRob3I+PFllYXI+MjAxODwvWWVhcj48
UmVjTnVtPjg4PC9SZWNOdW0+PERpc3BsYXlUZXh0PjxzdHlsZSBmYWNlPSJzdXBlcnNjcmlwdCI+
MTQsMTg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RGFuaWVsczwvQXV0aG9yPjxZZWFyPjIwMTk8L1llYXI+PFJlY051bT4xMTU8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</w:fldData>
        </w:fldChar>
      </w:r>
      <w:r w:rsidRPr="00C517D3">
        <w:rPr>
          <w:color w:val="000000" w:themeColor="text1"/>
        </w:rPr>
        <w:instrText xml:space="preserve"> ADDIN EN.CITE </w:instrText>
      </w:r>
      <w:r w:rsidRPr="00C517D3">
        <w:rPr>
          <w:color w:val="000000" w:themeColor="text1"/>
        </w:rPr>
        <w:fldChar w:fldCharType="begin">
          <w:fldData xml:space="preserve">PEVuZE5vdGU+PENpdGU+PEF1dGhvcj5SaWNoaW5nPC9BdXRob3I+PFllYXI+MjAxODwvWWVhcj48
UmVjTnVtPjg4PC9SZWNOdW0+PERpc3BsYXlUZXh0PjxzdHlsZSBmYWNlPSJzdXBlcnNjcmlwdCI+
MTQsMTg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RGFuaWVsczwvQXV0aG9yPjxZZWFyPjIwMTk8L1llYXI+PFJlY051bT4xMTU8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</w:fldData>
        </w:fldChar>
      </w:r>
      <w:r w:rsidRPr="00C517D3">
        <w:rPr>
          <w:color w:val="000000" w:themeColor="text1"/>
        </w:rPr>
        <w:instrText xml:space="preserve"> ADDIN EN.CITE.DATA </w:instrText>
      </w:r>
      <w:r w:rsidRPr="00C517D3">
        <w:rPr>
          <w:color w:val="000000" w:themeColor="text1"/>
        </w:rPr>
      </w:r>
      <w:r w:rsidRPr="00C517D3">
        <w:rPr>
          <w:color w:val="000000" w:themeColor="text1"/>
        </w:rPr>
        <w:fldChar w:fldCharType="end"/>
      </w:r>
      <w:r w:rsidRPr="00C517D3">
        <w:rPr>
          <w:color w:val="000000" w:themeColor="text1"/>
        </w:rPr>
      </w:r>
      <w:r w:rsidRPr="00C517D3">
        <w:rPr>
          <w:color w:val="000000" w:themeColor="text1"/>
        </w:rPr>
        <w:fldChar w:fldCharType="separate"/>
      </w:r>
      <w:r w:rsidRPr="00C517D3">
        <w:rPr>
          <w:noProof/>
          <w:color w:val="000000" w:themeColor="text1"/>
          <w:vertAlign w:val="superscript"/>
        </w:rPr>
        <w:t>14,18</w:t>
      </w:r>
      <w:r w:rsidRPr="00C517D3">
        <w:rPr>
          <w:color w:val="000000" w:themeColor="text1"/>
        </w:rPr>
        <w:fldChar w:fldCharType="end"/>
      </w:r>
      <w:r w:rsidRPr="00C517D3">
        <w:rPr>
          <w:color w:val="000000" w:themeColor="text1"/>
        </w:rPr>
        <w:t>.</w:t>
      </w:r>
      <w:r w:rsidR="00EA2F18">
        <w:rPr>
          <w:color w:val="000000" w:themeColor="text1"/>
        </w:rPr>
        <w:t xml:space="preserve"> </w:t>
      </w:r>
      <w:r w:rsidRPr="00C517D3">
        <w:rPr>
          <w:color w:val="000000" w:themeColor="text1"/>
        </w:rPr>
        <w:t>These can lead to artefacts in understanding true compound potency and protein recovery dynamics</w:t>
      </w:r>
      <w:r w:rsidRPr="00C517D3">
        <w:rPr>
          <w:color w:val="000000" w:themeColor="text1"/>
        </w:rPr>
        <w:fldChar w:fldCharType="begin">
          <w:fldData xml:space="preserve">PEVuZE5vdGU+PENpdGU+PEF1dGhvcj5EYW5pZWxzPC9BdXRob3I+PFllYXI+MjAxOTwvWWVhcj48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</w:fldData>
        </w:fldChar>
      </w:r>
      <w:r w:rsidRPr="00C517D3">
        <w:rPr>
          <w:color w:val="000000" w:themeColor="text1"/>
        </w:rPr>
        <w:instrText xml:space="preserve"> ADDIN EN.CITE </w:instrText>
      </w:r>
      <w:r w:rsidRPr="00C517D3">
        <w:rPr>
          <w:color w:val="000000" w:themeColor="text1"/>
        </w:rPr>
        <w:fldChar w:fldCharType="begin">
          <w:fldData xml:space="preserve">PEVuZE5vdGU+PENpdGU+PEF1dGhvcj5EYW5pZWxzPC9BdXRob3I+PFllYXI+MjAxOTwvWWVhcj48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</w:fldData>
        </w:fldChar>
      </w:r>
      <w:r w:rsidRPr="00C517D3">
        <w:rPr>
          <w:color w:val="000000" w:themeColor="text1"/>
        </w:rPr>
        <w:instrText xml:space="preserve"> ADDIN EN.CITE.DATA </w:instrText>
      </w:r>
      <w:r w:rsidRPr="00C517D3">
        <w:rPr>
          <w:color w:val="000000" w:themeColor="text1"/>
        </w:rPr>
      </w:r>
      <w:r w:rsidRPr="00C517D3">
        <w:rPr>
          <w:color w:val="000000" w:themeColor="text1"/>
        </w:rPr>
        <w:fldChar w:fldCharType="end"/>
      </w:r>
      <w:r w:rsidRPr="00C517D3">
        <w:rPr>
          <w:color w:val="000000" w:themeColor="text1"/>
        </w:rPr>
      </w:r>
      <w:r w:rsidRPr="00C517D3">
        <w:rPr>
          <w:color w:val="000000" w:themeColor="text1"/>
        </w:rPr>
        <w:fldChar w:fldCharType="separate"/>
      </w:r>
      <w:r w:rsidRPr="00C517D3">
        <w:rPr>
          <w:noProof/>
          <w:color w:val="000000" w:themeColor="text1"/>
          <w:vertAlign w:val="superscript"/>
        </w:rPr>
        <w:t>14,18</w:t>
      </w:r>
      <w:r w:rsidRPr="00C517D3">
        <w:rPr>
          <w:color w:val="000000" w:themeColor="text1"/>
        </w:rPr>
        <w:fldChar w:fldCharType="end"/>
      </w:r>
      <w:r w:rsidRPr="00C517D3">
        <w:rPr>
          <w:color w:val="000000" w:themeColor="text1"/>
        </w:rPr>
        <w:t>, including potential transcriptional feedback loops activated post target degradation</w:t>
      </w:r>
      <w:r w:rsidR="00643A91" w:rsidRPr="00C517D3">
        <w:rPr>
          <w:color w:val="000000" w:themeColor="text1"/>
        </w:rPr>
        <w:t xml:space="preserve">. </w:t>
      </w:r>
      <w:r w:rsidRPr="00C517D3">
        <w:rPr>
          <w:color w:val="000000" w:themeColor="text1"/>
        </w:rPr>
        <w:t>In addition, early stage compounds with low potency could be missed, and present themselves as false negatives in screening</w:t>
      </w:r>
      <w:r w:rsidR="00643A91" w:rsidRPr="00C517D3">
        <w:rPr>
          <w:color w:val="000000" w:themeColor="text1"/>
        </w:rPr>
        <w:t>.</w:t>
      </w:r>
      <w:r w:rsidR="00EA2F18">
        <w:rPr>
          <w:color w:val="000000" w:themeColor="text1"/>
        </w:rPr>
        <w:t xml:space="preserve"> </w:t>
      </w:r>
      <w:r w:rsidR="00643A91" w:rsidRPr="00C517D3">
        <w:t xml:space="preserve">As protein loss could result from compound-induced toxicity and cell death, the protocols described here contain </w:t>
      </w:r>
      <w:r w:rsidR="003541A2" w:rsidRPr="00C517D3">
        <w:t xml:space="preserve">highly </w:t>
      </w:r>
      <w:r w:rsidR="00643A91" w:rsidRPr="00C517D3">
        <w:t>recommended</w:t>
      </w:r>
      <w:r w:rsidR="003541A2" w:rsidRPr="00C517D3">
        <w:t>, but optional</w:t>
      </w:r>
      <w:r w:rsidR="00643A91" w:rsidRPr="00C517D3">
        <w:t xml:space="preserve"> cell viability luminescent or fluorescent assays paired with the degradation protocol. There are two major sections to the protocol</w:t>
      </w:r>
      <w:r w:rsidR="003541A2" w:rsidRPr="00C517D3">
        <w:t>,</w:t>
      </w:r>
      <w:r w:rsidR="00643A91" w:rsidRPr="00C517D3">
        <w:t xml:space="preserve"> lytic endpoint</w:t>
      </w:r>
      <w:r w:rsidR="009E1073">
        <w:t>,</w:t>
      </w:r>
      <w:r w:rsidR="00643A91" w:rsidRPr="00C517D3">
        <w:t xml:space="preserve"> and live cell kinetic screening.</w:t>
      </w:r>
      <w:r w:rsidR="008B7536">
        <w:t xml:space="preserve"> </w:t>
      </w:r>
      <w:r w:rsidR="00643A91" w:rsidRPr="00C517D3">
        <w:t>Within each of those sections</w:t>
      </w:r>
      <w:r w:rsidR="009E1073">
        <w:t>,</w:t>
      </w:r>
      <w:r w:rsidR="00643A91" w:rsidRPr="00C517D3">
        <w:t xml:space="preserve"> options </w:t>
      </w:r>
      <w:r w:rsidR="00BC0588" w:rsidRPr="00C517D3">
        <w:t xml:space="preserve">are included for multiplexed </w:t>
      </w:r>
      <w:r w:rsidR="00643A91" w:rsidRPr="00C517D3">
        <w:t xml:space="preserve">cell viability </w:t>
      </w:r>
      <w:r w:rsidR="00BC0588" w:rsidRPr="00C517D3">
        <w:t xml:space="preserve">measurements </w:t>
      </w:r>
      <w:r w:rsidR="00643A91" w:rsidRPr="00C517D3">
        <w:t>in endpoint or kinetic</w:t>
      </w:r>
      <w:r w:rsidR="00BC0588" w:rsidRPr="00C517D3">
        <w:t xml:space="preserve"> formats</w:t>
      </w:r>
      <w:r w:rsidR="00643A91" w:rsidRPr="00C517D3">
        <w:t>.</w:t>
      </w:r>
      <w:r w:rsidR="00197A6B" w:rsidRPr="00C517D3">
        <w:t xml:space="preserve"> </w:t>
      </w:r>
      <w:r w:rsidR="00E752A3" w:rsidRPr="00C517D3">
        <w:t xml:space="preserve">Monitoring </w:t>
      </w:r>
      <w:r w:rsidR="00C15FA5" w:rsidRPr="00C517D3">
        <w:t xml:space="preserve">the changes of the </w:t>
      </w:r>
      <w:r w:rsidR="00E752A3" w:rsidRPr="00C517D3">
        <w:t xml:space="preserve">tagged endogenous protein requires complementation with </w:t>
      </w:r>
      <w:proofErr w:type="spellStart"/>
      <w:r w:rsidR="00E752A3" w:rsidRPr="00C517D3">
        <w:t>LgBiT</w:t>
      </w:r>
      <w:proofErr w:type="spellEnd"/>
      <w:r w:rsidR="00C15FA5" w:rsidRPr="00C517D3">
        <w:t xml:space="preserve"> </w:t>
      </w:r>
      <w:r w:rsidR="00597B5F">
        <w:t>in cells</w:t>
      </w:r>
      <w:r w:rsidR="00C15FA5" w:rsidRPr="00C517D3">
        <w:t xml:space="preserve">. </w:t>
      </w:r>
      <w:r w:rsidR="00EA2F18" w:rsidRPr="00C517D3">
        <w:t>Th</w:t>
      </w:r>
      <w:r w:rsidR="008B7536">
        <w:t>erefore</w:t>
      </w:r>
      <w:r w:rsidR="00EA2F18" w:rsidRPr="00C517D3">
        <w:t>,</w:t>
      </w:r>
      <w:r w:rsidR="00197A6B" w:rsidRPr="00C517D3">
        <w:t xml:space="preserve"> </w:t>
      </w:r>
      <w:r w:rsidR="00C15FA5" w:rsidRPr="00C517D3">
        <w:t>t</w:t>
      </w:r>
      <w:r w:rsidR="00197A6B" w:rsidRPr="00C517D3">
        <w:t xml:space="preserve">he kinetic screening section </w:t>
      </w:r>
      <w:r w:rsidR="002A643B" w:rsidRPr="00C517D3">
        <w:t>references</w:t>
      </w:r>
      <w:r w:rsidR="0073554F" w:rsidRPr="00C517D3">
        <w:t xml:space="preserve"> </w:t>
      </w:r>
      <w:r w:rsidR="00197A6B" w:rsidRPr="00C517D3">
        <w:t>importa</w:t>
      </w:r>
      <w:r w:rsidR="00176B75">
        <w:t xml:space="preserve">nt </w:t>
      </w:r>
      <w:r w:rsidR="00197A6B" w:rsidRPr="00C517D3">
        <w:t xml:space="preserve">protocols for the introduction </w:t>
      </w:r>
      <w:r w:rsidR="00176B75">
        <w:t>of this</w:t>
      </w:r>
      <w:r w:rsidR="00197A6B" w:rsidRPr="00C517D3">
        <w:t xml:space="preserve">, which </w:t>
      </w:r>
      <w:r w:rsidR="002A643B" w:rsidRPr="00C517D3">
        <w:t xml:space="preserve">can be achieved via transient or stable expression and </w:t>
      </w:r>
      <w:r w:rsidR="00197A6B" w:rsidRPr="00C517D3">
        <w:t>is essential for performing the live cell luminescent measurements.</w:t>
      </w:r>
      <w:r w:rsidR="00EA2F18">
        <w:t xml:space="preserve"> </w:t>
      </w:r>
      <w:r w:rsidR="003541A2" w:rsidRPr="00C517D3">
        <w:t xml:space="preserve">All approaches </w:t>
      </w:r>
      <w:r w:rsidR="00643A91" w:rsidRPr="00C517D3">
        <w:t xml:space="preserve">presented here allow </w:t>
      </w:r>
      <w:r w:rsidR="00643A91" w:rsidRPr="00C517D3">
        <w:lastRenderedPageBreak/>
        <w:t>rapid rank ordering and activity assessment of compounds, enabling early stage compound screening efforts and more rapid identification of lead degraders.</w:t>
      </w:r>
    </w:p>
    <w:p w14:paraId="7B9BFA7B" w14:textId="77777777" w:rsidR="009E1073" w:rsidRDefault="009E1073" w:rsidP="004720A8">
      <w:pPr>
        <w:rPr>
          <w:rFonts w:eastAsiaTheme="minorHAnsi"/>
        </w:rPr>
      </w:pPr>
    </w:p>
    <w:p w14:paraId="31C559D8" w14:textId="735DD34A" w:rsidR="009E1073" w:rsidRPr="00C517D3" w:rsidRDefault="009E1073" w:rsidP="004720A8">
      <w:pPr>
        <w:rPr>
          <w:color w:val="000000" w:themeColor="text1"/>
        </w:rPr>
      </w:pPr>
      <w:r w:rsidRPr="00C517D3">
        <w:rPr>
          <w:rFonts w:eastAsiaTheme="minorHAnsi"/>
        </w:rPr>
        <w:t xml:space="preserve">This protocol is designed for </w:t>
      </w:r>
      <w:r>
        <w:rPr>
          <w:rFonts w:eastAsiaTheme="minorHAnsi"/>
        </w:rPr>
        <w:t xml:space="preserve">the </w:t>
      </w:r>
      <w:r w:rsidRPr="00C517D3">
        <w:rPr>
          <w:rFonts w:eastAsiaTheme="minorHAnsi"/>
        </w:rPr>
        <w:t>study of degradation compounds in conjunction with a HiBiT CRISPR cell line</w:t>
      </w:r>
      <w:r>
        <w:rPr>
          <w:rFonts w:eastAsiaTheme="minorHAnsi"/>
        </w:rPr>
        <w:t>.</w:t>
      </w:r>
      <w:r w:rsidRPr="00C517D3">
        <w:rPr>
          <w:rFonts w:eastAsiaTheme="minorHAnsi"/>
        </w:rPr>
        <w:t xml:space="preserve"> </w:t>
      </w:r>
      <w:r>
        <w:rPr>
          <w:rFonts w:eastAsiaTheme="minorHAnsi"/>
        </w:rPr>
        <w:t>P</w:t>
      </w:r>
      <w:r w:rsidRPr="00C517D3">
        <w:rPr>
          <w:rFonts w:eastAsiaTheme="minorHAnsi"/>
        </w:rPr>
        <w:t xml:space="preserve">rotocols for generation </w:t>
      </w:r>
      <w:r>
        <w:rPr>
          <w:rFonts w:eastAsiaTheme="minorHAnsi"/>
        </w:rPr>
        <w:t xml:space="preserve">of </w:t>
      </w:r>
      <w:r w:rsidRPr="00C517D3">
        <w:rPr>
          <w:rFonts w:eastAsiaTheme="minorHAnsi"/>
        </w:rPr>
        <w:t>HiBiT CRISPR insertions for numerous targets have been outlined in several recent publications</w:t>
      </w:r>
      <w:r w:rsidRPr="00C517D3">
        <w:rPr>
          <w:rFonts w:eastAsiaTheme="minorHAnsi"/>
        </w:rPr>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NjaHdpbm48L0F1dGhvcj48WWVhcj4yMDIwPC9ZZWFyPjxS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</w:fldData>
        </w:fldChar>
      </w:r>
      <w:r w:rsidRPr="00C517D3">
        <w:rPr>
          <w:rFonts w:eastAsiaTheme="minorHAnsi"/>
        </w:rPr>
        <w:instrText xml:space="preserve"> ADDIN EN.CITE </w:instrText>
      </w:r>
      <w:r w:rsidRPr="00C517D3">
        <w:rPr>
          <w:rFonts w:eastAsiaTheme="minorHAnsi"/>
        </w:rPr>
        <w:fldChar w:fldCharType="begin">
          <w:fldData xml:space="preserve">PEVuZE5vdGU+PENpdGU+PEF1dGhvcj5SaWNoaW5nPC9BdXRob3I+PFllYXI+MjAxODwvWWVhcj48
UmVjTnVtPjg4PC9SZWNOdW0+PERpc3BsYXlUZXh0PjxzdHlsZSBmYWNlPSJzdXBlcnNjcmlwdCI+
MTgtMjA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U2Nod2lubjwvQXV0aG9yPjxZZWFyPjIwMTg8L1llYXI+PFJlY051bT42Nzwv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</w:fldData>
        </w:fldChar>
      </w:r>
      <w:r w:rsidRPr="00C517D3">
        <w:rPr>
          <w:rFonts w:eastAsiaTheme="minorHAnsi"/>
        </w:rPr>
        <w:instrText xml:space="preserve"> ADDIN EN.CITE.DATA </w:instrText>
      </w:r>
      <w:r w:rsidRPr="00C517D3">
        <w:rPr>
          <w:rFonts w:eastAsiaTheme="minorHAnsi"/>
        </w:rPr>
      </w:r>
      <w:r w:rsidRPr="00C517D3">
        <w:rPr>
          <w:rFonts w:eastAsiaTheme="minorHAnsi"/>
        </w:rPr>
        <w:fldChar w:fldCharType="end"/>
      </w:r>
      <w:r w:rsidRPr="00C517D3">
        <w:rPr>
          <w:rFonts w:eastAsiaTheme="minorHAnsi"/>
        </w:rPr>
      </w:r>
      <w:r w:rsidRPr="00C517D3">
        <w:rPr>
          <w:rFonts w:eastAsiaTheme="minorHAnsi"/>
        </w:rPr>
        <w:fldChar w:fldCharType="separate"/>
      </w:r>
      <w:r w:rsidRPr="00C517D3">
        <w:rPr>
          <w:rFonts w:eastAsiaTheme="minorHAnsi"/>
          <w:noProof/>
          <w:vertAlign w:val="superscript"/>
        </w:rPr>
        <w:t>18-20</w:t>
      </w:r>
      <w:r w:rsidRPr="00C517D3">
        <w:rPr>
          <w:rFonts w:eastAsiaTheme="minorHAnsi"/>
        </w:rPr>
        <w:fldChar w:fldCharType="end"/>
      </w:r>
      <w:r w:rsidRPr="00C517D3">
        <w:rPr>
          <w:rFonts w:eastAsiaTheme="minorHAnsi"/>
        </w:rPr>
        <w:t xml:space="preserve">. </w:t>
      </w:r>
    </w:p>
    <w:p w14:paraId="6E38076C" w14:textId="57A16D75" w:rsidR="00B32616" w:rsidRPr="00C517D3" w:rsidRDefault="00B32616" w:rsidP="004720A8">
      <w:pPr>
        <w:rPr>
          <w:b/>
          <w:color w:val="000000" w:themeColor="text1"/>
        </w:rPr>
      </w:pPr>
    </w:p>
    <w:p w14:paraId="42D3AFA1" w14:textId="34E006A3" w:rsidR="00E76658" w:rsidRPr="00C517D3" w:rsidRDefault="00E76658" w:rsidP="004720A8">
      <w:pPr>
        <w:rPr>
          <w:b/>
        </w:rPr>
      </w:pPr>
      <w:bookmarkStart w:id="2" w:name="Protocol"/>
      <w:r w:rsidRPr="00C517D3">
        <w:rPr>
          <w:b/>
        </w:rPr>
        <w:t>PROTOCOL:</w:t>
      </w:r>
      <w:bookmarkEnd w:id="2"/>
    </w:p>
    <w:p w14:paraId="4E058396" w14:textId="77777777" w:rsidR="00E76658" w:rsidRPr="00C517D3" w:rsidRDefault="00E76658" w:rsidP="004720A8">
      <w:pPr>
        <w:pStyle w:val="ListParagraph"/>
        <w:ind w:left="0"/>
        <w:rPr>
          <w:b/>
        </w:rPr>
      </w:pPr>
    </w:p>
    <w:p w14:paraId="06C4977C" w14:textId="52FC1ABE" w:rsidR="00B03AC3" w:rsidRPr="00002E13" w:rsidRDefault="00675044" w:rsidP="004720A8">
      <w:pPr>
        <w:pStyle w:val="Heading1"/>
        <w:numPr>
          <w:ilvl w:val="0"/>
          <w:numId w:val="1"/>
        </w:numPr>
        <w:spacing w:before="0" w:after="0"/>
        <w:rPr>
          <w:rFonts w:cs="Calibri"/>
          <w:sz w:val="24"/>
          <w:szCs w:val="24"/>
          <w:highlight w:val="yellow"/>
        </w:rPr>
      </w:pPr>
      <w:r w:rsidRPr="00002E13">
        <w:rPr>
          <w:rFonts w:cs="Calibri"/>
          <w:sz w:val="24"/>
          <w:szCs w:val="24"/>
          <w:highlight w:val="yellow"/>
        </w:rPr>
        <w:t>Endpoint degradation studies with</w:t>
      </w:r>
      <w:r w:rsidR="00E91C1D" w:rsidRPr="00002E13">
        <w:rPr>
          <w:rFonts w:cs="Calibri"/>
          <w:sz w:val="24"/>
          <w:szCs w:val="24"/>
          <w:highlight w:val="yellow"/>
        </w:rPr>
        <w:t xml:space="preserve"> HiBiT CRISPR target proteins in lytic format</w:t>
      </w:r>
      <w:r w:rsidRPr="00002E13">
        <w:rPr>
          <w:rFonts w:cs="Calibri"/>
          <w:sz w:val="24"/>
          <w:szCs w:val="24"/>
          <w:highlight w:val="yellow"/>
        </w:rPr>
        <w:t xml:space="preserve"> </w:t>
      </w:r>
      <w:r w:rsidR="00976074" w:rsidRPr="00002E13">
        <w:rPr>
          <w:rFonts w:cs="Calibri"/>
          <w:sz w:val="24"/>
          <w:szCs w:val="24"/>
          <w:highlight w:val="yellow"/>
        </w:rPr>
        <w:t>with optional</w:t>
      </w:r>
      <w:r w:rsidR="0025481B">
        <w:rPr>
          <w:rFonts w:cs="Calibri"/>
          <w:sz w:val="24"/>
          <w:szCs w:val="24"/>
          <w:highlight w:val="yellow"/>
        </w:rPr>
        <w:t xml:space="preserve"> </w:t>
      </w:r>
      <w:r w:rsidRPr="00002E13">
        <w:rPr>
          <w:rFonts w:cs="Calibri"/>
          <w:sz w:val="24"/>
          <w:szCs w:val="24"/>
          <w:highlight w:val="yellow"/>
        </w:rPr>
        <w:t xml:space="preserve">cell viability </w:t>
      </w:r>
      <w:r w:rsidR="00D7039C">
        <w:rPr>
          <w:rFonts w:cs="Calibri"/>
          <w:sz w:val="24"/>
          <w:szCs w:val="24"/>
          <w:highlight w:val="yellow"/>
        </w:rPr>
        <w:t xml:space="preserve">fluorescence </w:t>
      </w:r>
      <w:r w:rsidRPr="00002E13">
        <w:rPr>
          <w:rFonts w:cs="Calibri"/>
          <w:sz w:val="24"/>
          <w:szCs w:val="24"/>
          <w:highlight w:val="yellow"/>
        </w:rPr>
        <w:t>analysis</w:t>
      </w:r>
      <w:r w:rsidR="002B665C" w:rsidRPr="00002E13">
        <w:rPr>
          <w:rFonts w:cs="Calibri"/>
          <w:sz w:val="24"/>
          <w:szCs w:val="24"/>
          <w:highlight w:val="yellow"/>
        </w:rPr>
        <w:t xml:space="preserve"> </w:t>
      </w:r>
    </w:p>
    <w:p w14:paraId="3EF41C7B" w14:textId="77777777" w:rsidR="00B03AC3" w:rsidRPr="00002E13" w:rsidRDefault="00B03AC3" w:rsidP="004720A8">
      <w:pPr>
        <w:pStyle w:val="ListParagraph"/>
        <w:ind w:left="0"/>
        <w:rPr>
          <w:bCs/>
          <w:highlight w:val="yellow"/>
        </w:rPr>
      </w:pPr>
    </w:p>
    <w:p w14:paraId="35F56982" w14:textId="41B13181" w:rsidR="00B03AC3" w:rsidRPr="00EA2F18" w:rsidRDefault="00B03AC3" w:rsidP="004720A8">
      <w:pPr>
        <w:pStyle w:val="ListParagraph"/>
        <w:numPr>
          <w:ilvl w:val="1"/>
          <w:numId w:val="1"/>
        </w:numPr>
        <w:rPr>
          <w:bCs/>
          <w:highlight w:val="yellow"/>
        </w:rPr>
      </w:pPr>
      <w:r w:rsidRPr="00EA2F18">
        <w:rPr>
          <w:bCs/>
          <w:highlight w:val="yellow"/>
        </w:rPr>
        <w:t xml:space="preserve">Preparation and plating of </w:t>
      </w:r>
      <w:r w:rsidR="00BA0BA2" w:rsidRPr="00EA2F18">
        <w:rPr>
          <w:bCs/>
          <w:highlight w:val="yellow"/>
        </w:rPr>
        <w:t>mammalian adherent or suspension</w:t>
      </w:r>
      <w:r w:rsidRPr="00EA2F18">
        <w:rPr>
          <w:bCs/>
          <w:highlight w:val="yellow"/>
        </w:rPr>
        <w:t xml:space="preserve"> cell line </w:t>
      </w:r>
    </w:p>
    <w:p w14:paraId="7AF062C6" w14:textId="77777777" w:rsidR="00C16646" w:rsidRPr="00002E13" w:rsidRDefault="00C16646" w:rsidP="004720A8">
      <w:pPr>
        <w:pStyle w:val="ListParagraph"/>
        <w:ind w:left="0"/>
        <w:rPr>
          <w:b/>
          <w:highlight w:val="yellow"/>
        </w:rPr>
      </w:pPr>
    </w:p>
    <w:p w14:paraId="22DD7D5D" w14:textId="337A1DD3" w:rsidR="00B03AC3" w:rsidRPr="00002E13" w:rsidRDefault="00B03AC3" w:rsidP="004720A8">
      <w:pPr>
        <w:pStyle w:val="ListParagraph"/>
        <w:numPr>
          <w:ilvl w:val="2"/>
          <w:numId w:val="1"/>
        </w:numPr>
        <w:rPr>
          <w:b/>
          <w:highlight w:val="yellow"/>
        </w:rPr>
      </w:pPr>
      <w:r w:rsidRPr="00002E13">
        <w:rPr>
          <w:highlight w:val="yellow"/>
        </w:rPr>
        <w:t>Adjust the cell density to 2.22 x 10</w:t>
      </w:r>
      <w:r w:rsidRPr="00002E13">
        <w:rPr>
          <w:highlight w:val="yellow"/>
          <w:vertAlign w:val="superscript"/>
        </w:rPr>
        <w:t>5</w:t>
      </w:r>
      <w:r w:rsidRPr="00002E13">
        <w:rPr>
          <w:highlight w:val="yellow"/>
        </w:rPr>
        <w:t xml:space="preserve">/mL </w:t>
      </w:r>
      <w:r w:rsidR="00BA0BA2" w:rsidRPr="00002E13">
        <w:rPr>
          <w:highlight w:val="yellow"/>
        </w:rPr>
        <w:t xml:space="preserve">by dilution </w:t>
      </w:r>
      <w:r w:rsidRPr="00002E13">
        <w:rPr>
          <w:highlight w:val="yellow"/>
        </w:rPr>
        <w:t>in appropriate cell media used for passaging and cell growt</w:t>
      </w:r>
      <w:r w:rsidR="00EA2F18">
        <w:rPr>
          <w:highlight w:val="yellow"/>
        </w:rPr>
        <w:t>h</w:t>
      </w:r>
      <w:r w:rsidRPr="00002E13">
        <w:rPr>
          <w:highlight w:val="yellow"/>
        </w:rPr>
        <w:t xml:space="preserve">.  </w:t>
      </w:r>
    </w:p>
    <w:p w14:paraId="365B9D02" w14:textId="77777777" w:rsidR="00C16646" w:rsidRPr="00002E13" w:rsidRDefault="00C16646" w:rsidP="004720A8">
      <w:pPr>
        <w:pStyle w:val="ListParagraph"/>
        <w:ind w:left="0"/>
        <w:rPr>
          <w:b/>
          <w:highlight w:val="yellow"/>
        </w:rPr>
      </w:pPr>
    </w:p>
    <w:p w14:paraId="3ABF71F2" w14:textId="4DA27070" w:rsidR="008819CC" w:rsidRPr="00002E13" w:rsidRDefault="00B03AC3" w:rsidP="004720A8">
      <w:pPr>
        <w:pStyle w:val="ListParagraph"/>
        <w:numPr>
          <w:ilvl w:val="2"/>
          <w:numId w:val="1"/>
        </w:numPr>
        <w:rPr>
          <w:b/>
          <w:highlight w:val="yellow"/>
        </w:rPr>
      </w:pPr>
      <w:r w:rsidRPr="00002E13">
        <w:rPr>
          <w:highlight w:val="yellow"/>
        </w:rPr>
        <w:t>Dispense cells into plates</w:t>
      </w:r>
      <w:r w:rsidR="002E4967" w:rsidRPr="00002E13">
        <w:rPr>
          <w:highlight w:val="yellow"/>
        </w:rPr>
        <w:t xml:space="preserve"> with a minimum of </w:t>
      </w:r>
      <w:r w:rsidR="008B7536">
        <w:rPr>
          <w:highlight w:val="yellow"/>
        </w:rPr>
        <w:t>3 wells</w:t>
      </w:r>
      <w:r w:rsidR="002E4967" w:rsidRPr="00002E13">
        <w:rPr>
          <w:highlight w:val="yellow"/>
        </w:rPr>
        <w:t xml:space="preserve"> per experimental and</w:t>
      </w:r>
      <w:r w:rsidR="008819CC" w:rsidRPr="00002E13">
        <w:rPr>
          <w:highlight w:val="yellow"/>
        </w:rPr>
        <w:t xml:space="preserve"> </w:t>
      </w:r>
      <w:r w:rsidR="002E4967" w:rsidRPr="00002E13">
        <w:rPr>
          <w:highlight w:val="yellow"/>
        </w:rPr>
        <w:t>control condition.</w:t>
      </w:r>
      <w:r w:rsidR="009E1073" w:rsidRPr="00002E13">
        <w:rPr>
          <w:b/>
          <w:highlight w:val="yellow"/>
        </w:rPr>
        <w:t xml:space="preserve"> </w:t>
      </w:r>
      <w:r w:rsidRPr="00002E13">
        <w:rPr>
          <w:highlight w:val="yellow"/>
        </w:rPr>
        <w:t>Dispense 90</w:t>
      </w:r>
      <w:r w:rsidR="00B15501" w:rsidRPr="00002E13">
        <w:rPr>
          <w:highlight w:val="yellow"/>
        </w:rPr>
        <w:t xml:space="preserve"> </w:t>
      </w:r>
      <w:r w:rsidRPr="00002E13">
        <w:rPr>
          <w:highlight w:val="yellow"/>
        </w:rPr>
        <w:t>µL (20,000 cells) per well of cell suspension into 96</w:t>
      </w:r>
      <w:r w:rsidR="008B7536">
        <w:rPr>
          <w:highlight w:val="yellow"/>
        </w:rPr>
        <w:t>-</w:t>
      </w:r>
      <w:r w:rsidRPr="00002E13">
        <w:rPr>
          <w:highlight w:val="yellow"/>
        </w:rPr>
        <w:t xml:space="preserve">well </w:t>
      </w:r>
      <w:r w:rsidR="00081912" w:rsidRPr="00002E13">
        <w:rPr>
          <w:highlight w:val="yellow"/>
        </w:rPr>
        <w:t xml:space="preserve">white </w:t>
      </w:r>
      <w:r w:rsidRPr="00002E13">
        <w:rPr>
          <w:highlight w:val="yellow"/>
        </w:rPr>
        <w:t xml:space="preserve">plates. </w:t>
      </w:r>
      <w:r w:rsidR="002E4967" w:rsidRPr="00002E13">
        <w:rPr>
          <w:highlight w:val="yellow"/>
        </w:rPr>
        <w:t xml:space="preserve">For </w:t>
      </w:r>
      <w:r w:rsidRPr="00002E13">
        <w:rPr>
          <w:highlight w:val="yellow"/>
        </w:rPr>
        <w:t>384</w:t>
      </w:r>
      <w:r w:rsidR="008B7536">
        <w:rPr>
          <w:highlight w:val="yellow"/>
        </w:rPr>
        <w:t>-</w:t>
      </w:r>
      <w:r w:rsidRPr="00002E13">
        <w:rPr>
          <w:highlight w:val="yellow"/>
        </w:rPr>
        <w:t>well format</w:t>
      </w:r>
      <w:r w:rsidR="008B7536">
        <w:rPr>
          <w:highlight w:val="yellow"/>
        </w:rPr>
        <w:t>,</w:t>
      </w:r>
      <w:r w:rsidRPr="00002E13">
        <w:rPr>
          <w:highlight w:val="yellow"/>
        </w:rPr>
        <w:t xml:space="preserve"> </w:t>
      </w:r>
      <w:r w:rsidR="008B7536">
        <w:rPr>
          <w:highlight w:val="yellow"/>
        </w:rPr>
        <w:t>d</w:t>
      </w:r>
      <w:r w:rsidRPr="00002E13">
        <w:rPr>
          <w:highlight w:val="yellow"/>
        </w:rPr>
        <w:t>ispense 36</w:t>
      </w:r>
      <w:r w:rsidR="00B15501" w:rsidRPr="00002E13">
        <w:rPr>
          <w:highlight w:val="yellow"/>
        </w:rPr>
        <w:t xml:space="preserve"> </w:t>
      </w:r>
      <w:r w:rsidRPr="00002E13">
        <w:rPr>
          <w:highlight w:val="yellow"/>
        </w:rPr>
        <w:t>µ</w:t>
      </w:r>
      <w:r w:rsidR="00EA2F18">
        <w:rPr>
          <w:highlight w:val="yellow"/>
        </w:rPr>
        <w:t>L</w:t>
      </w:r>
      <w:r w:rsidRPr="00002E13">
        <w:rPr>
          <w:highlight w:val="yellow"/>
        </w:rPr>
        <w:t xml:space="preserve"> (8,000 cells) per well of cell suspension into </w:t>
      </w:r>
      <w:r w:rsidR="008B7536">
        <w:rPr>
          <w:highlight w:val="yellow"/>
        </w:rPr>
        <w:t xml:space="preserve">384-well </w:t>
      </w:r>
      <w:r w:rsidR="00081912" w:rsidRPr="00002E13">
        <w:rPr>
          <w:highlight w:val="yellow"/>
        </w:rPr>
        <w:t xml:space="preserve">white </w:t>
      </w:r>
      <w:r w:rsidRPr="00002E13">
        <w:rPr>
          <w:highlight w:val="yellow"/>
        </w:rPr>
        <w:t xml:space="preserve">plates.  </w:t>
      </w:r>
    </w:p>
    <w:p w14:paraId="3986D1D0" w14:textId="77777777" w:rsidR="00B03AC3" w:rsidRPr="004F5431" w:rsidRDefault="00B03AC3" w:rsidP="004720A8">
      <w:pPr>
        <w:pStyle w:val="ListParagraph"/>
        <w:ind w:left="0"/>
        <w:rPr>
          <w:bCs/>
        </w:rPr>
      </w:pPr>
    </w:p>
    <w:p w14:paraId="042BF2A1" w14:textId="6C0CD7E7" w:rsidR="00B03AC3" w:rsidRPr="004F5431" w:rsidRDefault="00B03AC3" w:rsidP="004720A8">
      <w:pPr>
        <w:pStyle w:val="ListParagraph"/>
        <w:numPr>
          <w:ilvl w:val="1"/>
          <w:numId w:val="1"/>
        </w:numPr>
        <w:rPr>
          <w:bCs/>
          <w:highlight w:val="yellow"/>
        </w:rPr>
      </w:pPr>
      <w:r w:rsidRPr="004F5431">
        <w:rPr>
          <w:bCs/>
          <w:highlight w:val="yellow"/>
        </w:rPr>
        <w:t>Preparation and addition of compounds</w:t>
      </w:r>
    </w:p>
    <w:p w14:paraId="43C3ADE2" w14:textId="77777777" w:rsidR="00C16646" w:rsidRPr="00002E13" w:rsidRDefault="00C16646" w:rsidP="004720A8">
      <w:pPr>
        <w:pStyle w:val="ListParagraph"/>
        <w:ind w:left="0"/>
        <w:rPr>
          <w:b/>
          <w:highlight w:val="yellow"/>
        </w:rPr>
      </w:pPr>
    </w:p>
    <w:p w14:paraId="4A009FE6" w14:textId="63CDB09F" w:rsidR="004F5431" w:rsidRDefault="00B03AC3" w:rsidP="004720A8">
      <w:pPr>
        <w:widowControl/>
        <w:numPr>
          <w:ilvl w:val="2"/>
          <w:numId w:val="1"/>
        </w:numPr>
        <w:autoSpaceDE/>
        <w:autoSpaceDN/>
        <w:adjustRightInd/>
        <w:rPr>
          <w:highlight w:val="yellow"/>
        </w:rPr>
      </w:pPr>
      <w:r w:rsidRPr="00002E13">
        <w:rPr>
          <w:highlight w:val="yellow"/>
        </w:rPr>
        <w:t xml:space="preserve">Prepare serially diluted </w:t>
      </w:r>
      <w:r w:rsidR="002C66D9" w:rsidRPr="00002E13">
        <w:rPr>
          <w:highlight w:val="yellow"/>
        </w:rPr>
        <w:t>PROTAC</w:t>
      </w:r>
      <w:r w:rsidR="005A508D" w:rsidRPr="00002E13">
        <w:rPr>
          <w:highlight w:val="yellow"/>
        </w:rPr>
        <w:t xml:space="preserve"> or degrader </w:t>
      </w:r>
      <w:r w:rsidRPr="00002E13">
        <w:rPr>
          <w:highlight w:val="yellow"/>
        </w:rPr>
        <w:t>test compound plates at 1</w:t>
      </w:r>
      <w:r w:rsidR="004F5431">
        <w:rPr>
          <w:highlight w:val="yellow"/>
        </w:rPr>
        <w:t>,</w:t>
      </w:r>
      <w:r w:rsidRPr="00002E13">
        <w:rPr>
          <w:highlight w:val="yellow"/>
        </w:rPr>
        <w:t>000</w:t>
      </w:r>
      <w:r w:rsidR="004F5431">
        <w:rPr>
          <w:highlight w:val="yellow"/>
        </w:rPr>
        <w:t>x</w:t>
      </w:r>
      <w:r w:rsidRPr="00002E13">
        <w:rPr>
          <w:highlight w:val="yellow"/>
        </w:rPr>
        <w:t xml:space="preserve"> final concentration in 100% DMSO.</w:t>
      </w:r>
      <w:r w:rsidR="004F5431">
        <w:rPr>
          <w:highlight w:val="yellow"/>
        </w:rPr>
        <w:t xml:space="preserve"> </w:t>
      </w:r>
      <w:r w:rsidRPr="00002E13">
        <w:rPr>
          <w:highlight w:val="yellow"/>
        </w:rPr>
        <w:t xml:space="preserve">Then dilute </w:t>
      </w:r>
      <w:r w:rsidR="004F5431">
        <w:rPr>
          <w:highlight w:val="yellow"/>
        </w:rPr>
        <w:t xml:space="preserve">it </w:t>
      </w:r>
      <w:r w:rsidRPr="00002E13">
        <w:rPr>
          <w:highlight w:val="yellow"/>
        </w:rPr>
        <w:t>to 10</w:t>
      </w:r>
      <w:r w:rsidR="004F5431">
        <w:rPr>
          <w:highlight w:val="yellow"/>
        </w:rPr>
        <w:t>x</w:t>
      </w:r>
      <w:r w:rsidRPr="00002E13">
        <w:rPr>
          <w:highlight w:val="yellow"/>
        </w:rPr>
        <w:t xml:space="preserve"> final concentration in </w:t>
      </w:r>
      <w:r w:rsidR="008B7536">
        <w:rPr>
          <w:highlight w:val="yellow"/>
        </w:rPr>
        <w:t xml:space="preserve">the </w:t>
      </w:r>
      <w:r w:rsidRPr="00002E13">
        <w:rPr>
          <w:highlight w:val="yellow"/>
        </w:rPr>
        <w:t xml:space="preserve">cell </w:t>
      </w:r>
      <w:r w:rsidR="008B7536">
        <w:rPr>
          <w:highlight w:val="yellow"/>
        </w:rPr>
        <w:t xml:space="preserve">culture </w:t>
      </w:r>
      <w:r w:rsidRPr="00002E13">
        <w:rPr>
          <w:highlight w:val="yellow"/>
        </w:rPr>
        <w:t>medium.</w:t>
      </w:r>
      <w:r w:rsidR="00820480">
        <w:rPr>
          <w:highlight w:val="yellow"/>
        </w:rPr>
        <w:t xml:space="preserve"> </w:t>
      </w:r>
      <w:r w:rsidR="004F5431" w:rsidRPr="00002E13">
        <w:rPr>
          <w:highlight w:val="yellow"/>
        </w:rPr>
        <w:t xml:space="preserve">Add an equal volume of DMSO to </w:t>
      </w:r>
      <w:r w:rsidR="004F5431">
        <w:rPr>
          <w:highlight w:val="yellow"/>
        </w:rPr>
        <w:t>th</w:t>
      </w:r>
      <w:r w:rsidR="008B7536">
        <w:rPr>
          <w:highlight w:val="yellow"/>
        </w:rPr>
        <w:t>e</w:t>
      </w:r>
      <w:r w:rsidR="004F5431" w:rsidRPr="00002E13">
        <w:rPr>
          <w:highlight w:val="yellow"/>
        </w:rPr>
        <w:t xml:space="preserve"> medium, to be used as a no</w:t>
      </w:r>
      <w:r w:rsidR="004F5431">
        <w:rPr>
          <w:highlight w:val="yellow"/>
        </w:rPr>
        <w:t xml:space="preserve"> </w:t>
      </w:r>
      <w:r w:rsidR="004F5431" w:rsidRPr="00002E13">
        <w:rPr>
          <w:highlight w:val="yellow"/>
        </w:rPr>
        <w:t>compound DMSO control.</w:t>
      </w:r>
    </w:p>
    <w:p w14:paraId="3FFFF7AA" w14:textId="77777777" w:rsidR="004F5431" w:rsidRDefault="004F5431" w:rsidP="004720A8">
      <w:pPr>
        <w:widowControl/>
        <w:autoSpaceDE/>
        <w:autoSpaceDN/>
        <w:adjustRightInd/>
        <w:rPr>
          <w:highlight w:val="yellow"/>
        </w:rPr>
      </w:pPr>
    </w:p>
    <w:p w14:paraId="69336038" w14:textId="4288416D" w:rsidR="00B03AC3" w:rsidRPr="00002E13" w:rsidRDefault="002E4967" w:rsidP="004720A8">
      <w:pPr>
        <w:widowControl/>
        <w:numPr>
          <w:ilvl w:val="2"/>
          <w:numId w:val="1"/>
        </w:numPr>
        <w:autoSpaceDE/>
        <w:autoSpaceDN/>
        <w:adjustRightInd/>
        <w:rPr>
          <w:highlight w:val="yellow"/>
        </w:rPr>
      </w:pPr>
      <w:r w:rsidRPr="00002E13">
        <w:rPr>
          <w:highlight w:val="yellow"/>
        </w:rPr>
        <w:t xml:space="preserve">For </w:t>
      </w:r>
      <w:r w:rsidR="00B03AC3" w:rsidRPr="00002E13">
        <w:rPr>
          <w:highlight w:val="yellow"/>
        </w:rPr>
        <w:t>96</w:t>
      </w:r>
      <w:r w:rsidR="008B7536">
        <w:rPr>
          <w:highlight w:val="yellow"/>
        </w:rPr>
        <w:t>-</w:t>
      </w:r>
      <w:r w:rsidR="00B03AC3" w:rsidRPr="00002E13">
        <w:rPr>
          <w:highlight w:val="yellow"/>
        </w:rPr>
        <w:t>well format</w:t>
      </w:r>
      <w:r w:rsidR="004F5431">
        <w:rPr>
          <w:highlight w:val="yellow"/>
        </w:rPr>
        <w:t xml:space="preserve"> a</w:t>
      </w:r>
      <w:r w:rsidR="00B03AC3" w:rsidRPr="00002E13">
        <w:rPr>
          <w:highlight w:val="yellow"/>
        </w:rPr>
        <w:t>dd 10</w:t>
      </w:r>
      <w:r w:rsidR="004F5431">
        <w:rPr>
          <w:highlight w:val="yellow"/>
        </w:rPr>
        <w:t xml:space="preserve"> </w:t>
      </w:r>
      <w:r w:rsidR="00B03AC3" w:rsidRPr="00002E13">
        <w:rPr>
          <w:highlight w:val="yellow"/>
        </w:rPr>
        <w:t>µ</w:t>
      </w:r>
      <w:r w:rsidR="004F5431">
        <w:rPr>
          <w:highlight w:val="yellow"/>
        </w:rPr>
        <w:t>L</w:t>
      </w:r>
      <w:r w:rsidR="00B03AC3" w:rsidRPr="00002E13">
        <w:rPr>
          <w:highlight w:val="yellow"/>
        </w:rPr>
        <w:t xml:space="preserve"> of 10</w:t>
      </w:r>
      <w:r w:rsidR="004F5431">
        <w:rPr>
          <w:highlight w:val="yellow"/>
        </w:rPr>
        <w:t>x</w:t>
      </w:r>
      <w:r w:rsidR="00B03AC3" w:rsidRPr="00002E13">
        <w:rPr>
          <w:highlight w:val="yellow"/>
        </w:rPr>
        <w:t xml:space="preserve"> compound and control solutions to 90</w:t>
      </w:r>
      <w:r w:rsidR="004F5431">
        <w:rPr>
          <w:highlight w:val="yellow"/>
        </w:rPr>
        <w:t xml:space="preserve"> </w:t>
      </w:r>
      <w:r w:rsidR="00B03AC3" w:rsidRPr="00002E13">
        <w:rPr>
          <w:highlight w:val="yellow"/>
        </w:rPr>
        <w:t>µ</w:t>
      </w:r>
      <w:r w:rsidR="004F5431">
        <w:rPr>
          <w:highlight w:val="yellow"/>
        </w:rPr>
        <w:t>L of</w:t>
      </w:r>
      <w:r w:rsidR="00B03AC3" w:rsidRPr="00002E13">
        <w:rPr>
          <w:highlight w:val="yellow"/>
        </w:rPr>
        <w:t xml:space="preserve"> cells.</w:t>
      </w:r>
      <w:r w:rsidR="00B15501" w:rsidRPr="00002E13">
        <w:rPr>
          <w:highlight w:val="yellow"/>
        </w:rPr>
        <w:t xml:space="preserve"> </w:t>
      </w:r>
      <w:r w:rsidRPr="00002E13">
        <w:rPr>
          <w:highlight w:val="yellow"/>
        </w:rPr>
        <w:t xml:space="preserve">For </w:t>
      </w:r>
      <w:r w:rsidR="00B03AC3" w:rsidRPr="00002E13">
        <w:rPr>
          <w:highlight w:val="yellow"/>
        </w:rPr>
        <w:t>384</w:t>
      </w:r>
      <w:r w:rsidR="008B7536">
        <w:rPr>
          <w:highlight w:val="yellow"/>
        </w:rPr>
        <w:t>-</w:t>
      </w:r>
      <w:r w:rsidR="00B03AC3" w:rsidRPr="00002E13">
        <w:rPr>
          <w:highlight w:val="yellow"/>
        </w:rPr>
        <w:t xml:space="preserve">well format </w:t>
      </w:r>
      <w:r w:rsidR="004F5431">
        <w:rPr>
          <w:highlight w:val="yellow"/>
        </w:rPr>
        <w:t>a</w:t>
      </w:r>
      <w:r w:rsidR="00B03AC3" w:rsidRPr="00002E13">
        <w:rPr>
          <w:highlight w:val="yellow"/>
        </w:rPr>
        <w:t>dd 4</w:t>
      </w:r>
      <w:r w:rsidR="004F5431">
        <w:rPr>
          <w:highlight w:val="yellow"/>
        </w:rPr>
        <w:t xml:space="preserve"> </w:t>
      </w:r>
      <w:r w:rsidR="00B03AC3" w:rsidRPr="00002E13">
        <w:rPr>
          <w:highlight w:val="yellow"/>
        </w:rPr>
        <w:t>µ</w:t>
      </w:r>
      <w:r w:rsidR="004F5431">
        <w:rPr>
          <w:highlight w:val="yellow"/>
        </w:rPr>
        <w:t>L</w:t>
      </w:r>
      <w:r w:rsidR="00B03AC3" w:rsidRPr="00002E13">
        <w:rPr>
          <w:highlight w:val="yellow"/>
        </w:rPr>
        <w:t xml:space="preserve"> of 10</w:t>
      </w:r>
      <w:r w:rsidR="004F5431">
        <w:rPr>
          <w:highlight w:val="yellow"/>
        </w:rPr>
        <w:t>x</w:t>
      </w:r>
      <w:r w:rsidR="00B03AC3" w:rsidRPr="00002E13">
        <w:rPr>
          <w:highlight w:val="yellow"/>
        </w:rPr>
        <w:t xml:space="preserve"> compound and control solutions to 36</w:t>
      </w:r>
      <w:r w:rsidR="004F5431">
        <w:rPr>
          <w:highlight w:val="yellow"/>
        </w:rPr>
        <w:t xml:space="preserve"> </w:t>
      </w:r>
      <w:r w:rsidR="00B03AC3" w:rsidRPr="00002E13">
        <w:rPr>
          <w:highlight w:val="yellow"/>
        </w:rPr>
        <w:t>µ</w:t>
      </w:r>
      <w:r w:rsidR="004F5431">
        <w:rPr>
          <w:highlight w:val="yellow"/>
        </w:rPr>
        <w:t>L of</w:t>
      </w:r>
      <w:r w:rsidR="00B03AC3" w:rsidRPr="00002E13">
        <w:rPr>
          <w:highlight w:val="yellow"/>
        </w:rPr>
        <w:t xml:space="preserve"> cells.</w:t>
      </w:r>
      <w:r w:rsidR="004F5431" w:rsidRPr="004F5431">
        <w:rPr>
          <w:highlight w:val="yellow"/>
        </w:rPr>
        <w:t xml:space="preserve"> </w:t>
      </w:r>
    </w:p>
    <w:p w14:paraId="4237E020" w14:textId="77777777" w:rsidR="00C16646" w:rsidRPr="00002E13" w:rsidRDefault="00C16646" w:rsidP="004720A8">
      <w:pPr>
        <w:widowControl/>
        <w:autoSpaceDE/>
        <w:autoSpaceDN/>
        <w:adjustRightInd/>
        <w:rPr>
          <w:highlight w:val="yellow"/>
        </w:rPr>
      </w:pPr>
    </w:p>
    <w:p w14:paraId="450635CF" w14:textId="0FC416D0" w:rsidR="00754279" w:rsidRPr="00002E13" w:rsidRDefault="00B03AC3" w:rsidP="004720A8">
      <w:pPr>
        <w:widowControl/>
        <w:numPr>
          <w:ilvl w:val="2"/>
          <w:numId w:val="1"/>
        </w:numPr>
        <w:autoSpaceDE/>
        <w:autoSpaceDN/>
        <w:adjustRightInd/>
        <w:rPr>
          <w:highlight w:val="yellow"/>
        </w:rPr>
      </w:pPr>
      <w:r w:rsidRPr="00002E13">
        <w:rPr>
          <w:highlight w:val="yellow"/>
        </w:rPr>
        <w:t>Incubate the plates in a</w:t>
      </w:r>
      <w:r w:rsidR="008B7536">
        <w:rPr>
          <w:highlight w:val="yellow"/>
        </w:rPr>
        <w:t>n incubator at</w:t>
      </w:r>
      <w:r w:rsidRPr="00002E13">
        <w:rPr>
          <w:highlight w:val="yellow"/>
        </w:rPr>
        <w:t xml:space="preserve"> 37</w:t>
      </w:r>
      <w:r w:rsidR="004F5431">
        <w:rPr>
          <w:highlight w:val="yellow"/>
        </w:rPr>
        <w:t xml:space="preserve"> </w:t>
      </w:r>
      <w:r w:rsidRPr="00002E13">
        <w:rPr>
          <w:highlight w:val="yellow"/>
        </w:rPr>
        <w:t xml:space="preserve">°C </w:t>
      </w:r>
      <w:r w:rsidR="004F5431">
        <w:rPr>
          <w:highlight w:val="yellow"/>
        </w:rPr>
        <w:t>and</w:t>
      </w:r>
      <w:r w:rsidRPr="00002E13">
        <w:rPr>
          <w:highlight w:val="yellow"/>
        </w:rPr>
        <w:t xml:space="preserve"> 5% CO</w:t>
      </w:r>
      <w:r w:rsidRPr="00002E13">
        <w:rPr>
          <w:highlight w:val="yellow"/>
          <w:vertAlign w:val="subscript"/>
        </w:rPr>
        <w:t>2</w:t>
      </w:r>
      <w:r w:rsidRPr="00002E13">
        <w:rPr>
          <w:highlight w:val="yellow"/>
        </w:rPr>
        <w:t xml:space="preserve"> for </w:t>
      </w:r>
      <w:r w:rsidR="004F5431">
        <w:rPr>
          <w:highlight w:val="yellow"/>
        </w:rPr>
        <w:t xml:space="preserve">the </w:t>
      </w:r>
      <w:r w:rsidRPr="00002E13">
        <w:rPr>
          <w:highlight w:val="yellow"/>
        </w:rPr>
        <w:t>desired amount of time</w:t>
      </w:r>
      <w:r w:rsidR="0054556F" w:rsidRPr="00002E13">
        <w:rPr>
          <w:highlight w:val="yellow"/>
        </w:rPr>
        <w:t xml:space="preserve"> or in conditions </w:t>
      </w:r>
      <w:r w:rsidR="008B7536">
        <w:rPr>
          <w:highlight w:val="yellow"/>
        </w:rPr>
        <w:t xml:space="preserve">that </w:t>
      </w:r>
      <w:r w:rsidR="0054556F" w:rsidRPr="00002E13">
        <w:rPr>
          <w:highlight w:val="yellow"/>
        </w:rPr>
        <w:t>are optimal for their growth</w:t>
      </w:r>
      <w:r w:rsidRPr="00002E13">
        <w:rPr>
          <w:highlight w:val="yellow"/>
        </w:rPr>
        <w:t xml:space="preserve">. </w:t>
      </w:r>
    </w:p>
    <w:p w14:paraId="0F80C839" w14:textId="3430FC6C" w:rsidR="00C16646" w:rsidRDefault="00C16646" w:rsidP="004720A8">
      <w:pPr>
        <w:widowControl/>
        <w:autoSpaceDE/>
        <w:autoSpaceDN/>
        <w:adjustRightInd/>
        <w:rPr>
          <w:highlight w:val="yellow"/>
        </w:rPr>
      </w:pPr>
    </w:p>
    <w:p w14:paraId="45CFD9F1" w14:textId="1A8BF1E5" w:rsidR="00C743EA" w:rsidRPr="00EA2F18" w:rsidRDefault="00C743EA" w:rsidP="004720A8">
      <w:pPr>
        <w:pStyle w:val="ListParagraph"/>
        <w:ind w:left="0"/>
        <w:rPr>
          <w:b/>
        </w:rPr>
      </w:pPr>
      <w:r w:rsidRPr="00EA2F18">
        <w:t>NOTE:</w:t>
      </w:r>
      <w:r w:rsidR="00820480">
        <w:t xml:space="preserve"> </w:t>
      </w:r>
      <w:r w:rsidRPr="00EA2F18">
        <w:t>As this is an endpoint assay, testing of multiple time points will require preparation of separate degradation plates for each time point, as described in above step 1.1.2.</w:t>
      </w:r>
      <w:r>
        <w:t xml:space="preserve"> </w:t>
      </w:r>
      <w:r w:rsidRPr="00EA2F18">
        <w:t>Incubation times to detect compound-mediated degradation are highly variable and are also likely dependent on compound concentration.</w:t>
      </w:r>
      <w:r>
        <w:t xml:space="preserve"> </w:t>
      </w:r>
      <w:r w:rsidRPr="00EA2F18">
        <w:t>Suggested initial time points would be 6</w:t>
      </w:r>
      <w:r>
        <w:t xml:space="preserve"> </w:t>
      </w:r>
      <w:r w:rsidRPr="00EA2F18">
        <w:t>h and 24</w:t>
      </w:r>
      <w:r>
        <w:t xml:space="preserve"> </w:t>
      </w:r>
      <w:r w:rsidRPr="00EA2F18">
        <w:t xml:space="preserve">h. </w:t>
      </w:r>
    </w:p>
    <w:p w14:paraId="56508B7B" w14:textId="77777777" w:rsidR="00C743EA" w:rsidRPr="00002E13" w:rsidRDefault="00C743EA" w:rsidP="004720A8">
      <w:pPr>
        <w:widowControl/>
        <w:autoSpaceDE/>
        <w:autoSpaceDN/>
        <w:adjustRightInd/>
        <w:rPr>
          <w:highlight w:val="yellow"/>
        </w:rPr>
      </w:pPr>
    </w:p>
    <w:p w14:paraId="3DD2A4D8" w14:textId="111D3661" w:rsidR="00B03AC3" w:rsidRPr="00002E13" w:rsidRDefault="00B03AC3" w:rsidP="004720A8">
      <w:pPr>
        <w:widowControl/>
        <w:numPr>
          <w:ilvl w:val="2"/>
          <w:numId w:val="1"/>
        </w:numPr>
        <w:autoSpaceDE/>
        <w:autoSpaceDN/>
        <w:adjustRightInd/>
        <w:rPr>
          <w:highlight w:val="yellow"/>
        </w:rPr>
      </w:pPr>
      <w:r w:rsidRPr="00002E13">
        <w:rPr>
          <w:highlight w:val="yellow"/>
        </w:rPr>
        <w:t xml:space="preserve">If measuring endpoint luminescent detection without the optional CTF, </w:t>
      </w:r>
      <w:r w:rsidR="002B665C" w:rsidRPr="00002E13">
        <w:rPr>
          <w:highlight w:val="yellow"/>
        </w:rPr>
        <w:t>proceed directly</w:t>
      </w:r>
      <w:r w:rsidRPr="00002E13">
        <w:rPr>
          <w:highlight w:val="yellow"/>
        </w:rPr>
        <w:t xml:space="preserve"> to step 1.</w:t>
      </w:r>
      <w:r w:rsidR="00AF2A89" w:rsidRPr="00002E13">
        <w:rPr>
          <w:highlight w:val="yellow"/>
        </w:rPr>
        <w:t>3</w:t>
      </w:r>
      <w:r w:rsidRPr="00002E13">
        <w:rPr>
          <w:highlight w:val="yellow"/>
        </w:rPr>
        <w:t xml:space="preserve"> below.</w:t>
      </w:r>
      <w:r w:rsidR="00820480">
        <w:rPr>
          <w:highlight w:val="yellow"/>
        </w:rPr>
        <w:t xml:space="preserve"> </w:t>
      </w:r>
      <w:r w:rsidRPr="00002E13">
        <w:rPr>
          <w:highlight w:val="yellow"/>
        </w:rPr>
        <w:t>If performing multiplexing with CTF, proceed to the next section 1.4 below</w:t>
      </w:r>
      <w:r w:rsidR="00C16646" w:rsidRPr="00002E13">
        <w:rPr>
          <w:highlight w:val="yellow"/>
        </w:rPr>
        <w:t>.</w:t>
      </w:r>
    </w:p>
    <w:p w14:paraId="2EBC37E4" w14:textId="77777777" w:rsidR="00C16646" w:rsidRPr="00002E13" w:rsidRDefault="00C16646" w:rsidP="004720A8">
      <w:pPr>
        <w:widowControl/>
        <w:autoSpaceDE/>
        <w:autoSpaceDN/>
        <w:adjustRightInd/>
        <w:rPr>
          <w:highlight w:val="yellow"/>
        </w:rPr>
      </w:pPr>
    </w:p>
    <w:p w14:paraId="753D7178" w14:textId="55B9D17D" w:rsidR="00B03AC3" w:rsidRPr="004F5431" w:rsidRDefault="004F5431" w:rsidP="004720A8">
      <w:pPr>
        <w:pStyle w:val="ListParagraph"/>
        <w:numPr>
          <w:ilvl w:val="1"/>
          <w:numId w:val="1"/>
        </w:numPr>
        <w:rPr>
          <w:bCs/>
          <w:highlight w:val="yellow"/>
        </w:rPr>
      </w:pPr>
      <w:r w:rsidRPr="004F5431">
        <w:rPr>
          <w:bCs/>
          <w:highlight w:val="yellow"/>
        </w:rPr>
        <w:t>L</w:t>
      </w:r>
      <w:r w:rsidR="00B03AC3" w:rsidRPr="004F5431">
        <w:rPr>
          <w:bCs/>
          <w:highlight w:val="yellow"/>
        </w:rPr>
        <w:t>ytic measurement</w:t>
      </w:r>
      <w:r w:rsidRPr="004F5431">
        <w:rPr>
          <w:bCs/>
          <w:highlight w:val="yellow"/>
        </w:rPr>
        <w:t xml:space="preserve"> of cells</w:t>
      </w:r>
      <w:r w:rsidR="00B03AC3" w:rsidRPr="004F5431">
        <w:rPr>
          <w:bCs/>
          <w:highlight w:val="yellow"/>
        </w:rPr>
        <w:t xml:space="preserve"> </w:t>
      </w:r>
    </w:p>
    <w:p w14:paraId="5476B7D6" w14:textId="77777777" w:rsidR="00C16646" w:rsidRPr="00002E13" w:rsidRDefault="00C16646" w:rsidP="004720A8">
      <w:pPr>
        <w:pStyle w:val="ListParagraph"/>
        <w:ind w:left="0"/>
        <w:rPr>
          <w:b/>
          <w:highlight w:val="yellow"/>
        </w:rPr>
      </w:pPr>
    </w:p>
    <w:p w14:paraId="5137032D" w14:textId="06236683" w:rsidR="00B03AC3" w:rsidRPr="00002E13" w:rsidRDefault="00B03AC3" w:rsidP="004720A8">
      <w:pPr>
        <w:pStyle w:val="ListParagraph"/>
        <w:numPr>
          <w:ilvl w:val="2"/>
          <w:numId w:val="1"/>
        </w:numPr>
        <w:rPr>
          <w:b/>
          <w:highlight w:val="yellow"/>
        </w:rPr>
      </w:pPr>
      <w:r w:rsidRPr="00002E13">
        <w:rPr>
          <w:highlight w:val="yellow"/>
        </w:rPr>
        <w:lastRenderedPageBreak/>
        <w:t>Immediately prior to HiBiT lytic measurements, prepare 2</w:t>
      </w:r>
      <w:r w:rsidR="004F5431">
        <w:rPr>
          <w:highlight w:val="yellow"/>
        </w:rPr>
        <w:t>x</w:t>
      </w:r>
      <w:r w:rsidRPr="00002E13">
        <w:rPr>
          <w:highlight w:val="yellow"/>
        </w:rPr>
        <w:t xml:space="preserve"> lytic detection reagent by adding 20</w:t>
      </w:r>
      <w:r w:rsidR="00B15501" w:rsidRPr="00002E13">
        <w:rPr>
          <w:highlight w:val="yellow"/>
        </w:rPr>
        <w:t xml:space="preserve"> </w:t>
      </w:r>
      <w:r w:rsidRPr="00002E13">
        <w:rPr>
          <w:highlight w:val="yellow"/>
        </w:rPr>
        <w:t>µ</w:t>
      </w:r>
      <w:r w:rsidR="004F5431">
        <w:rPr>
          <w:highlight w:val="yellow"/>
        </w:rPr>
        <w:t>L</w:t>
      </w:r>
      <w:r w:rsidRPr="00002E13">
        <w:rPr>
          <w:highlight w:val="yellow"/>
        </w:rPr>
        <w:t xml:space="preserve"> of lytic substrate and 10</w:t>
      </w:r>
      <w:r w:rsidR="00B15501" w:rsidRPr="00002E13">
        <w:rPr>
          <w:highlight w:val="yellow"/>
        </w:rPr>
        <w:t xml:space="preserve"> </w:t>
      </w:r>
      <w:r w:rsidRPr="00002E13">
        <w:rPr>
          <w:highlight w:val="yellow"/>
        </w:rPr>
        <w:t>µ</w:t>
      </w:r>
      <w:r w:rsidR="004F5431">
        <w:rPr>
          <w:highlight w:val="yellow"/>
        </w:rPr>
        <w:t>L</w:t>
      </w:r>
      <w:r w:rsidRPr="00002E13">
        <w:rPr>
          <w:highlight w:val="yellow"/>
        </w:rPr>
        <w:t xml:space="preserve"> of </w:t>
      </w:r>
      <w:proofErr w:type="spellStart"/>
      <w:r w:rsidRPr="00002E13">
        <w:rPr>
          <w:highlight w:val="yellow"/>
        </w:rPr>
        <w:t>LgBiT</w:t>
      </w:r>
      <w:proofErr w:type="spellEnd"/>
      <w:r w:rsidRPr="00002E13">
        <w:rPr>
          <w:highlight w:val="yellow"/>
        </w:rPr>
        <w:t xml:space="preserve"> protein per every 1</w:t>
      </w:r>
      <w:r w:rsidR="00B15501" w:rsidRPr="00002E13">
        <w:rPr>
          <w:highlight w:val="yellow"/>
        </w:rPr>
        <w:t xml:space="preserve"> </w:t>
      </w:r>
      <w:r w:rsidRPr="00002E13">
        <w:rPr>
          <w:highlight w:val="yellow"/>
        </w:rPr>
        <w:t xml:space="preserve">mL of </w:t>
      </w:r>
      <w:r w:rsidR="004F5431">
        <w:rPr>
          <w:highlight w:val="yellow"/>
        </w:rPr>
        <w:t xml:space="preserve">the </w:t>
      </w:r>
      <w:r w:rsidRPr="00002E13">
        <w:rPr>
          <w:highlight w:val="yellow"/>
        </w:rPr>
        <w:t>lytic buffer.</w:t>
      </w:r>
      <w:r w:rsidR="00820480">
        <w:rPr>
          <w:highlight w:val="yellow"/>
        </w:rPr>
        <w:t xml:space="preserve"> </w:t>
      </w:r>
      <w:r w:rsidRPr="00002E13">
        <w:rPr>
          <w:highlight w:val="yellow"/>
        </w:rPr>
        <w:t>Prepare enough 2</w:t>
      </w:r>
      <w:r w:rsidR="004F5431">
        <w:rPr>
          <w:highlight w:val="yellow"/>
        </w:rPr>
        <w:t>x</w:t>
      </w:r>
      <w:r w:rsidRPr="00002E13">
        <w:rPr>
          <w:highlight w:val="yellow"/>
        </w:rPr>
        <w:t xml:space="preserve"> detection reagent for number of wells to be assay</w:t>
      </w:r>
      <w:r w:rsidR="00BC0588" w:rsidRPr="00002E13">
        <w:rPr>
          <w:highlight w:val="yellow"/>
        </w:rPr>
        <w:t>ed</w:t>
      </w:r>
      <w:r w:rsidRPr="00002E13">
        <w:rPr>
          <w:highlight w:val="yellow"/>
        </w:rPr>
        <w:t>, including extra volume to account for pipetting error (i.e.</w:t>
      </w:r>
      <w:r w:rsidR="004F5431">
        <w:rPr>
          <w:highlight w:val="yellow"/>
        </w:rPr>
        <w:t>,</w:t>
      </w:r>
      <w:r w:rsidRPr="00002E13">
        <w:rPr>
          <w:highlight w:val="yellow"/>
        </w:rPr>
        <w:t xml:space="preserve"> number of wells + 10%)</w:t>
      </w:r>
      <w:r w:rsidR="008B7536">
        <w:rPr>
          <w:highlight w:val="yellow"/>
        </w:rPr>
        <w:t>.</w:t>
      </w:r>
    </w:p>
    <w:p w14:paraId="5D7AC3ED" w14:textId="77777777" w:rsidR="00C16646" w:rsidRPr="00002E13" w:rsidRDefault="00C16646" w:rsidP="004720A8">
      <w:pPr>
        <w:pStyle w:val="ListParagraph"/>
        <w:ind w:left="0"/>
        <w:rPr>
          <w:b/>
          <w:highlight w:val="yellow"/>
        </w:rPr>
      </w:pPr>
    </w:p>
    <w:p w14:paraId="3F91BA08" w14:textId="39AF4868" w:rsidR="00C16646" w:rsidRPr="00002E13" w:rsidRDefault="00B03AC3" w:rsidP="004720A8">
      <w:pPr>
        <w:pStyle w:val="ListParagraph"/>
        <w:numPr>
          <w:ilvl w:val="2"/>
          <w:numId w:val="1"/>
        </w:numPr>
        <w:rPr>
          <w:b/>
          <w:highlight w:val="yellow"/>
        </w:rPr>
      </w:pPr>
      <w:r w:rsidRPr="00002E13">
        <w:rPr>
          <w:highlight w:val="yellow"/>
        </w:rPr>
        <w:t>Add prepared lytic detection reagent to cells</w:t>
      </w:r>
      <w:r w:rsidR="002E4967" w:rsidRPr="00002E13">
        <w:rPr>
          <w:highlight w:val="yellow"/>
        </w:rPr>
        <w:t xml:space="preserve">. For </w:t>
      </w:r>
      <w:r w:rsidRPr="00002E13">
        <w:rPr>
          <w:highlight w:val="yellow"/>
        </w:rPr>
        <w:t>96</w:t>
      </w:r>
      <w:r w:rsidR="008B7536">
        <w:rPr>
          <w:highlight w:val="yellow"/>
        </w:rPr>
        <w:t>-</w:t>
      </w:r>
      <w:r w:rsidRPr="00002E13">
        <w:rPr>
          <w:highlight w:val="yellow"/>
        </w:rPr>
        <w:t>well format</w:t>
      </w:r>
      <w:r w:rsidR="004F5431">
        <w:rPr>
          <w:highlight w:val="yellow"/>
        </w:rPr>
        <w:t>,</w:t>
      </w:r>
      <w:r w:rsidRPr="00002E13">
        <w:rPr>
          <w:highlight w:val="yellow"/>
        </w:rPr>
        <w:t xml:space="preserve"> </w:t>
      </w:r>
      <w:r w:rsidR="004F5431">
        <w:rPr>
          <w:highlight w:val="yellow"/>
        </w:rPr>
        <w:t>a</w:t>
      </w:r>
      <w:r w:rsidRPr="00002E13">
        <w:rPr>
          <w:highlight w:val="yellow"/>
        </w:rPr>
        <w:t>dd 100</w:t>
      </w:r>
      <w:r w:rsidR="004F5431">
        <w:rPr>
          <w:highlight w:val="yellow"/>
        </w:rPr>
        <w:t xml:space="preserve"> </w:t>
      </w:r>
      <w:r w:rsidRPr="00002E13">
        <w:rPr>
          <w:highlight w:val="yellow"/>
        </w:rPr>
        <w:t>µL of 2</w:t>
      </w:r>
      <w:r w:rsidR="004F5431">
        <w:rPr>
          <w:highlight w:val="yellow"/>
        </w:rPr>
        <w:t>x</w:t>
      </w:r>
      <w:r w:rsidRPr="00002E13">
        <w:rPr>
          <w:highlight w:val="yellow"/>
        </w:rPr>
        <w:t xml:space="preserve"> </w:t>
      </w:r>
      <w:r w:rsidR="00124F6D" w:rsidRPr="00002E13">
        <w:rPr>
          <w:highlight w:val="yellow"/>
        </w:rPr>
        <w:t>l</w:t>
      </w:r>
      <w:r w:rsidRPr="00002E13">
        <w:rPr>
          <w:highlight w:val="yellow"/>
        </w:rPr>
        <w:t xml:space="preserve">ytic </w:t>
      </w:r>
      <w:r w:rsidR="00124F6D" w:rsidRPr="00002E13">
        <w:rPr>
          <w:highlight w:val="yellow"/>
        </w:rPr>
        <w:t>d</w:t>
      </w:r>
      <w:r w:rsidRPr="00002E13">
        <w:rPr>
          <w:highlight w:val="yellow"/>
        </w:rPr>
        <w:t xml:space="preserve">etection </w:t>
      </w:r>
      <w:r w:rsidR="00124F6D" w:rsidRPr="00002E13">
        <w:rPr>
          <w:highlight w:val="yellow"/>
        </w:rPr>
        <w:t>r</w:t>
      </w:r>
      <w:r w:rsidRPr="00002E13">
        <w:rPr>
          <w:highlight w:val="yellow"/>
        </w:rPr>
        <w:t>eagent to each well containing 100</w:t>
      </w:r>
      <w:r w:rsidR="00B15501" w:rsidRPr="00002E13">
        <w:rPr>
          <w:highlight w:val="yellow"/>
        </w:rPr>
        <w:t xml:space="preserve"> </w:t>
      </w:r>
      <w:r w:rsidRPr="00002E13">
        <w:rPr>
          <w:highlight w:val="yellow"/>
        </w:rPr>
        <w:t>µ</w:t>
      </w:r>
      <w:r w:rsidR="004F5431">
        <w:rPr>
          <w:highlight w:val="yellow"/>
        </w:rPr>
        <w:t>L</w:t>
      </w:r>
      <w:r w:rsidRPr="00002E13">
        <w:rPr>
          <w:highlight w:val="yellow"/>
        </w:rPr>
        <w:t xml:space="preserve"> of cells</w:t>
      </w:r>
      <w:r w:rsidR="004F5431">
        <w:rPr>
          <w:highlight w:val="yellow"/>
        </w:rPr>
        <w:t>.</w:t>
      </w:r>
      <w:r w:rsidR="00B15501" w:rsidRPr="00002E13">
        <w:rPr>
          <w:b/>
          <w:highlight w:val="yellow"/>
        </w:rPr>
        <w:t xml:space="preserve"> </w:t>
      </w:r>
      <w:r w:rsidR="002E4967" w:rsidRPr="00002E13">
        <w:rPr>
          <w:highlight w:val="yellow"/>
        </w:rPr>
        <w:t xml:space="preserve">For </w:t>
      </w:r>
      <w:r w:rsidRPr="00002E13">
        <w:rPr>
          <w:highlight w:val="yellow"/>
        </w:rPr>
        <w:t>384-well format</w:t>
      </w:r>
      <w:r w:rsidR="004F5431">
        <w:rPr>
          <w:highlight w:val="yellow"/>
        </w:rPr>
        <w:t>, a</w:t>
      </w:r>
      <w:r w:rsidRPr="00002E13">
        <w:rPr>
          <w:highlight w:val="yellow"/>
        </w:rPr>
        <w:t>dd 40</w:t>
      </w:r>
      <w:r w:rsidR="00B15501" w:rsidRPr="00002E13">
        <w:rPr>
          <w:highlight w:val="yellow"/>
        </w:rPr>
        <w:t xml:space="preserve"> </w:t>
      </w:r>
      <w:r w:rsidRPr="00002E13">
        <w:rPr>
          <w:bCs/>
          <w:highlight w:val="yellow"/>
        </w:rPr>
        <w:t>µ</w:t>
      </w:r>
      <w:r w:rsidR="004F5431">
        <w:rPr>
          <w:highlight w:val="yellow"/>
        </w:rPr>
        <w:t>L</w:t>
      </w:r>
      <w:r w:rsidRPr="00002E13">
        <w:rPr>
          <w:highlight w:val="yellow"/>
        </w:rPr>
        <w:t xml:space="preserve"> of 2</w:t>
      </w:r>
      <w:r w:rsidR="004F5431">
        <w:rPr>
          <w:highlight w:val="yellow"/>
        </w:rPr>
        <w:t>x</w:t>
      </w:r>
      <w:r w:rsidRPr="00002E13">
        <w:rPr>
          <w:highlight w:val="yellow"/>
        </w:rPr>
        <w:t xml:space="preserve"> </w:t>
      </w:r>
      <w:r w:rsidR="00124F6D" w:rsidRPr="00002E13">
        <w:rPr>
          <w:highlight w:val="yellow"/>
        </w:rPr>
        <w:t>l</w:t>
      </w:r>
      <w:r w:rsidRPr="00002E13">
        <w:rPr>
          <w:highlight w:val="yellow"/>
        </w:rPr>
        <w:t xml:space="preserve">ytic </w:t>
      </w:r>
      <w:r w:rsidR="00124F6D" w:rsidRPr="00002E13">
        <w:rPr>
          <w:highlight w:val="yellow"/>
        </w:rPr>
        <w:t>d</w:t>
      </w:r>
      <w:r w:rsidRPr="00002E13">
        <w:rPr>
          <w:highlight w:val="yellow"/>
        </w:rPr>
        <w:t xml:space="preserve">etection </w:t>
      </w:r>
      <w:r w:rsidR="00124F6D" w:rsidRPr="00002E13">
        <w:rPr>
          <w:highlight w:val="yellow"/>
        </w:rPr>
        <w:t>r</w:t>
      </w:r>
      <w:r w:rsidRPr="00002E13">
        <w:rPr>
          <w:highlight w:val="yellow"/>
        </w:rPr>
        <w:t>eagent to each well containing 40</w:t>
      </w:r>
      <w:r w:rsidR="004F5431">
        <w:rPr>
          <w:highlight w:val="yellow"/>
        </w:rPr>
        <w:t xml:space="preserve"> </w:t>
      </w:r>
      <w:r w:rsidRPr="00002E13">
        <w:rPr>
          <w:highlight w:val="yellow"/>
        </w:rPr>
        <w:t>µ</w:t>
      </w:r>
      <w:r w:rsidR="004F5431">
        <w:rPr>
          <w:highlight w:val="yellow"/>
        </w:rPr>
        <w:t>L</w:t>
      </w:r>
      <w:r w:rsidRPr="00002E13">
        <w:rPr>
          <w:highlight w:val="yellow"/>
        </w:rPr>
        <w:t xml:space="preserve"> of cells</w:t>
      </w:r>
      <w:r w:rsidR="004F5431">
        <w:rPr>
          <w:highlight w:val="yellow"/>
        </w:rPr>
        <w:t xml:space="preserve">. </w:t>
      </w:r>
      <w:r w:rsidR="00124F6D" w:rsidRPr="00002E13">
        <w:rPr>
          <w:highlight w:val="yellow"/>
        </w:rPr>
        <w:t xml:space="preserve"> </w:t>
      </w:r>
      <w:r w:rsidR="004F5431">
        <w:rPr>
          <w:highlight w:val="yellow"/>
        </w:rPr>
        <w:t>M</w:t>
      </w:r>
      <w:r w:rsidRPr="00002E13">
        <w:rPr>
          <w:highlight w:val="yellow"/>
        </w:rPr>
        <w:t xml:space="preserve">ix </w:t>
      </w:r>
      <w:r w:rsidR="004F5431">
        <w:rPr>
          <w:highlight w:val="yellow"/>
        </w:rPr>
        <w:t xml:space="preserve">the </w:t>
      </w:r>
      <w:r w:rsidRPr="00002E13">
        <w:rPr>
          <w:highlight w:val="yellow"/>
        </w:rPr>
        <w:t>plate on a</w:t>
      </w:r>
      <w:r w:rsidR="00F87DDE" w:rsidRPr="00002E13">
        <w:rPr>
          <w:highlight w:val="yellow"/>
        </w:rPr>
        <w:t xml:space="preserve"> microplate vortex mixer</w:t>
      </w:r>
      <w:r w:rsidRPr="00002E13">
        <w:rPr>
          <w:highlight w:val="yellow"/>
        </w:rPr>
        <w:t xml:space="preserve"> for 10-20 min at 350 rpm</w:t>
      </w:r>
      <w:r w:rsidR="004F5431">
        <w:rPr>
          <w:highlight w:val="yellow"/>
        </w:rPr>
        <w:t>.</w:t>
      </w:r>
      <w:r w:rsidRPr="00002E13" w:rsidDel="00F60690">
        <w:rPr>
          <w:highlight w:val="yellow"/>
        </w:rPr>
        <w:t xml:space="preserve"> </w:t>
      </w:r>
    </w:p>
    <w:p w14:paraId="7A2D8E1D" w14:textId="77777777" w:rsidR="00C16646" w:rsidRPr="00002E13" w:rsidRDefault="00C16646" w:rsidP="004720A8">
      <w:pPr>
        <w:pStyle w:val="ListParagraph"/>
        <w:ind w:left="0"/>
        <w:rPr>
          <w:highlight w:val="yellow"/>
        </w:rPr>
      </w:pPr>
    </w:p>
    <w:p w14:paraId="79F50486" w14:textId="54E3571C" w:rsidR="00B03AC3" w:rsidRPr="00002E13" w:rsidRDefault="00B03AC3" w:rsidP="004720A8">
      <w:pPr>
        <w:pStyle w:val="ListParagraph"/>
        <w:numPr>
          <w:ilvl w:val="2"/>
          <w:numId w:val="1"/>
        </w:numPr>
        <w:rPr>
          <w:b/>
          <w:highlight w:val="yellow"/>
        </w:rPr>
      </w:pPr>
      <w:r w:rsidRPr="00002E13">
        <w:rPr>
          <w:highlight w:val="yellow"/>
        </w:rPr>
        <w:t>Measure luminescence on a luminometer capable of reading luminescence in a 96- or 384-well plate</w:t>
      </w:r>
      <w:r w:rsidR="00B15501" w:rsidRPr="00002E13">
        <w:rPr>
          <w:highlight w:val="yellow"/>
        </w:rPr>
        <w:t>.</w:t>
      </w:r>
    </w:p>
    <w:p w14:paraId="73D0DA79" w14:textId="77777777" w:rsidR="00B03AC3" w:rsidRPr="004F5431" w:rsidRDefault="00B03AC3" w:rsidP="004720A8">
      <w:pPr>
        <w:pStyle w:val="ListParagraph"/>
        <w:ind w:left="0"/>
        <w:rPr>
          <w:bCs/>
          <w:highlight w:val="yellow"/>
        </w:rPr>
      </w:pPr>
    </w:p>
    <w:p w14:paraId="64AA4F67" w14:textId="2FD9CF70" w:rsidR="00C16646" w:rsidRPr="004F5431" w:rsidRDefault="00B03AC3" w:rsidP="004720A8">
      <w:pPr>
        <w:pStyle w:val="ListParagraph"/>
        <w:numPr>
          <w:ilvl w:val="1"/>
          <w:numId w:val="1"/>
        </w:numPr>
        <w:rPr>
          <w:bCs/>
          <w:highlight w:val="yellow"/>
        </w:rPr>
      </w:pPr>
      <w:r w:rsidRPr="004F5431">
        <w:rPr>
          <w:bCs/>
          <w:highlight w:val="yellow"/>
        </w:rPr>
        <w:t xml:space="preserve">Optional </w:t>
      </w:r>
      <w:r w:rsidR="002B665C" w:rsidRPr="004F5431">
        <w:rPr>
          <w:bCs/>
          <w:highlight w:val="yellow"/>
        </w:rPr>
        <w:t>c</w:t>
      </w:r>
      <w:r w:rsidRPr="004F5431">
        <w:rPr>
          <w:bCs/>
          <w:highlight w:val="yellow"/>
        </w:rPr>
        <w:t xml:space="preserve">ell </w:t>
      </w:r>
      <w:r w:rsidR="002B665C" w:rsidRPr="004F5431">
        <w:rPr>
          <w:bCs/>
          <w:highlight w:val="yellow"/>
        </w:rPr>
        <w:t>v</w:t>
      </w:r>
      <w:r w:rsidRPr="004F5431">
        <w:rPr>
          <w:bCs/>
          <w:highlight w:val="yellow"/>
        </w:rPr>
        <w:t>iability multiplex</w:t>
      </w:r>
      <w:r w:rsidR="002B665C" w:rsidRPr="004F5431">
        <w:rPr>
          <w:bCs/>
          <w:highlight w:val="yellow"/>
        </w:rPr>
        <w:t>ing</w:t>
      </w:r>
      <w:r w:rsidRPr="004F5431">
        <w:rPr>
          <w:bCs/>
          <w:highlight w:val="yellow"/>
        </w:rPr>
        <w:t xml:space="preserve"> </w:t>
      </w:r>
    </w:p>
    <w:p w14:paraId="51F7C976" w14:textId="02728FB5" w:rsidR="00B15501" w:rsidRPr="004F5431" w:rsidRDefault="00B15501" w:rsidP="004720A8">
      <w:pPr>
        <w:pStyle w:val="ListParagraph"/>
        <w:ind w:left="0"/>
        <w:rPr>
          <w:b/>
        </w:rPr>
      </w:pPr>
    </w:p>
    <w:p w14:paraId="7FFFC986" w14:textId="57B2FFB3" w:rsidR="00B15501" w:rsidRPr="004F5431" w:rsidRDefault="00B15501" w:rsidP="004720A8">
      <w:pPr>
        <w:pStyle w:val="ListParagraph"/>
        <w:ind w:left="0"/>
        <w:rPr>
          <w:bCs/>
        </w:rPr>
      </w:pPr>
      <w:r w:rsidRPr="004F5431">
        <w:rPr>
          <w:bCs/>
        </w:rPr>
        <w:t>NOTE: This step is performed using a commercially available</w:t>
      </w:r>
      <w:r w:rsidR="0025481B">
        <w:rPr>
          <w:bCs/>
        </w:rPr>
        <w:t xml:space="preserve"> CTF</w:t>
      </w:r>
      <w:r w:rsidRPr="004F5431">
        <w:rPr>
          <w:bCs/>
        </w:rPr>
        <w:t xml:space="preserve"> kit (see </w:t>
      </w:r>
      <w:r w:rsidRPr="004F5431">
        <w:rPr>
          <w:b/>
        </w:rPr>
        <w:t>Table of Materials</w:t>
      </w:r>
      <w:r w:rsidRPr="004F5431">
        <w:rPr>
          <w:bCs/>
        </w:rPr>
        <w:t>).</w:t>
      </w:r>
    </w:p>
    <w:p w14:paraId="55FD7D1A" w14:textId="77777777" w:rsidR="00B15501" w:rsidRPr="00002E13" w:rsidRDefault="00B15501" w:rsidP="004720A8">
      <w:pPr>
        <w:pStyle w:val="ListParagraph"/>
        <w:ind w:left="0"/>
        <w:rPr>
          <w:bCs/>
          <w:highlight w:val="yellow"/>
        </w:rPr>
      </w:pPr>
    </w:p>
    <w:p w14:paraId="650D8E99" w14:textId="2A186F51" w:rsidR="00B03AC3" w:rsidRPr="00002E13" w:rsidRDefault="002C66D9" w:rsidP="004720A8">
      <w:pPr>
        <w:pStyle w:val="ListParagraph"/>
        <w:numPr>
          <w:ilvl w:val="2"/>
          <w:numId w:val="1"/>
        </w:numPr>
        <w:rPr>
          <w:b/>
          <w:highlight w:val="yellow"/>
        </w:rPr>
      </w:pPr>
      <w:r w:rsidRPr="00002E13">
        <w:rPr>
          <w:bCs/>
          <w:highlight w:val="yellow"/>
        </w:rPr>
        <w:t xml:space="preserve">30-40 min prior to </w:t>
      </w:r>
      <w:r w:rsidR="004F5431">
        <w:rPr>
          <w:bCs/>
          <w:highlight w:val="yellow"/>
        </w:rPr>
        <w:t xml:space="preserve">the </w:t>
      </w:r>
      <w:r w:rsidRPr="00002E13">
        <w:rPr>
          <w:bCs/>
          <w:highlight w:val="yellow"/>
        </w:rPr>
        <w:t>desired endpoint measurement, p</w:t>
      </w:r>
      <w:r w:rsidR="00B03AC3" w:rsidRPr="00002E13">
        <w:rPr>
          <w:bCs/>
          <w:highlight w:val="yellow"/>
        </w:rPr>
        <w:t>repare a 6</w:t>
      </w:r>
      <w:r w:rsidR="004F5431">
        <w:rPr>
          <w:bCs/>
          <w:highlight w:val="yellow"/>
        </w:rPr>
        <w:t>x</w:t>
      </w:r>
      <w:r w:rsidR="00B03AC3" w:rsidRPr="00002E13">
        <w:rPr>
          <w:bCs/>
          <w:highlight w:val="yellow"/>
        </w:rPr>
        <w:t xml:space="preserve"> </w:t>
      </w:r>
      <w:r w:rsidR="00B15501" w:rsidRPr="00002E13">
        <w:rPr>
          <w:bCs/>
          <w:highlight w:val="yellow"/>
        </w:rPr>
        <w:t>cell viability detection</w:t>
      </w:r>
      <w:r w:rsidR="00B03AC3" w:rsidRPr="00002E13">
        <w:rPr>
          <w:bCs/>
          <w:highlight w:val="yellow"/>
        </w:rPr>
        <w:t xml:space="preserve"> reagent solution by adding 10</w:t>
      </w:r>
      <w:r w:rsidR="00B15501" w:rsidRPr="00002E13">
        <w:rPr>
          <w:bCs/>
          <w:highlight w:val="yellow"/>
        </w:rPr>
        <w:t xml:space="preserve"> </w:t>
      </w:r>
      <w:r w:rsidR="00B03AC3" w:rsidRPr="00002E13">
        <w:rPr>
          <w:bCs/>
          <w:highlight w:val="yellow"/>
        </w:rPr>
        <w:t>µ</w:t>
      </w:r>
      <w:r w:rsidR="004F5431">
        <w:rPr>
          <w:bCs/>
          <w:highlight w:val="yellow"/>
        </w:rPr>
        <w:t>L</w:t>
      </w:r>
      <w:r w:rsidR="00B03AC3" w:rsidRPr="00002E13">
        <w:rPr>
          <w:bCs/>
          <w:highlight w:val="yellow"/>
        </w:rPr>
        <w:t xml:space="preserve"> of </w:t>
      </w:r>
      <w:r w:rsidR="00B15501" w:rsidRPr="00002E13">
        <w:rPr>
          <w:bCs/>
          <w:highlight w:val="yellow"/>
        </w:rPr>
        <w:t xml:space="preserve">the </w:t>
      </w:r>
      <w:r w:rsidR="00B03AC3" w:rsidRPr="00002E13">
        <w:rPr>
          <w:bCs/>
          <w:highlight w:val="yellow"/>
        </w:rPr>
        <w:t>substrate to 2</w:t>
      </w:r>
      <w:r w:rsidR="00B15501" w:rsidRPr="00002E13">
        <w:rPr>
          <w:bCs/>
          <w:highlight w:val="yellow"/>
        </w:rPr>
        <w:t xml:space="preserve"> </w:t>
      </w:r>
      <w:r w:rsidR="00B03AC3" w:rsidRPr="00002E13">
        <w:rPr>
          <w:bCs/>
          <w:highlight w:val="yellow"/>
        </w:rPr>
        <w:t>m</w:t>
      </w:r>
      <w:r w:rsidR="004F5431">
        <w:rPr>
          <w:bCs/>
          <w:highlight w:val="yellow"/>
        </w:rPr>
        <w:t>L</w:t>
      </w:r>
      <w:r w:rsidR="00B03AC3" w:rsidRPr="00002E13">
        <w:rPr>
          <w:bCs/>
          <w:highlight w:val="yellow"/>
        </w:rPr>
        <w:t xml:space="preserve"> of </w:t>
      </w:r>
      <w:r w:rsidR="00B15501" w:rsidRPr="00002E13">
        <w:rPr>
          <w:bCs/>
          <w:highlight w:val="yellow"/>
        </w:rPr>
        <w:t>the a</w:t>
      </w:r>
      <w:r w:rsidR="00B03AC3" w:rsidRPr="00002E13">
        <w:rPr>
          <w:bCs/>
          <w:highlight w:val="yellow"/>
        </w:rPr>
        <w:t>ssay Buffer.</w:t>
      </w:r>
      <w:r w:rsidR="00820480">
        <w:rPr>
          <w:bCs/>
          <w:highlight w:val="yellow"/>
        </w:rPr>
        <w:t xml:space="preserve"> </w:t>
      </w:r>
      <w:r w:rsidR="00B03AC3" w:rsidRPr="00002E13">
        <w:rPr>
          <w:bCs/>
          <w:highlight w:val="yellow"/>
        </w:rPr>
        <w:t>Prepare enough 6</w:t>
      </w:r>
      <w:r w:rsidR="004F5431">
        <w:rPr>
          <w:bCs/>
          <w:highlight w:val="yellow"/>
        </w:rPr>
        <w:t>x</w:t>
      </w:r>
      <w:r w:rsidR="00B03AC3" w:rsidRPr="00002E13">
        <w:rPr>
          <w:bCs/>
          <w:highlight w:val="yellow"/>
        </w:rPr>
        <w:t xml:space="preserve"> reagent for each well to be assayed, including extra volume for pipetting error (</w:t>
      </w:r>
      <w:r w:rsidR="00820480">
        <w:rPr>
          <w:bCs/>
          <w:highlight w:val="yellow"/>
        </w:rPr>
        <w:t>i.e.</w:t>
      </w:r>
      <w:r w:rsidR="00B03AC3" w:rsidRPr="00002E13">
        <w:rPr>
          <w:bCs/>
          <w:highlight w:val="yellow"/>
        </w:rPr>
        <w:t>, number of wells + 10%).</w:t>
      </w:r>
    </w:p>
    <w:p w14:paraId="62B8222C" w14:textId="77777777" w:rsidR="00C16646" w:rsidRPr="00002E13" w:rsidRDefault="00C16646" w:rsidP="004720A8">
      <w:pPr>
        <w:pStyle w:val="ListParagraph"/>
        <w:ind w:left="0"/>
        <w:rPr>
          <w:b/>
          <w:highlight w:val="yellow"/>
        </w:rPr>
      </w:pPr>
    </w:p>
    <w:p w14:paraId="16C86D25" w14:textId="16D37CC7" w:rsidR="00B03AC3" w:rsidRPr="00002E13" w:rsidRDefault="00B03AC3" w:rsidP="004720A8">
      <w:pPr>
        <w:pStyle w:val="ListParagraph"/>
        <w:numPr>
          <w:ilvl w:val="2"/>
          <w:numId w:val="1"/>
        </w:numPr>
        <w:rPr>
          <w:b/>
          <w:highlight w:val="yellow"/>
        </w:rPr>
      </w:pPr>
      <w:r w:rsidRPr="00002E13">
        <w:rPr>
          <w:bCs/>
          <w:highlight w:val="yellow"/>
        </w:rPr>
        <w:t xml:space="preserve">Add </w:t>
      </w:r>
      <w:r w:rsidR="00B15501" w:rsidRPr="00002E13">
        <w:rPr>
          <w:bCs/>
          <w:highlight w:val="yellow"/>
        </w:rPr>
        <w:t xml:space="preserve">the </w:t>
      </w:r>
      <w:r w:rsidRPr="00002E13">
        <w:rPr>
          <w:bCs/>
          <w:highlight w:val="yellow"/>
        </w:rPr>
        <w:t>prepared reagent to wells.</w:t>
      </w:r>
      <w:r w:rsidR="00B15501" w:rsidRPr="00002E13">
        <w:rPr>
          <w:b/>
          <w:highlight w:val="yellow"/>
        </w:rPr>
        <w:t xml:space="preserve"> </w:t>
      </w:r>
      <w:r w:rsidR="00124F6D" w:rsidRPr="00002E13">
        <w:rPr>
          <w:bCs/>
          <w:highlight w:val="yellow"/>
        </w:rPr>
        <w:t xml:space="preserve">For </w:t>
      </w:r>
      <w:r w:rsidRPr="00002E13">
        <w:rPr>
          <w:bCs/>
          <w:highlight w:val="yellow"/>
        </w:rPr>
        <w:t>96</w:t>
      </w:r>
      <w:r w:rsidR="00820480">
        <w:rPr>
          <w:bCs/>
          <w:highlight w:val="yellow"/>
        </w:rPr>
        <w:t>-</w:t>
      </w:r>
      <w:r w:rsidRPr="00002E13">
        <w:rPr>
          <w:bCs/>
          <w:highlight w:val="yellow"/>
        </w:rPr>
        <w:t xml:space="preserve">well format </w:t>
      </w:r>
      <w:r w:rsidR="004F5431">
        <w:rPr>
          <w:bCs/>
          <w:highlight w:val="yellow"/>
        </w:rPr>
        <w:t>a</w:t>
      </w:r>
      <w:r w:rsidRPr="00002E13">
        <w:rPr>
          <w:bCs/>
          <w:highlight w:val="yellow"/>
        </w:rPr>
        <w:t>dd 20</w:t>
      </w:r>
      <w:r w:rsidR="00B15501" w:rsidRPr="00002E13">
        <w:rPr>
          <w:bCs/>
          <w:highlight w:val="yellow"/>
        </w:rPr>
        <w:t xml:space="preserve"> </w:t>
      </w:r>
      <w:r w:rsidRPr="00002E13">
        <w:rPr>
          <w:bCs/>
          <w:highlight w:val="yellow"/>
        </w:rPr>
        <w:t>µ</w:t>
      </w:r>
      <w:r w:rsidR="004F5431">
        <w:rPr>
          <w:bCs/>
          <w:highlight w:val="yellow"/>
        </w:rPr>
        <w:t>L</w:t>
      </w:r>
      <w:r w:rsidRPr="00002E13">
        <w:rPr>
          <w:bCs/>
          <w:highlight w:val="yellow"/>
        </w:rPr>
        <w:t xml:space="preserve"> of 6</w:t>
      </w:r>
      <w:r w:rsidR="004F5431">
        <w:rPr>
          <w:bCs/>
          <w:highlight w:val="yellow"/>
        </w:rPr>
        <w:t>x</w:t>
      </w:r>
      <w:r w:rsidRPr="00002E13">
        <w:rPr>
          <w:bCs/>
          <w:highlight w:val="yellow"/>
        </w:rPr>
        <w:t xml:space="preserve"> reagent to each well </w:t>
      </w:r>
      <w:r w:rsidR="002C66D9" w:rsidRPr="00002E13">
        <w:rPr>
          <w:bCs/>
          <w:highlight w:val="yellow"/>
        </w:rPr>
        <w:t xml:space="preserve">already </w:t>
      </w:r>
      <w:r w:rsidRPr="00002E13">
        <w:rPr>
          <w:bCs/>
          <w:highlight w:val="yellow"/>
        </w:rPr>
        <w:t xml:space="preserve">containing </w:t>
      </w:r>
      <w:r w:rsidR="002C66D9" w:rsidRPr="00002E13">
        <w:rPr>
          <w:bCs/>
          <w:highlight w:val="yellow"/>
        </w:rPr>
        <w:t xml:space="preserve">a </w:t>
      </w:r>
      <w:r w:rsidRPr="00002E13">
        <w:rPr>
          <w:bCs/>
          <w:highlight w:val="yellow"/>
        </w:rPr>
        <w:t>100</w:t>
      </w:r>
      <w:r w:rsidR="00B15501" w:rsidRPr="00002E13">
        <w:rPr>
          <w:bCs/>
          <w:highlight w:val="yellow"/>
        </w:rPr>
        <w:t xml:space="preserve"> </w:t>
      </w:r>
      <w:r w:rsidRPr="00002E13">
        <w:rPr>
          <w:bCs/>
          <w:highlight w:val="yellow"/>
        </w:rPr>
        <w:t>µ</w:t>
      </w:r>
      <w:r w:rsidR="004F5431">
        <w:rPr>
          <w:bCs/>
          <w:highlight w:val="yellow"/>
        </w:rPr>
        <w:t>L</w:t>
      </w:r>
      <w:r w:rsidRPr="00002E13">
        <w:rPr>
          <w:bCs/>
          <w:highlight w:val="yellow"/>
        </w:rPr>
        <w:t xml:space="preserve"> </w:t>
      </w:r>
      <w:r w:rsidR="002C66D9" w:rsidRPr="00002E13">
        <w:rPr>
          <w:bCs/>
          <w:highlight w:val="yellow"/>
        </w:rPr>
        <w:t>volume</w:t>
      </w:r>
      <w:r w:rsidRPr="00002E13">
        <w:rPr>
          <w:bCs/>
          <w:highlight w:val="yellow"/>
        </w:rPr>
        <w:t>.</w:t>
      </w:r>
      <w:r w:rsidR="00B15501" w:rsidRPr="00002E13">
        <w:rPr>
          <w:b/>
          <w:highlight w:val="yellow"/>
        </w:rPr>
        <w:t xml:space="preserve"> </w:t>
      </w:r>
      <w:r w:rsidR="00124F6D" w:rsidRPr="00002E13">
        <w:rPr>
          <w:bCs/>
          <w:highlight w:val="yellow"/>
        </w:rPr>
        <w:t xml:space="preserve">For </w:t>
      </w:r>
      <w:r w:rsidRPr="00002E13">
        <w:rPr>
          <w:bCs/>
          <w:highlight w:val="yellow"/>
        </w:rPr>
        <w:t>384</w:t>
      </w:r>
      <w:r w:rsidR="00820480">
        <w:rPr>
          <w:bCs/>
          <w:highlight w:val="yellow"/>
        </w:rPr>
        <w:t>-</w:t>
      </w:r>
      <w:r w:rsidRPr="00002E13">
        <w:rPr>
          <w:bCs/>
          <w:highlight w:val="yellow"/>
        </w:rPr>
        <w:t xml:space="preserve">well format </w:t>
      </w:r>
      <w:r w:rsidR="004F5431">
        <w:rPr>
          <w:bCs/>
          <w:highlight w:val="yellow"/>
        </w:rPr>
        <w:t>a</w:t>
      </w:r>
      <w:r w:rsidRPr="00002E13">
        <w:rPr>
          <w:bCs/>
          <w:highlight w:val="yellow"/>
        </w:rPr>
        <w:t>dd 8</w:t>
      </w:r>
      <w:r w:rsidR="00B15501" w:rsidRPr="00002E13">
        <w:rPr>
          <w:bCs/>
          <w:highlight w:val="yellow"/>
        </w:rPr>
        <w:t xml:space="preserve"> </w:t>
      </w:r>
      <w:r w:rsidRPr="00002E13">
        <w:rPr>
          <w:bCs/>
          <w:highlight w:val="yellow"/>
        </w:rPr>
        <w:t>µ</w:t>
      </w:r>
      <w:r w:rsidR="004F5431">
        <w:rPr>
          <w:bCs/>
          <w:highlight w:val="yellow"/>
        </w:rPr>
        <w:t>L</w:t>
      </w:r>
      <w:r w:rsidRPr="00002E13">
        <w:rPr>
          <w:bCs/>
          <w:highlight w:val="yellow"/>
        </w:rPr>
        <w:t xml:space="preserve"> of 6</w:t>
      </w:r>
      <w:r w:rsidR="004F5431">
        <w:rPr>
          <w:bCs/>
          <w:highlight w:val="yellow"/>
        </w:rPr>
        <w:t>x</w:t>
      </w:r>
      <w:r w:rsidRPr="00002E13">
        <w:rPr>
          <w:bCs/>
          <w:highlight w:val="yellow"/>
        </w:rPr>
        <w:t xml:space="preserve"> reagent to each well containing 40</w:t>
      </w:r>
      <w:r w:rsidR="00B15501" w:rsidRPr="00002E13">
        <w:rPr>
          <w:bCs/>
          <w:highlight w:val="yellow"/>
        </w:rPr>
        <w:t xml:space="preserve"> </w:t>
      </w:r>
      <w:r w:rsidRPr="00002E13">
        <w:rPr>
          <w:bCs/>
          <w:highlight w:val="yellow"/>
        </w:rPr>
        <w:t>µ</w:t>
      </w:r>
      <w:r w:rsidR="004F5431">
        <w:rPr>
          <w:bCs/>
          <w:highlight w:val="yellow"/>
        </w:rPr>
        <w:t>L</w:t>
      </w:r>
      <w:r w:rsidRPr="00002E13">
        <w:rPr>
          <w:bCs/>
          <w:highlight w:val="yellow"/>
        </w:rPr>
        <w:t xml:space="preserve"> of cells.  Mix briefly on a </w:t>
      </w:r>
      <w:r w:rsidR="00F87DDE" w:rsidRPr="00002E13">
        <w:rPr>
          <w:bCs/>
          <w:highlight w:val="yellow"/>
        </w:rPr>
        <w:t xml:space="preserve">microplate vortex </w:t>
      </w:r>
      <w:r w:rsidRPr="00002E13">
        <w:rPr>
          <w:bCs/>
          <w:highlight w:val="yellow"/>
        </w:rPr>
        <w:t xml:space="preserve">mixer, then incubate </w:t>
      </w:r>
      <w:r w:rsidR="00820480">
        <w:rPr>
          <w:bCs/>
          <w:highlight w:val="yellow"/>
        </w:rPr>
        <w:t xml:space="preserve">the </w:t>
      </w:r>
      <w:r w:rsidRPr="00002E13">
        <w:rPr>
          <w:bCs/>
          <w:highlight w:val="yellow"/>
        </w:rPr>
        <w:t>plate for 30 min in a 37</w:t>
      </w:r>
      <w:r w:rsidR="004F5431">
        <w:rPr>
          <w:bCs/>
          <w:highlight w:val="yellow"/>
        </w:rPr>
        <w:t xml:space="preserve"> </w:t>
      </w:r>
      <w:r w:rsidRPr="00002E13">
        <w:rPr>
          <w:bCs/>
          <w:highlight w:val="yellow"/>
        </w:rPr>
        <w:t>°</w:t>
      </w:r>
      <w:r w:rsidR="004F5431">
        <w:rPr>
          <w:bCs/>
          <w:highlight w:val="yellow"/>
        </w:rPr>
        <w:t>C</w:t>
      </w:r>
      <w:r w:rsidRPr="00002E13">
        <w:rPr>
          <w:bCs/>
          <w:highlight w:val="yellow"/>
        </w:rPr>
        <w:t xml:space="preserve"> incubator.</w:t>
      </w:r>
    </w:p>
    <w:p w14:paraId="106B17D8" w14:textId="77777777" w:rsidR="00C16646" w:rsidRPr="00002E13" w:rsidRDefault="00C16646" w:rsidP="004720A8">
      <w:pPr>
        <w:pStyle w:val="ListParagraph"/>
        <w:ind w:left="0"/>
        <w:rPr>
          <w:b/>
          <w:highlight w:val="yellow"/>
        </w:rPr>
      </w:pPr>
    </w:p>
    <w:p w14:paraId="53E6CF09" w14:textId="625F3AD7" w:rsidR="00B03AC3" w:rsidRPr="00002E13" w:rsidRDefault="00B03AC3" w:rsidP="004720A8">
      <w:pPr>
        <w:pStyle w:val="ListParagraph"/>
        <w:numPr>
          <w:ilvl w:val="2"/>
          <w:numId w:val="1"/>
        </w:numPr>
        <w:rPr>
          <w:b/>
          <w:highlight w:val="yellow"/>
        </w:rPr>
      </w:pPr>
      <w:r w:rsidRPr="00002E13">
        <w:rPr>
          <w:bCs/>
          <w:highlight w:val="yellow"/>
        </w:rPr>
        <w:t>At the desired endpoint of measurement</w:t>
      </w:r>
      <w:r w:rsidR="002C66D9" w:rsidRPr="00002E13">
        <w:rPr>
          <w:bCs/>
          <w:highlight w:val="yellow"/>
        </w:rPr>
        <w:t xml:space="preserve"> (i.e.</w:t>
      </w:r>
      <w:r w:rsidR="004F5431">
        <w:rPr>
          <w:bCs/>
          <w:highlight w:val="yellow"/>
        </w:rPr>
        <w:t>,</w:t>
      </w:r>
      <w:r w:rsidR="002C66D9" w:rsidRPr="00002E13">
        <w:rPr>
          <w:bCs/>
          <w:highlight w:val="yellow"/>
        </w:rPr>
        <w:t xml:space="preserve"> 6 or 24</w:t>
      </w:r>
      <w:r w:rsidR="0025481B">
        <w:rPr>
          <w:bCs/>
          <w:highlight w:val="yellow"/>
        </w:rPr>
        <w:t xml:space="preserve"> </w:t>
      </w:r>
      <w:r w:rsidR="002C66D9" w:rsidRPr="00002E13">
        <w:rPr>
          <w:bCs/>
          <w:highlight w:val="yellow"/>
        </w:rPr>
        <w:t>h post</w:t>
      </w:r>
      <w:r w:rsidR="0025481B">
        <w:rPr>
          <w:bCs/>
          <w:highlight w:val="yellow"/>
        </w:rPr>
        <w:t xml:space="preserve"> </w:t>
      </w:r>
      <w:r w:rsidR="002C66D9" w:rsidRPr="00002E13">
        <w:rPr>
          <w:bCs/>
          <w:highlight w:val="yellow"/>
        </w:rPr>
        <w:t>treatment</w:t>
      </w:r>
      <w:r w:rsidR="0025481B">
        <w:rPr>
          <w:bCs/>
          <w:highlight w:val="yellow"/>
        </w:rPr>
        <w:t>, step 1.2.3</w:t>
      </w:r>
      <w:r w:rsidR="002C66D9" w:rsidRPr="00002E13">
        <w:rPr>
          <w:bCs/>
          <w:highlight w:val="yellow"/>
        </w:rPr>
        <w:t>)</w:t>
      </w:r>
      <w:r w:rsidRPr="00002E13">
        <w:rPr>
          <w:bCs/>
          <w:highlight w:val="yellow"/>
        </w:rPr>
        <w:t>, measure fluorescence on an instrument capable of reading fluorescence (380-400nm</w:t>
      </w:r>
      <w:r w:rsidRPr="00002E13">
        <w:rPr>
          <w:bCs/>
          <w:highlight w:val="yellow"/>
          <w:vertAlign w:val="subscript"/>
        </w:rPr>
        <w:t>Ex</w:t>
      </w:r>
      <w:r w:rsidRPr="00002E13">
        <w:rPr>
          <w:bCs/>
          <w:highlight w:val="yellow"/>
        </w:rPr>
        <w:t>/505nm</w:t>
      </w:r>
      <w:r w:rsidRPr="00002E13">
        <w:rPr>
          <w:bCs/>
          <w:highlight w:val="yellow"/>
          <w:vertAlign w:val="subscript"/>
        </w:rPr>
        <w:t>Em</w:t>
      </w:r>
      <w:r w:rsidRPr="00002E13">
        <w:rPr>
          <w:bCs/>
          <w:highlight w:val="yellow"/>
        </w:rPr>
        <w:t>) in 96</w:t>
      </w:r>
      <w:r w:rsidR="004E552F">
        <w:rPr>
          <w:bCs/>
          <w:highlight w:val="yellow"/>
        </w:rPr>
        <w:t>-</w:t>
      </w:r>
      <w:r w:rsidRPr="00002E13">
        <w:rPr>
          <w:bCs/>
          <w:highlight w:val="yellow"/>
        </w:rPr>
        <w:t xml:space="preserve"> or 384</w:t>
      </w:r>
      <w:r w:rsidR="004E552F">
        <w:rPr>
          <w:bCs/>
          <w:highlight w:val="yellow"/>
        </w:rPr>
        <w:t>-</w:t>
      </w:r>
      <w:r w:rsidR="0025481B">
        <w:rPr>
          <w:bCs/>
          <w:highlight w:val="yellow"/>
        </w:rPr>
        <w:t xml:space="preserve"> </w:t>
      </w:r>
      <w:r w:rsidRPr="00002E13">
        <w:rPr>
          <w:bCs/>
          <w:highlight w:val="yellow"/>
        </w:rPr>
        <w:t>well format.</w:t>
      </w:r>
    </w:p>
    <w:p w14:paraId="4A1EAE20" w14:textId="77777777" w:rsidR="00D13138" w:rsidRPr="00002E13" w:rsidRDefault="00D13138" w:rsidP="004720A8">
      <w:pPr>
        <w:pStyle w:val="ListParagraph"/>
        <w:ind w:left="0"/>
        <w:rPr>
          <w:b/>
          <w:highlight w:val="yellow"/>
        </w:rPr>
      </w:pPr>
    </w:p>
    <w:p w14:paraId="6ABF6536" w14:textId="65CF9300" w:rsidR="00D13138" w:rsidRPr="00002E13" w:rsidRDefault="00B03AC3" w:rsidP="004720A8">
      <w:pPr>
        <w:pStyle w:val="ListParagraph"/>
        <w:numPr>
          <w:ilvl w:val="2"/>
          <w:numId w:val="1"/>
        </w:numPr>
        <w:rPr>
          <w:b/>
          <w:highlight w:val="yellow"/>
        </w:rPr>
      </w:pPr>
      <w:r w:rsidRPr="00002E13">
        <w:rPr>
          <w:highlight w:val="yellow"/>
        </w:rPr>
        <w:t>Prepare 2</w:t>
      </w:r>
      <w:r w:rsidR="0025481B">
        <w:rPr>
          <w:highlight w:val="yellow"/>
        </w:rPr>
        <w:t>x</w:t>
      </w:r>
      <w:r w:rsidRPr="00002E13">
        <w:rPr>
          <w:highlight w:val="yellow"/>
        </w:rPr>
        <w:t xml:space="preserve"> lytic detection reagent by adding 20</w:t>
      </w:r>
      <w:r w:rsidR="0025481B">
        <w:rPr>
          <w:highlight w:val="yellow"/>
        </w:rPr>
        <w:t xml:space="preserve"> </w:t>
      </w:r>
      <w:r w:rsidRPr="00002E13">
        <w:rPr>
          <w:highlight w:val="yellow"/>
        </w:rPr>
        <w:t>µL of lytic substrate and 10</w:t>
      </w:r>
      <w:r w:rsidR="0025481B">
        <w:rPr>
          <w:highlight w:val="yellow"/>
        </w:rPr>
        <w:t xml:space="preserve"> </w:t>
      </w:r>
      <w:r w:rsidRPr="00002E13">
        <w:rPr>
          <w:highlight w:val="yellow"/>
        </w:rPr>
        <w:t xml:space="preserve">µL of </w:t>
      </w:r>
      <w:proofErr w:type="spellStart"/>
      <w:r w:rsidRPr="00002E13">
        <w:rPr>
          <w:highlight w:val="yellow"/>
        </w:rPr>
        <w:t>LgBiT</w:t>
      </w:r>
      <w:proofErr w:type="spellEnd"/>
      <w:r w:rsidRPr="00002E13">
        <w:rPr>
          <w:highlight w:val="yellow"/>
        </w:rPr>
        <w:t xml:space="preserve"> </w:t>
      </w:r>
      <w:r w:rsidR="0025481B">
        <w:rPr>
          <w:highlight w:val="yellow"/>
        </w:rPr>
        <w:t>p</w:t>
      </w:r>
      <w:r w:rsidRPr="00002E13">
        <w:rPr>
          <w:highlight w:val="yellow"/>
        </w:rPr>
        <w:t>rotein per 1</w:t>
      </w:r>
      <w:r w:rsidR="0025481B">
        <w:rPr>
          <w:highlight w:val="yellow"/>
        </w:rPr>
        <w:t xml:space="preserve"> </w:t>
      </w:r>
      <w:r w:rsidRPr="00002E13">
        <w:rPr>
          <w:highlight w:val="yellow"/>
        </w:rPr>
        <w:t>mL of lytic buffer.</w:t>
      </w:r>
      <w:r w:rsidR="0025481B">
        <w:rPr>
          <w:highlight w:val="yellow"/>
        </w:rPr>
        <w:t xml:space="preserve"> </w:t>
      </w:r>
      <w:r w:rsidRPr="00002E13">
        <w:rPr>
          <w:highlight w:val="yellow"/>
        </w:rPr>
        <w:t>Prepare enough 2</w:t>
      </w:r>
      <w:r w:rsidR="0025481B">
        <w:rPr>
          <w:highlight w:val="yellow"/>
        </w:rPr>
        <w:t>x</w:t>
      </w:r>
      <w:r w:rsidRPr="00002E13">
        <w:rPr>
          <w:highlight w:val="yellow"/>
        </w:rPr>
        <w:t xml:space="preserve"> detection reagent for number of wells to be assayed, including extra volume to account for pipetting error (</w:t>
      </w:r>
      <w:r w:rsidR="0025481B">
        <w:rPr>
          <w:highlight w:val="yellow"/>
        </w:rPr>
        <w:t>e.g.</w:t>
      </w:r>
      <w:r w:rsidRPr="00002E13">
        <w:rPr>
          <w:highlight w:val="yellow"/>
        </w:rPr>
        <w:t>, number of wells + 10%).</w:t>
      </w:r>
    </w:p>
    <w:p w14:paraId="31722F6B" w14:textId="77777777" w:rsidR="00D13138" w:rsidRPr="00002E13" w:rsidRDefault="00D13138" w:rsidP="004720A8">
      <w:pPr>
        <w:pStyle w:val="ListParagraph"/>
        <w:ind w:left="0"/>
        <w:rPr>
          <w:highlight w:val="yellow"/>
        </w:rPr>
      </w:pPr>
    </w:p>
    <w:p w14:paraId="564036A5" w14:textId="6C39EF92" w:rsidR="00D13138" w:rsidRPr="00002E13" w:rsidRDefault="00B03AC3" w:rsidP="004720A8">
      <w:pPr>
        <w:pStyle w:val="ListParagraph"/>
        <w:numPr>
          <w:ilvl w:val="2"/>
          <w:numId w:val="1"/>
        </w:numPr>
        <w:rPr>
          <w:b/>
          <w:highlight w:val="yellow"/>
        </w:rPr>
      </w:pPr>
      <w:r w:rsidRPr="00002E13">
        <w:rPr>
          <w:highlight w:val="yellow"/>
        </w:rPr>
        <w:t xml:space="preserve">Add </w:t>
      </w:r>
      <w:r w:rsidR="0025481B">
        <w:rPr>
          <w:highlight w:val="yellow"/>
        </w:rPr>
        <w:t xml:space="preserve">the </w:t>
      </w:r>
      <w:r w:rsidRPr="00002E13">
        <w:rPr>
          <w:highlight w:val="yellow"/>
        </w:rPr>
        <w:t xml:space="preserve">prepared lytic detection reagent to </w:t>
      </w:r>
      <w:r w:rsidR="002C66D9" w:rsidRPr="00002E13">
        <w:rPr>
          <w:highlight w:val="yellow"/>
        </w:rPr>
        <w:t>wells</w:t>
      </w:r>
      <w:r w:rsidR="008819CC" w:rsidRPr="00002E13">
        <w:rPr>
          <w:highlight w:val="yellow"/>
        </w:rPr>
        <w:t>.</w:t>
      </w:r>
      <w:r w:rsidR="0025481B">
        <w:rPr>
          <w:highlight w:val="yellow"/>
        </w:rPr>
        <w:t xml:space="preserve"> </w:t>
      </w:r>
      <w:r w:rsidR="00D13138" w:rsidRPr="00002E13">
        <w:rPr>
          <w:highlight w:val="yellow"/>
        </w:rPr>
        <w:t>For 96</w:t>
      </w:r>
      <w:r w:rsidR="004E552F">
        <w:rPr>
          <w:highlight w:val="yellow"/>
        </w:rPr>
        <w:t>-</w:t>
      </w:r>
      <w:r w:rsidR="00D13138" w:rsidRPr="00002E13">
        <w:rPr>
          <w:highlight w:val="yellow"/>
        </w:rPr>
        <w:t>well format</w:t>
      </w:r>
      <w:r w:rsidR="0025481B">
        <w:rPr>
          <w:highlight w:val="yellow"/>
        </w:rPr>
        <w:t xml:space="preserve"> a</w:t>
      </w:r>
      <w:r w:rsidR="00D13138" w:rsidRPr="00002E13">
        <w:rPr>
          <w:highlight w:val="yellow"/>
        </w:rPr>
        <w:t>dd 120</w:t>
      </w:r>
      <w:r w:rsidR="00B15501" w:rsidRPr="00002E13">
        <w:rPr>
          <w:highlight w:val="yellow"/>
        </w:rPr>
        <w:t xml:space="preserve"> </w:t>
      </w:r>
      <w:r w:rsidR="00D13138" w:rsidRPr="00002E13">
        <w:rPr>
          <w:highlight w:val="yellow"/>
        </w:rPr>
        <w:t>µ</w:t>
      </w:r>
      <w:r w:rsidR="0025481B">
        <w:rPr>
          <w:highlight w:val="yellow"/>
        </w:rPr>
        <w:t>L</w:t>
      </w:r>
      <w:r w:rsidR="00D13138" w:rsidRPr="00002E13">
        <w:rPr>
          <w:highlight w:val="yellow"/>
        </w:rPr>
        <w:t xml:space="preserve"> of 2</w:t>
      </w:r>
      <w:r w:rsidR="0025481B">
        <w:rPr>
          <w:highlight w:val="yellow"/>
        </w:rPr>
        <w:t>x</w:t>
      </w:r>
      <w:r w:rsidR="00D13138" w:rsidRPr="00002E13">
        <w:rPr>
          <w:highlight w:val="yellow"/>
        </w:rPr>
        <w:t xml:space="preserve"> lytic detection reagent to each well </w:t>
      </w:r>
      <w:r w:rsidR="002C66D9" w:rsidRPr="00002E13">
        <w:rPr>
          <w:highlight w:val="yellow"/>
        </w:rPr>
        <w:t xml:space="preserve">already </w:t>
      </w:r>
      <w:r w:rsidR="00D13138" w:rsidRPr="00002E13">
        <w:rPr>
          <w:highlight w:val="yellow"/>
        </w:rPr>
        <w:t xml:space="preserve">containing </w:t>
      </w:r>
      <w:r w:rsidR="002C66D9" w:rsidRPr="00002E13">
        <w:rPr>
          <w:highlight w:val="yellow"/>
        </w:rPr>
        <w:t xml:space="preserve">a </w:t>
      </w:r>
      <w:r w:rsidR="00D13138" w:rsidRPr="00002E13">
        <w:rPr>
          <w:highlight w:val="yellow"/>
        </w:rPr>
        <w:t>120</w:t>
      </w:r>
      <w:r w:rsidR="00B15501" w:rsidRPr="00002E13">
        <w:rPr>
          <w:highlight w:val="yellow"/>
        </w:rPr>
        <w:t xml:space="preserve"> </w:t>
      </w:r>
      <w:r w:rsidR="00D13138" w:rsidRPr="00002E13">
        <w:rPr>
          <w:highlight w:val="yellow"/>
        </w:rPr>
        <w:t>µ</w:t>
      </w:r>
      <w:r w:rsidR="0025481B">
        <w:rPr>
          <w:highlight w:val="yellow"/>
        </w:rPr>
        <w:t>L</w:t>
      </w:r>
      <w:r w:rsidR="00D13138" w:rsidRPr="00002E13">
        <w:rPr>
          <w:highlight w:val="yellow"/>
        </w:rPr>
        <w:t xml:space="preserve"> </w:t>
      </w:r>
      <w:r w:rsidR="002C66D9" w:rsidRPr="00002E13">
        <w:rPr>
          <w:highlight w:val="yellow"/>
        </w:rPr>
        <w:t>volume</w:t>
      </w:r>
      <w:r w:rsidR="00D13138" w:rsidRPr="00002E13">
        <w:rPr>
          <w:highlight w:val="yellow"/>
        </w:rPr>
        <w:t>.</w:t>
      </w:r>
      <w:r w:rsidR="00B15501" w:rsidRPr="00002E13">
        <w:rPr>
          <w:b/>
          <w:highlight w:val="yellow"/>
        </w:rPr>
        <w:t xml:space="preserve"> </w:t>
      </w:r>
      <w:r w:rsidR="00D13138" w:rsidRPr="00002E13">
        <w:rPr>
          <w:highlight w:val="yellow"/>
        </w:rPr>
        <w:t>For 384</w:t>
      </w:r>
      <w:r w:rsidR="004E552F" w:rsidRPr="004E552F">
        <w:rPr>
          <w:bCs/>
          <w:highlight w:val="yellow"/>
        </w:rPr>
        <w:t>-</w:t>
      </w:r>
      <w:r w:rsidR="00D13138" w:rsidRPr="00002E13">
        <w:rPr>
          <w:bCs/>
          <w:highlight w:val="yellow"/>
        </w:rPr>
        <w:t xml:space="preserve">well format </w:t>
      </w:r>
      <w:r w:rsidR="0025481B">
        <w:rPr>
          <w:bCs/>
          <w:highlight w:val="yellow"/>
        </w:rPr>
        <w:t>a</w:t>
      </w:r>
      <w:r w:rsidR="00D13138" w:rsidRPr="00002E13">
        <w:rPr>
          <w:bCs/>
          <w:highlight w:val="yellow"/>
        </w:rPr>
        <w:t>dd 48</w:t>
      </w:r>
      <w:r w:rsidR="00B15501" w:rsidRPr="00002E13">
        <w:rPr>
          <w:bCs/>
          <w:highlight w:val="yellow"/>
        </w:rPr>
        <w:t xml:space="preserve"> </w:t>
      </w:r>
      <w:r w:rsidR="00D13138" w:rsidRPr="00002E13">
        <w:rPr>
          <w:highlight w:val="yellow"/>
        </w:rPr>
        <w:t>µ</w:t>
      </w:r>
      <w:r w:rsidR="0025481B">
        <w:rPr>
          <w:bCs/>
          <w:highlight w:val="yellow"/>
        </w:rPr>
        <w:t>L</w:t>
      </w:r>
      <w:r w:rsidR="00D13138" w:rsidRPr="00002E13">
        <w:rPr>
          <w:bCs/>
          <w:highlight w:val="yellow"/>
        </w:rPr>
        <w:t xml:space="preserve"> of 2</w:t>
      </w:r>
      <w:r w:rsidR="0025481B">
        <w:rPr>
          <w:bCs/>
          <w:highlight w:val="yellow"/>
        </w:rPr>
        <w:t>x</w:t>
      </w:r>
      <w:r w:rsidR="00D13138" w:rsidRPr="00002E13">
        <w:rPr>
          <w:bCs/>
          <w:highlight w:val="yellow"/>
        </w:rPr>
        <w:t xml:space="preserve"> lytic detection reagent to each well </w:t>
      </w:r>
      <w:r w:rsidR="002C66D9" w:rsidRPr="00002E13">
        <w:rPr>
          <w:bCs/>
          <w:highlight w:val="yellow"/>
        </w:rPr>
        <w:t xml:space="preserve">already </w:t>
      </w:r>
      <w:r w:rsidR="00D13138" w:rsidRPr="00002E13">
        <w:rPr>
          <w:bCs/>
          <w:highlight w:val="yellow"/>
        </w:rPr>
        <w:t xml:space="preserve">containing </w:t>
      </w:r>
      <w:r w:rsidR="002C66D9" w:rsidRPr="00002E13">
        <w:rPr>
          <w:bCs/>
          <w:highlight w:val="yellow"/>
        </w:rPr>
        <w:t xml:space="preserve">a </w:t>
      </w:r>
      <w:r w:rsidR="00D13138" w:rsidRPr="00002E13">
        <w:rPr>
          <w:bCs/>
          <w:highlight w:val="yellow"/>
        </w:rPr>
        <w:t>48</w:t>
      </w:r>
      <w:r w:rsidR="00B15501" w:rsidRPr="00002E13">
        <w:rPr>
          <w:bCs/>
          <w:highlight w:val="yellow"/>
        </w:rPr>
        <w:t xml:space="preserve"> </w:t>
      </w:r>
      <w:r w:rsidR="00D13138" w:rsidRPr="00002E13">
        <w:rPr>
          <w:highlight w:val="yellow"/>
        </w:rPr>
        <w:t>µ</w:t>
      </w:r>
      <w:r w:rsidR="00B15501" w:rsidRPr="00002E13">
        <w:rPr>
          <w:highlight w:val="yellow"/>
        </w:rPr>
        <w:t>L</w:t>
      </w:r>
      <w:r w:rsidR="00D13138" w:rsidRPr="00002E13">
        <w:rPr>
          <w:bCs/>
          <w:highlight w:val="yellow"/>
        </w:rPr>
        <w:t xml:space="preserve"> </w:t>
      </w:r>
      <w:r w:rsidR="002C66D9" w:rsidRPr="00002E13">
        <w:rPr>
          <w:bCs/>
          <w:highlight w:val="yellow"/>
        </w:rPr>
        <w:t>volume</w:t>
      </w:r>
      <w:r w:rsidR="0025481B">
        <w:rPr>
          <w:bCs/>
          <w:highlight w:val="yellow"/>
        </w:rPr>
        <w:t>. M</w:t>
      </w:r>
      <w:r w:rsidR="00D13138" w:rsidRPr="00002E13">
        <w:rPr>
          <w:bCs/>
          <w:highlight w:val="yellow"/>
        </w:rPr>
        <w:t xml:space="preserve">ix </w:t>
      </w:r>
      <w:r w:rsidR="00820480">
        <w:rPr>
          <w:bCs/>
          <w:highlight w:val="yellow"/>
        </w:rPr>
        <w:t xml:space="preserve">the </w:t>
      </w:r>
      <w:r w:rsidR="00D13138" w:rsidRPr="00002E13">
        <w:rPr>
          <w:bCs/>
          <w:highlight w:val="yellow"/>
        </w:rPr>
        <w:t xml:space="preserve">plate on a </w:t>
      </w:r>
      <w:r w:rsidR="001B5061" w:rsidRPr="00002E13">
        <w:rPr>
          <w:bCs/>
          <w:highlight w:val="yellow"/>
        </w:rPr>
        <w:t xml:space="preserve">microplate vortex </w:t>
      </w:r>
      <w:r w:rsidR="00D13138" w:rsidRPr="00002E13">
        <w:rPr>
          <w:bCs/>
          <w:highlight w:val="yellow"/>
        </w:rPr>
        <w:t>mixer for 10-20 min.</w:t>
      </w:r>
    </w:p>
    <w:p w14:paraId="5589C2A3" w14:textId="77777777" w:rsidR="00D13138" w:rsidRPr="00002E13" w:rsidRDefault="00D13138" w:rsidP="004720A8">
      <w:pPr>
        <w:pStyle w:val="ListParagraph"/>
        <w:ind w:left="0"/>
        <w:rPr>
          <w:b/>
          <w:highlight w:val="yellow"/>
        </w:rPr>
      </w:pPr>
    </w:p>
    <w:p w14:paraId="3529FE38" w14:textId="351B72F9" w:rsidR="00B03AC3" w:rsidRPr="00002E13" w:rsidRDefault="00B03AC3" w:rsidP="004720A8">
      <w:pPr>
        <w:pStyle w:val="ListParagraph"/>
        <w:numPr>
          <w:ilvl w:val="2"/>
          <w:numId w:val="1"/>
        </w:numPr>
        <w:rPr>
          <w:b/>
          <w:highlight w:val="yellow"/>
        </w:rPr>
      </w:pPr>
      <w:r w:rsidRPr="00002E13">
        <w:rPr>
          <w:highlight w:val="yellow"/>
        </w:rPr>
        <w:t>Measure luminescence on a luminometer capable of reading luminescence in 96</w:t>
      </w:r>
      <w:r w:rsidR="00820480">
        <w:rPr>
          <w:highlight w:val="yellow"/>
        </w:rPr>
        <w:t>-</w:t>
      </w:r>
      <w:r w:rsidRPr="00002E13">
        <w:rPr>
          <w:highlight w:val="yellow"/>
        </w:rPr>
        <w:t xml:space="preserve"> or 384</w:t>
      </w:r>
      <w:r w:rsidR="00820480">
        <w:rPr>
          <w:highlight w:val="yellow"/>
        </w:rPr>
        <w:t>-</w:t>
      </w:r>
      <w:r w:rsidR="00C743EA">
        <w:rPr>
          <w:highlight w:val="yellow"/>
        </w:rPr>
        <w:t xml:space="preserve"> </w:t>
      </w:r>
      <w:r w:rsidRPr="00002E13">
        <w:rPr>
          <w:highlight w:val="yellow"/>
        </w:rPr>
        <w:t xml:space="preserve">well plates.  </w:t>
      </w:r>
    </w:p>
    <w:p w14:paraId="0F79943D" w14:textId="77777777" w:rsidR="00672350" w:rsidRPr="0025481B" w:rsidRDefault="00672350" w:rsidP="004720A8">
      <w:pPr>
        <w:rPr>
          <w:bCs/>
          <w:highlight w:val="yellow"/>
        </w:rPr>
      </w:pPr>
    </w:p>
    <w:p w14:paraId="4DC968B5" w14:textId="4F1FBEA1" w:rsidR="00D25B60" w:rsidRPr="00597B5F" w:rsidRDefault="00D25B60" w:rsidP="004720A8">
      <w:pPr>
        <w:pStyle w:val="ListParagraph"/>
        <w:numPr>
          <w:ilvl w:val="1"/>
          <w:numId w:val="1"/>
        </w:numPr>
        <w:rPr>
          <w:bCs/>
        </w:rPr>
      </w:pPr>
      <w:r w:rsidRPr="00597B5F">
        <w:rPr>
          <w:bCs/>
        </w:rPr>
        <w:t>Quantification of degradation and cell viability</w:t>
      </w:r>
    </w:p>
    <w:p w14:paraId="0FE104FA" w14:textId="77777777" w:rsidR="00D13138" w:rsidRPr="00597B5F" w:rsidRDefault="00D13138" w:rsidP="004720A8">
      <w:pPr>
        <w:pStyle w:val="ListParagraph"/>
        <w:ind w:left="0"/>
        <w:rPr>
          <w:bCs/>
        </w:rPr>
      </w:pPr>
    </w:p>
    <w:p w14:paraId="775FCE00" w14:textId="16B72C19" w:rsidR="000C029B" w:rsidRPr="00597B5F" w:rsidRDefault="00581D07" w:rsidP="004720A8">
      <w:pPr>
        <w:pStyle w:val="ListParagraph"/>
        <w:numPr>
          <w:ilvl w:val="2"/>
          <w:numId w:val="1"/>
        </w:numPr>
        <w:rPr>
          <w:b/>
        </w:rPr>
      </w:pPr>
      <w:r w:rsidRPr="00597B5F">
        <w:rPr>
          <w:bCs/>
        </w:rPr>
        <w:t xml:space="preserve">Average the relative light units (RLU) from </w:t>
      </w:r>
      <w:r w:rsidR="00F633D7" w:rsidRPr="00597B5F">
        <w:rPr>
          <w:bCs/>
        </w:rPr>
        <w:t xml:space="preserve">the DMSO control </w:t>
      </w:r>
      <w:r w:rsidR="00260B9D" w:rsidRPr="00597B5F">
        <w:rPr>
          <w:bCs/>
        </w:rPr>
        <w:t>at the measured time point</w:t>
      </w:r>
      <w:r w:rsidRPr="00597B5F">
        <w:rPr>
          <w:bCs/>
        </w:rPr>
        <w:t>. Use this value</w:t>
      </w:r>
      <w:r w:rsidR="00260B9D" w:rsidRPr="00597B5F">
        <w:rPr>
          <w:bCs/>
        </w:rPr>
        <w:t xml:space="preserve"> </w:t>
      </w:r>
      <w:r w:rsidR="00F633D7" w:rsidRPr="00597B5F">
        <w:rPr>
          <w:bCs/>
        </w:rPr>
        <w:t>as the baseline</w:t>
      </w:r>
      <w:r w:rsidR="00260B9D" w:rsidRPr="00597B5F">
        <w:rPr>
          <w:bCs/>
        </w:rPr>
        <w:t xml:space="preserve"> protein level of the target</w:t>
      </w:r>
      <w:r w:rsidRPr="00597B5F">
        <w:rPr>
          <w:bCs/>
        </w:rPr>
        <w:t xml:space="preserve"> to calculate fractional degradation</w:t>
      </w:r>
      <w:r w:rsidR="00F633D7" w:rsidRPr="00597B5F">
        <w:rPr>
          <w:bCs/>
        </w:rPr>
        <w:t xml:space="preserve"> </w:t>
      </w:r>
      <w:r w:rsidRPr="00597B5F">
        <w:rPr>
          <w:bCs/>
        </w:rPr>
        <w:t>by normalizing all other treatments tested at this same time point to this value.</w:t>
      </w:r>
      <w:r w:rsidR="00820480">
        <w:rPr>
          <w:bCs/>
        </w:rPr>
        <w:t xml:space="preserve"> </w:t>
      </w:r>
      <w:r w:rsidRPr="00597B5F">
        <w:rPr>
          <w:bCs/>
        </w:rPr>
        <w:t>For example, if the average RLU for the DMSO control wells at 6 h was 10,000, and the RLU for a given compound treatment at 6 h was 5,000, the fractional degradation would be calculated as 5,000 ÷ 10,000 = 0.5</w:t>
      </w:r>
      <w:r w:rsidR="000C029B" w:rsidRPr="00597B5F">
        <w:rPr>
          <w:bCs/>
        </w:rPr>
        <w:t xml:space="preserve"> (Equation 1)</w:t>
      </w:r>
      <w:r w:rsidRPr="00597B5F">
        <w:rPr>
          <w:bCs/>
        </w:rPr>
        <w:t>.</w:t>
      </w:r>
    </w:p>
    <w:p w14:paraId="1EAD1E07" w14:textId="77777777" w:rsidR="0025481B" w:rsidRPr="00597B5F" w:rsidRDefault="0025481B" w:rsidP="004720A8">
      <w:pPr>
        <w:pStyle w:val="ListParagraph"/>
        <w:ind w:left="0"/>
      </w:pPr>
    </w:p>
    <w:p w14:paraId="205DDA3F" w14:textId="5B8F2C8E" w:rsidR="000C029B" w:rsidRPr="00597B5F" w:rsidRDefault="000C029B" w:rsidP="004720A8">
      <w:pPr>
        <w:pStyle w:val="ListParagraph"/>
        <w:ind w:left="0"/>
      </w:pPr>
      <w:r w:rsidRPr="00597B5F">
        <w:t>Eq</w:t>
      </w:r>
      <w:r w:rsidR="008819CC" w:rsidRPr="00597B5F">
        <w:t>uation</w:t>
      </w:r>
      <w:r w:rsidRPr="00597B5F">
        <w:t xml:space="preserve"> 1</w:t>
      </w:r>
      <w:r w:rsidR="00DB07BB" w:rsidRPr="00597B5F">
        <w:t>:</w:t>
      </w:r>
    </w:p>
    <w:p w14:paraId="4B8A735C" w14:textId="7F526FE4" w:rsidR="000C029B" w:rsidRPr="00597B5F" w:rsidRDefault="001267C4" w:rsidP="004720A8">
      <w:pPr>
        <w:pStyle w:val="ListParagraph"/>
        <w:ind w:left="0"/>
      </w:pPr>
      <m:oMathPara>
        <m:oMath>
          <m:f>
            <m:fPr>
              <m:ctrlPr>
                <w:rPr>
                  <w:rFonts w:ascii="Cambria Math" w:hAnsi="Cambria Math"/>
                  <w:i/>
                </w:rPr>
              </m:ctrlPr>
            </m:fPr>
            <m:num>
              <m:sSub>
                <m:sSubPr>
                  <m:ctrlPr>
                    <w:rPr>
                      <w:rFonts w:ascii="Cambria Math" w:hAnsi="Cambria Math"/>
                      <w:i/>
                    </w:rPr>
                  </m:ctrlPr>
                </m:sSubPr>
                <m:e>
                  <m:r>
                    <w:rPr>
                      <w:rFonts w:ascii="Cambria Math" w:hAnsi="Cambria Math"/>
                    </w:rPr>
                    <m:t>RLU</m:t>
                  </m:r>
                </m:e>
                <m:sub>
                  <m:r>
                    <w:rPr>
                      <w:rFonts w:ascii="Cambria Math" w:hAnsi="Cambria Math"/>
                    </w:rPr>
                    <m:t>PROTAC</m:t>
                  </m:r>
                </m:sub>
              </m:sSub>
            </m:num>
            <m:den>
              <m:sSub>
                <m:sSubPr>
                  <m:ctrlPr>
                    <w:rPr>
                      <w:rFonts w:ascii="Cambria Math" w:hAnsi="Cambria Math"/>
                      <w:i/>
                    </w:rPr>
                  </m:ctrlPr>
                </m:sSubPr>
                <m:e>
                  <m:r>
                    <w:rPr>
                      <w:rFonts w:ascii="Cambria Math" w:hAnsi="Cambria Math"/>
                    </w:rPr>
                    <m:t>RLU</m:t>
                  </m:r>
                </m:e>
                <m:sub>
                  <m:r>
                    <w:rPr>
                      <w:rFonts w:ascii="Cambria Math" w:hAnsi="Cambria Math"/>
                    </w:rPr>
                    <m:t>DMSO</m:t>
                  </m:r>
                </m:sub>
              </m:sSub>
            </m:den>
          </m:f>
          <m:r>
            <w:rPr>
              <w:rFonts w:ascii="Cambria Math" w:hAnsi="Cambria Math"/>
            </w:rPr>
            <m:t>=Fractional RLU</m:t>
          </m:r>
        </m:oMath>
      </m:oMathPara>
    </w:p>
    <w:p w14:paraId="4BA9CC3A" w14:textId="77777777" w:rsidR="000C029B" w:rsidRPr="00597B5F" w:rsidRDefault="000C029B" w:rsidP="004720A8">
      <w:pPr>
        <w:pStyle w:val="ListParagraph"/>
        <w:ind w:left="0"/>
        <w:rPr>
          <w:b/>
        </w:rPr>
      </w:pPr>
    </w:p>
    <w:p w14:paraId="291D19D0" w14:textId="6C1E2B48" w:rsidR="00DB07BB" w:rsidRPr="00597B5F" w:rsidRDefault="00DB07BB" w:rsidP="004720A8">
      <w:pPr>
        <w:pStyle w:val="ListParagraph"/>
        <w:numPr>
          <w:ilvl w:val="2"/>
          <w:numId w:val="1"/>
        </w:numPr>
        <w:rPr>
          <w:b/>
        </w:rPr>
      </w:pPr>
      <w:r w:rsidRPr="00597B5F">
        <w:rPr>
          <w:bCs/>
        </w:rPr>
        <w:t xml:space="preserve">Determine </w:t>
      </w:r>
      <w:r w:rsidR="00820480">
        <w:rPr>
          <w:bCs/>
        </w:rPr>
        <w:t xml:space="preserve">the </w:t>
      </w:r>
      <w:r w:rsidRPr="00597B5F">
        <w:rPr>
          <w:bCs/>
        </w:rPr>
        <w:t>percentage degradation from Fractional RLU:</w:t>
      </w:r>
    </w:p>
    <w:p w14:paraId="4743F04F" w14:textId="77777777" w:rsidR="0085369C" w:rsidRPr="00597B5F" w:rsidRDefault="0085369C" w:rsidP="004720A8">
      <w:pPr>
        <w:pStyle w:val="ListParagraph"/>
        <w:ind w:left="0"/>
        <w:rPr>
          <w:b/>
        </w:rPr>
      </w:pPr>
    </w:p>
    <w:p w14:paraId="09A4EA2A" w14:textId="7AF65036" w:rsidR="00DB07BB" w:rsidRPr="00597B5F" w:rsidRDefault="00DB07BB" w:rsidP="004720A8">
      <w:pPr>
        <w:pStyle w:val="ListParagraph"/>
        <w:ind w:left="0"/>
        <w:rPr>
          <w:bCs/>
        </w:rPr>
      </w:pPr>
      <w:r w:rsidRPr="00597B5F">
        <w:rPr>
          <w:bCs/>
        </w:rPr>
        <w:t>Equation 2:</w:t>
      </w:r>
    </w:p>
    <w:p w14:paraId="2E98BB6D" w14:textId="0A3C8D5E" w:rsidR="00DB07BB" w:rsidRPr="00597B5F" w:rsidRDefault="002C4ABB" w:rsidP="004720A8">
      <w:pPr>
        <w:pStyle w:val="ListParagraph"/>
        <w:ind w:left="0"/>
        <w:rPr>
          <w:bCs/>
        </w:rPr>
      </w:pPr>
      <m:oMathPara>
        <m:oMath>
          <m:r>
            <w:rPr>
              <w:rFonts w:ascii="Cambria Math" w:hAnsi="Cambria Math"/>
            </w:rPr>
            <m:t>(1-Fractional RLU)*100 = % Degradation</m:t>
          </m:r>
        </m:oMath>
      </m:oMathPara>
    </w:p>
    <w:p w14:paraId="11FC451C" w14:textId="77777777" w:rsidR="00DB07BB" w:rsidRPr="00597B5F" w:rsidRDefault="00DB07BB" w:rsidP="004720A8">
      <w:pPr>
        <w:pStyle w:val="ListParagraph"/>
        <w:ind w:left="0"/>
        <w:rPr>
          <w:b/>
        </w:rPr>
      </w:pPr>
    </w:p>
    <w:p w14:paraId="37A185C9" w14:textId="0D5F2246" w:rsidR="00DB07BB" w:rsidRPr="00597B5F" w:rsidRDefault="00260B9D" w:rsidP="004720A8">
      <w:pPr>
        <w:pStyle w:val="ListParagraph"/>
        <w:numPr>
          <w:ilvl w:val="2"/>
          <w:numId w:val="1"/>
        </w:numPr>
        <w:rPr>
          <w:b/>
        </w:rPr>
      </w:pPr>
      <w:r w:rsidRPr="00597B5F">
        <w:rPr>
          <w:bCs/>
        </w:rPr>
        <w:t xml:space="preserve">Plot fractional </w:t>
      </w:r>
      <w:r w:rsidR="00DB07BB" w:rsidRPr="00597B5F">
        <w:rPr>
          <w:bCs/>
        </w:rPr>
        <w:t>RLU or % degradation at specific time points</w:t>
      </w:r>
      <w:r w:rsidR="005C61C8" w:rsidRPr="00597B5F">
        <w:rPr>
          <w:bCs/>
        </w:rPr>
        <w:t xml:space="preserve"> </w:t>
      </w:r>
      <w:r w:rsidRPr="00597B5F">
        <w:rPr>
          <w:bCs/>
        </w:rPr>
        <w:t>to rank</w:t>
      </w:r>
      <w:r w:rsidR="00361DDE" w:rsidRPr="00597B5F">
        <w:rPr>
          <w:bCs/>
        </w:rPr>
        <w:t xml:space="preserve"> the</w:t>
      </w:r>
      <w:r w:rsidRPr="00597B5F">
        <w:rPr>
          <w:bCs/>
        </w:rPr>
        <w:t xml:space="preserve"> </w:t>
      </w:r>
      <w:r w:rsidR="00597B5F">
        <w:rPr>
          <w:bCs/>
        </w:rPr>
        <w:t>activity</w:t>
      </w:r>
      <w:r w:rsidRPr="00597B5F">
        <w:rPr>
          <w:bCs/>
        </w:rPr>
        <w:t xml:space="preserve"> </w:t>
      </w:r>
      <w:r w:rsidR="00361DDE" w:rsidRPr="00597B5F">
        <w:rPr>
          <w:bCs/>
        </w:rPr>
        <w:t xml:space="preserve">of </w:t>
      </w:r>
      <w:r w:rsidRPr="00597B5F">
        <w:rPr>
          <w:bCs/>
        </w:rPr>
        <w:t>compounds</w:t>
      </w:r>
      <w:r w:rsidR="00DB07BB" w:rsidRPr="00597B5F">
        <w:rPr>
          <w:bCs/>
        </w:rPr>
        <w:t xml:space="preserve">. </w:t>
      </w:r>
    </w:p>
    <w:p w14:paraId="38F0E4CC" w14:textId="77777777" w:rsidR="00D13138" w:rsidRPr="00597B5F" w:rsidRDefault="00D13138" w:rsidP="004720A8">
      <w:pPr>
        <w:pStyle w:val="ListParagraph"/>
        <w:ind w:left="0"/>
        <w:rPr>
          <w:b/>
        </w:rPr>
      </w:pPr>
    </w:p>
    <w:p w14:paraId="3B60C933" w14:textId="62CDE591" w:rsidR="00260B9D" w:rsidRPr="00597B5F" w:rsidRDefault="002B19B8" w:rsidP="004720A8">
      <w:pPr>
        <w:pStyle w:val="ListParagraph"/>
        <w:numPr>
          <w:ilvl w:val="2"/>
          <w:numId w:val="1"/>
        </w:numPr>
        <w:rPr>
          <w:b/>
        </w:rPr>
      </w:pPr>
      <w:r w:rsidRPr="00597B5F">
        <w:rPr>
          <w:bCs/>
        </w:rPr>
        <w:t>Optional</w:t>
      </w:r>
      <w:r w:rsidR="0025481B" w:rsidRPr="00597B5F">
        <w:rPr>
          <w:bCs/>
        </w:rPr>
        <w:t>ly,</w:t>
      </w:r>
      <w:r w:rsidRPr="00597B5F">
        <w:rPr>
          <w:bCs/>
        </w:rPr>
        <w:t xml:space="preserve"> </w:t>
      </w:r>
      <w:r w:rsidR="0025481B" w:rsidRPr="00597B5F">
        <w:rPr>
          <w:bCs/>
        </w:rPr>
        <w:t>a</w:t>
      </w:r>
      <w:r w:rsidR="00B26920" w:rsidRPr="00597B5F">
        <w:rPr>
          <w:bCs/>
        </w:rPr>
        <w:t xml:space="preserve">nalyze </w:t>
      </w:r>
      <w:r w:rsidR="001828AF" w:rsidRPr="00597B5F">
        <w:rPr>
          <w:bCs/>
        </w:rPr>
        <w:t>RFU for the</w:t>
      </w:r>
      <w:r w:rsidR="002C4ABB" w:rsidRPr="00597B5F">
        <w:rPr>
          <w:bCs/>
        </w:rPr>
        <w:t xml:space="preserve"> cell viability assay</w:t>
      </w:r>
      <w:r w:rsidR="00B26920" w:rsidRPr="00597B5F">
        <w:rPr>
          <w:bCs/>
        </w:rPr>
        <w:t xml:space="preserve"> measurement by comparing the values from all treatments to the DMSO control.</w:t>
      </w:r>
      <w:r w:rsidR="0025481B" w:rsidRPr="00597B5F">
        <w:rPr>
          <w:bCs/>
        </w:rPr>
        <w:t xml:space="preserve"> </w:t>
      </w:r>
      <w:r w:rsidR="00B26920" w:rsidRPr="00597B5F">
        <w:rPr>
          <w:bCs/>
        </w:rPr>
        <w:t xml:space="preserve">If a significant decline in </w:t>
      </w:r>
      <w:r w:rsidR="001828AF" w:rsidRPr="00597B5F">
        <w:rPr>
          <w:bCs/>
        </w:rPr>
        <w:t>RFU</w:t>
      </w:r>
      <w:r w:rsidR="00B26920" w:rsidRPr="00597B5F">
        <w:rPr>
          <w:bCs/>
        </w:rPr>
        <w:t xml:space="preserve"> is observed for any treatment relative to the DMSO control, the degradation data can be additionally normalized to the </w:t>
      </w:r>
      <w:r w:rsidR="002C4ABB" w:rsidRPr="00597B5F">
        <w:rPr>
          <w:bCs/>
        </w:rPr>
        <w:t>cell viability assay</w:t>
      </w:r>
      <w:r w:rsidR="00B26920" w:rsidRPr="00597B5F">
        <w:rPr>
          <w:bCs/>
        </w:rPr>
        <w:t xml:space="preserve"> data to determine changes in protein level relative to losses in cell viability.  </w:t>
      </w:r>
    </w:p>
    <w:p w14:paraId="44FCED62" w14:textId="77777777" w:rsidR="00DC02D3" w:rsidRPr="00C517D3" w:rsidRDefault="00DC02D3" w:rsidP="004720A8">
      <w:pPr>
        <w:pStyle w:val="ListParagraph"/>
        <w:ind w:left="0"/>
        <w:rPr>
          <w:b/>
        </w:rPr>
      </w:pPr>
    </w:p>
    <w:p w14:paraId="41421221" w14:textId="22DA4B5D" w:rsidR="00D25B60" w:rsidRPr="00C517D3" w:rsidRDefault="00260B9D" w:rsidP="004720A8">
      <w:pPr>
        <w:pStyle w:val="Heading1"/>
        <w:numPr>
          <w:ilvl w:val="0"/>
          <w:numId w:val="1"/>
        </w:numPr>
        <w:spacing w:before="0" w:after="0"/>
        <w:rPr>
          <w:rFonts w:cs="Calibri"/>
          <w:sz w:val="24"/>
          <w:szCs w:val="24"/>
        </w:rPr>
      </w:pPr>
      <w:r w:rsidRPr="00C517D3">
        <w:rPr>
          <w:rFonts w:cs="Calibri"/>
          <w:sz w:val="24"/>
          <w:szCs w:val="24"/>
        </w:rPr>
        <w:t>Real-time kinetic d</w:t>
      </w:r>
      <w:r w:rsidR="00D25B60" w:rsidRPr="00C517D3">
        <w:rPr>
          <w:rFonts w:cs="Calibri"/>
          <w:sz w:val="24"/>
          <w:szCs w:val="24"/>
        </w:rPr>
        <w:t xml:space="preserve">egradation of HiBiT CRISPR target proteins </w:t>
      </w:r>
      <w:r w:rsidR="002B19B8" w:rsidRPr="00C517D3">
        <w:rPr>
          <w:rFonts w:cs="Calibri"/>
          <w:sz w:val="24"/>
          <w:szCs w:val="24"/>
        </w:rPr>
        <w:t>and optional</w:t>
      </w:r>
      <w:r w:rsidR="0025481B">
        <w:rPr>
          <w:rFonts w:cs="Calibri"/>
          <w:sz w:val="24"/>
          <w:szCs w:val="24"/>
        </w:rPr>
        <w:t xml:space="preserve"> </w:t>
      </w:r>
      <w:r w:rsidR="002B19B8" w:rsidRPr="00C517D3">
        <w:rPr>
          <w:rFonts w:cs="Calibri"/>
          <w:sz w:val="24"/>
          <w:szCs w:val="24"/>
        </w:rPr>
        <w:t xml:space="preserve">cell viability </w:t>
      </w:r>
      <w:r w:rsidR="00D7039C">
        <w:rPr>
          <w:rFonts w:cs="Calibri"/>
          <w:sz w:val="24"/>
          <w:szCs w:val="24"/>
        </w:rPr>
        <w:t xml:space="preserve">luminescence </w:t>
      </w:r>
      <w:r w:rsidR="002B19B8" w:rsidRPr="00C517D3">
        <w:rPr>
          <w:rFonts w:cs="Calibri"/>
          <w:sz w:val="24"/>
          <w:szCs w:val="24"/>
        </w:rPr>
        <w:t>assay</w:t>
      </w:r>
    </w:p>
    <w:p w14:paraId="1772B0F4" w14:textId="77777777" w:rsidR="00DC02D3" w:rsidRDefault="00DC02D3" w:rsidP="004720A8">
      <w:pPr>
        <w:rPr>
          <w:rFonts w:eastAsiaTheme="minorHAnsi"/>
          <w:b/>
          <w:bCs/>
        </w:rPr>
      </w:pPr>
    </w:p>
    <w:p w14:paraId="3084575B" w14:textId="5F1380C6" w:rsidR="00703B3E" w:rsidRPr="00C517D3" w:rsidRDefault="0025481B" w:rsidP="004720A8">
      <w:pPr>
        <w:rPr>
          <w:rFonts w:eastAsiaTheme="minorHAnsi"/>
        </w:rPr>
      </w:pPr>
      <w:r w:rsidRPr="0025481B">
        <w:rPr>
          <w:rFonts w:eastAsiaTheme="minorHAnsi"/>
        </w:rPr>
        <w:t>NOTE</w:t>
      </w:r>
      <w:r w:rsidR="00256A74" w:rsidRPr="0025481B">
        <w:rPr>
          <w:rFonts w:eastAsiaTheme="minorHAnsi"/>
        </w:rPr>
        <w:t>:</w:t>
      </w:r>
      <w:r w:rsidR="00361DDE">
        <w:rPr>
          <w:rFonts w:eastAsiaTheme="minorHAnsi"/>
        </w:rPr>
        <w:t xml:space="preserve"> </w:t>
      </w:r>
      <w:r w:rsidR="00256A74" w:rsidRPr="00C517D3">
        <w:rPr>
          <w:rFonts w:eastAsiaTheme="minorHAnsi"/>
        </w:rPr>
        <w:t xml:space="preserve">The ability to perform </w:t>
      </w:r>
      <w:r w:rsidR="00A16403" w:rsidRPr="00C517D3">
        <w:rPr>
          <w:rFonts w:eastAsiaTheme="minorHAnsi"/>
        </w:rPr>
        <w:t xml:space="preserve">kinetic screening and degradation requires </w:t>
      </w:r>
      <w:proofErr w:type="spellStart"/>
      <w:r w:rsidR="00A16403" w:rsidRPr="00C517D3">
        <w:rPr>
          <w:rFonts w:eastAsiaTheme="minorHAnsi"/>
        </w:rPr>
        <w:t>LgBiT</w:t>
      </w:r>
      <w:proofErr w:type="spellEnd"/>
      <w:r w:rsidR="00A16403" w:rsidRPr="00C517D3">
        <w:rPr>
          <w:rFonts w:eastAsiaTheme="minorHAnsi"/>
        </w:rPr>
        <w:t xml:space="preserve"> protein co-expression in the cell</w:t>
      </w:r>
      <w:r w:rsidR="00DB37ED" w:rsidRPr="00C517D3">
        <w:rPr>
          <w:rFonts w:eastAsiaTheme="minorHAnsi"/>
        </w:rPr>
        <w:t>, which has been described previously</w:t>
      </w:r>
      <w:r w:rsidR="00DB37ED" w:rsidRPr="00C517D3">
        <w:rPr>
          <w:rFonts w:eastAsiaTheme="minorHAnsi"/>
        </w:rPr>
        <w:fldChar w:fldCharType="begin">
          <w:fldData xml:space="preserve">PEVuZE5vdGU+PENpdGU+PEF1dGhvcj5EaXhvbjwvQXV0aG9yPjxZZWFyPjIwMTY8L1llYXI+PFJl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</w:fldData>
        </w:fldChar>
      </w:r>
      <w:r w:rsidR="00DB37ED" w:rsidRPr="00C517D3">
        <w:rPr>
          <w:rFonts w:eastAsiaTheme="minorHAnsi"/>
        </w:rPr>
        <w:instrText xml:space="preserve"> ADDIN EN.CITE </w:instrText>
      </w:r>
      <w:r w:rsidR="00DB37ED" w:rsidRPr="00C517D3">
        <w:rPr>
          <w:rFonts w:eastAsiaTheme="minorHAnsi"/>
        </w:rPr>
        <w:fldChar w:fldCharType="begin">
          <w:fldData xml:space="preserve">PEVuZE5vdGU+PENpdGU+PEF1dGhvcj5EaXhvbjwvQXV0aG9yPjxZZWFyPjIwMTY8L1llYXI+PFJl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</w:fldData>
        </w:fldChar>
      </w:r>
      <w:r w:rsidR="00DB37ED" w:rsidRPr="00C517D3">
        <w:rPr>
          <w:rFonts w:eastAsiaTheme="minorHAnsi"/>
        </w:rPr>
        <w:instrText xml:space="preserve"> ADDIN EN.CITE.DATA </w:instrText>
      </w:r>
      <w:r w:rsidR="00DB37ED" w:rsidRPr="00C517D3">
        <w:rPr>
          <w:rFonts w:eastAsiaTheme="minorHAnsi"/>
        </w:rPr>
      </w:r>
      <w:r w:rsidR="00DB37ED" w:rsidRPr="00C517D3">
        <w:rPr>
          <w:rFonts w:eastAsiaTheme="minorHAnsi"/>
        </w:rPr>
        <w:fldChar w:fldCharType="end"/>
      </w:r>
      <w:r w:rsidR="00DB37ED" w:rsidRPr="00C517D3">
        <w:rPr>
          <w:rFonts w:eastAsiaTheme="minorHAnsi"/>
        </w:rPr>
      </w:r>
      <w:r w:rsidR="00DB37ED" w:rsidRPr="00C517D3">
        <w:rPr>
          <w:rFonts w:eastAsiaTheme="minorHAnsi"/>
        </w:rPr>
        <w:fldChar w:fldCharType="separate"/>
      </w:r>
      <w:r w:rsidR="00DB37ED" w:rsidRPr="00C517D3">
        <w:rPr>
          <w:rFonts w:eastAsiaTheme="minorHAnsi"/>
          <w:noProof/>
          <w:vertAlign w:val="superscript"/>
        </w:rPr>
        <w:t>18,19,63</w:t>
      </w:r>
      <w:r w:rsidR="00DB37ED" w:rsidRPr="00C517D3">
        <w:rPr>
          <w:rFonts w:eastAsiaTheme="minorHAnsi"/>
        </w:rPr>
        <w:fldChar w:fldCharType="end"/>
      </w:r>
      <w:r w:rsidR="00A16403" w:rsidRPr="00C517D3">
        <w:rPr>
          <w:rFonts w:eastAsiaTheme="minorHAnsi"/>
        </w:rPr>
        <w:t>.</w:t>
      </w:r>
      <w:r w:rsidR="00F7207C">
        <w:rPr>
          <w:rFonts w:eastAsiaTheme="minorHAnsi"/>
        </w:rPr>
        <w:t xml:space="preserve"> </w:t>
      </w:r>
      <w:r w:rsidR="00A16403" w:rsidRPr="00C517D3">
        <w:rPr>
          <w:rFonts w:eastAsiaTheme="minorHAnsi"/>
        </w:rPr>
        <w:t>This can be achieved via transient transfection</w:t>
      </w:r>
      <w:r w:rsidR="00703B3E" w:rsidRPr="00C517D3">
        <w:rPr>
          <w:rFonts w:eastAsiaTheme="minorHAnsi"/>
        </w:rPr>
        <w:t xml:space="preserve"> of a </w:t>
      </w:r>
      <w:proofErr w:type="spellStart"/>
      <w:r w:rsidR="00703B3E" w:rsidRPr="00C517D3">
        <w:rPr>
          <w:rFonts w:eastAsiaTheme="minorHAnsi"/>
        </w:rPr>
        <w:t>LgBiT</w:t>
      </w:r>
      <w:proofErr w:type="spellEnd"/>
      <w:r w:rsidR="00703B3E" w:rsidRPr="00C517D3">
        <w:rPr>
          <w:rFonts w:eastAsiaTheme="minorHAnsi"/>
        </w:rPr>
        <w:t xml:space="preserve"> vector, </w:t>
      </w:r>
      <w:r w:rsidR="00A16403" w:rsidRPr="00C517D3">
        <w:rPr>
          <w:rFonts w:eastAsiaTheme="minorHAnsi"/>
        </w:rPr>
        <w:t xml:space="preserve">use of </w:t>
      </w:r>
      <w:proofErr w:type="spellStart"/>
      <w:r w:rsidR="00A16403" w:rsidRPr="00C517D3">
        <w:rPr>
          <w:rFonts w:eastAsiaTheme="minorHAnsi"/>
        </w:rPr>
        <w:t>BacMam</w:t>
      </w:r>
      <w:proofErr w:type="spellEnd"/>
      <w:r w:rsidR="00A16403" w:rsidRPr="00C517D3">
        <w:rPr>
          <w:rFonts w:eastAsiaTheme="minorHAnsi"/>
        </w:rPr>
        <w:t xml:space="preserve"> </w:t>
      </w:r>
      <w:proofErr w:type="spellStart"/>
      <w:r w:rsidR="00A16403" w:rsidRPr="00C517D3">
        <w:rPr>
          <w:rFonts w:eastAsiaTheme="minorHAnsi"/>
        </w:rPr>
        <w:t>LgBiT</w:t>
      </w:r>
      <w:proofErr w:type="spellEnd"/>
      <w:r w:rsidR="00703B3E" w:rsidRPr="00C517D3">
        <w:rPr>
          <w:rFonts w:eastAsiaTheme="minorHAnsi"/>
        </w:rPr>
        <w:t xml:space="preserve">, or by performing HiBiT CRISPR insertion into a </w:t>
      </w:r>
      <w:proofErr w:type="spellStart"/>
      <w:r w:rsidR="00703B3E" w:rsidRPr="00C517D3">
        <w:rPr>
          <w:rFonts w:eastAsiaTheme="minorHAnsi"/>
        </w:rPr>
        <w:t>LgBiT</w:t>
      </w:r>
      <w:proofErr w:type="spellEnd"/>
      <w:r w:rsidR="00703B3E" w:rsidRPr="00C517D3">
        <w:rPr>
          <w:rFonts w:eastAsiaTheme="minorHAnsi"/>
        </w:rPr>
        <w:t xml:space="preserve"> stable cell line. </w:t>
      </w:r>
    </w:p>
    <w:p w14:paraId="5C66FA04" w14:textId="77777777" w:rsidR="00D13138" w:rsidRPr="00C517D3" w:rsidRDefault="00D13138" w:rsidP="004720A8">
      <w:pPr>
        <w:pStyle w:val="ListParagraph"/>
        <w:ind w:left="0"/>
        <w:rPr>
          <w:b/>
        </w:rPr>
      </w:pPr>
    </w:p>
    <w:p w14:paraId="5637C539" w14:textId="19DBF182" w:rsidR="00F8125B" w:rsidRPr="0025481B" w:rsidRDefault="00F8125B" w:rsidP="004720A8">
      <w:pPr>
        <w:pStyle w:val="ListParagraph"/>
        <w:numPr>
          <w:ilvl w:val="1"/>
          <w:numId w:val="1"/>
        </w:numPr>
      </w:pPr>
      <w:r w:rsidRPr="0025481B">
        <w:t>Plating of adherent cell lines.</w:t>
      </w:r>
    </w:p>
    <w:p w14:paraId="25CCB9E8" w14:textId="77777777" w:rsidR="00D13138" w:rsidRPr="00C517D3" w:rsidRDefault="00D13138" w:rsidP="004720A8">
      <w:pPr>
        <w:pStyle w:val="ListParagraph"/>
        <w:ind w:left="0"/>
        <w:rPr>
          <w:b/>
        </w:rPr>
      </w:pPr>
    </w:p>
    <w:p w14:paraId="397E0A7E" w14:textId="21A7DF86" w:rsidR="00BE67E1" w:rsidRPr="00C517D3" w:rsidRDefault="00F8125B" w:rsidP="004720A8">
      <w:pPr>
        <w:pStyle w:val="ListParagraph"/>
        <w:numPr>
          <w:ilvl w:val="2"/>
          <w:numId w:val="1"/>
        </w:numPr>
        <w:rPr>
          <w:b/>
        </w:rPr>
      </w:pPr>
      <w:r w:rsidRPr="00C517D3">
        <w:t>R</w:t>
      </w:r>
      <w:r w:rsidR="00E76658" w:rsidRPr="00C517D3">
        <w:t>emove medium from cell flask by aspiration, wash cells with DPBS, dissociate cells with 0.05% trypsin-EDTA, and allow cells to dissociate from the flask bottom.</w:t>
      </w:r>
      <w:r w:rsidR="009036C8" w:rsidRPr="00C517D3">
        <w:t xml:space="preserve"> </w:t>
      </w:r>
      <w:r w:rsidR="0025481B">
        <w:t>F</w:t>
      </w:r>
      <w:r w:rsidR="009036C8" w:rsidRPr="00C517D3">
        <w:t xml:space="preserve">or suspension cell lines, proceed to section </w:t>
      </w:r>
      <w:r w:rsidR="00D8701C" w:rsidRPr="00C517D3">
        <w:t>2.1.2</w:t>
      </w:r>
      <w:r w:rsidR="009036C8" w:rsidRPr="00C517D3">
        <w:t>.</w:t>
      </w:r>
    </w:p>
    <w:p w14:paraId="2A076F8B" w14:textId="77777777" w:rsidR="00D13138" w:rsidRPr="00C517D3" w:rsidRDefault="00D13138" w:rsidP="004720A8">
      <w:pPr>
        <w:pStyle w:val="ListParagraph"/>
        <w:ind w:left="0"/>
        <w:rPr>
          <w:b/>
        </w:rPr>
      </w:pPr>
    </w:p>
    <w:p w14:paraId="74F502C2" w14:textId="3A103577" w:rsidR="00BE67E1" w:rsidRPr="00C517D3" w:rsidRDefault="00E76658" w:rsidP="004720A8">
      <w:pPr>
        <w:pStyle w:val="ListParagraph"/>
        <w:numPr>
          <w:ilvl w:val="2"/>
          <w:numId w:val="1"/>
        </w:numPr>
        <w:rPr>
          <w:b/>
        </w:rPr>
      </w:pPr>
      <w:r w:rsidRPr="00C517D3">
        <w:t>Neutralize trypsin using serum-containing cell culture medium, mix to collect and resuspend cells, and transfer cell suspension to a conical tube</w:t>
      </w:r>
      <w:r w:rsidR="00D13138" w:rsidRPr="00C517D3">
        <w:t>.</w:t>
      </w:r>
    </w:p>
    <w:p w14:paraId="1ADFEB34" w14:textId="77777777" w:rsidR="00D13138" w:rsidRPr="00C517D3" w:rsidRDefault="00D13138" w:rsidP="004720A8">
      <w:pPr>
        <w:pStyle w:val="ListParagraph"/>
        <w:ind w:left="0"/>
        <w:rPr>
          <w:b/>
        </w:rPr>
      </w:pPr>
    </w:p>
    <w:p w14:paraId="6F2D4029" w14:textId="06F66224" w:rsidR="003B1190" w:rsidRPr="00C517D3" w:rsidRDefault="00E76658" w:rsidP="004720A8">
      <w:pPr>
        <w:pStyle w:val="ListParagraph"/>
        <w:numPr>
          <w:ilvl w:val="2"/>
          <w:numId w:val="1"/>
        </w:numPr>
        <w:rPr>
          <w:b/>
        </w:rPr>
      </w:pPr>
      <w:r w:rsidRPr="00C517D3">
        <w:t xml:space="preserve">Spin down </w:t>
      </w:r>
      <w:r w:rsidR="00361DDE">
        <w:t xml:space="preserve">cells </w:t>
      </w:r>
      <w:r w:rsidRPr="00C517D3">
        <w:t>at 125</w:t>
      </w:r>
      <w:r w:rsidRPr="00361DDE">
        <w:rPr>
          <w:i/>
          <w:iCs/>
        </w:rPr>
        <w:t xml:space="preserve"> </w:t>
      </w:r>
      <w:r w:rsidR="00361DDE" w:rsidRPr="00361DDE">
        <w:rPr>
          <w:i/>
          <w:iCs/>
        </w:rPr>
        <w:t>x</w:t>
      </w:r>
      <w:r w:rsidRPr="00361DDE">
        <w:rPr>
          <w:i/>
          <w:iCs/>
        </w:rPr>
        <w:t xml:space="preserve"> g</w:t>
      </w:r>
      <w:r w:rsidRPr="00C517D3">
        <w:t xml:space="preserve"> for 5 min. Discard </w:t>
      </w:r>
      <w:r w:rsidR="00361DDE">
        <w:t xml:space="preserve">the </w:t>
      </w:r>
      <w:r w:rsidRPr="00C517D3">
        <w:t xml:space="preserve">cell culture medium and resuspend in an equal volume of </w:t>
      </w:r>
      <w:r w:rsidR="001A6950" w:rsidRPr="00C517D3">
        <w:t xml:space="preserve">fresh </w:t>
      </w:r>
      <w:r w:rsidRPr="00C517D3">
        <w:t xml:space="preserve">cell culture medium. </w:t>
      </w:r>
    </w:p>
    <w:p w14:paraId="3A51012E" w14:textId="77777777" w:rsidR="00D13138" w:rsidRPr="00C517D3" w:rsidRDefault="00D13138" w:rsidP="004720A8">
      <w:pPr>
        <w:pStyle w:val="ListParagraph"/>
        <w:ind w:left="0"/>
        <w:rPr>
          <w:b/>
        </w:rPr>
      </w:pPr>
    </w:p>
    <w:p w14:paraId="77E3A532" w14:textId="4AAF20F3" w:rsidR="00FD5976" w:rsidRPr="002C4ABB" w:rsidRDefault="007A35D8" w:rsidP="004720A8">
      <w:pPr>
        <w:pStyle w:val="ListParagraph"/>
        <w:numPr>
          <w:ilvl w:val="2"/>
          <w:numId w:val="1"/>
        </w:numPr>
        <w:rPr>
          <w:b/>
        </w:rPr>
      </w:pPr>
      <w:r w:rsidRPr="00C517D3">
        <w:t>Plate cells into assay plates</w:t>
      </w:r>
      <w:r w:rsidR="00124F6D" w:rsidRPr="00C517D3">
        <w:t xml:space="preserve"> with a minimum of triplicate wells per experimental and control condition.</w:t>
      </w:r>
      <w:r w:rsidR="002C4ABB">
        <w:rPr>
          <w:b/>
        </w:rPr>
        <w:t xml:space="preserve"> </w:t>
      </w:r>
      <w:r w:rsidR="00124F6D" w:rsidRPr="00C517D3">
        <w:t xml:space="preserve">For </w:t>
      </w:r>
      <w:r w:rsidRPr="00C517D3">
        <w:t>96</w:t>
      </w:r>
      <w:r w:rsidR="00820480">
        <w:t>-</w:t>
      </w:r>
      <w:r w:rsidRPr="00C517D3">
        <w:t xml:space="preserve">well format </w:t>
      </w:r>
      <w:r w:rsidR="00361DDE">
        <w:t>c</w:t>
      </w:r>
      <w:r w:rsidR="00E76658" w:rsidRPr="00C517D3">
        <w:t>ount to estimate cell density</w:t>
      </w:r>
      <w:r w:rsidR="00361DDE">
        <w:t xml:space="preserve">, </w:t>
      </w:r>
      <w:r w:rsidR="00E76658" w:rsidRPr="00C517D3">
        <w:t xml:space="preserve">adjust density to 2 </w:t>
      </w:r>
      <w:r w:rsidR="00361DDE">
        <w:t>x</w:t>
      </w:r>
      <w:r w:rsidR="00E76658" w:rsidRPr="00C517D3">
        <w:t xml:space="preserve"> 10</w:t>
      </w:r>
      <w:r w:rsidR="00E76658" w:rsidRPr="002C4ABB">
        <w:rPr>
          <w:vertAlign w:val="superscript"/>
        </w:rPr>
        <w:t>5</w:t>
      </w:r>
      <w:r w:rsidR="00E76658" w:rsidRPr="00C517D3">
        <w:t xml:space="preserve"> cells/m</w:t>
      </w:r>
      <w:r w:rsidR="00361DDE">
        <w:t>L</w:t>
      </w:r>
      <w:r w:rsidR="00E76658" w:rsidRPr="00C517D3">
        <w:t xml:space="preserve"> in assay medium</w:t>
      </w:r>
      <w:r w:rsidR="002C4ABB">
        <w:t xml:space="preserve"> and</w:t>
      </w:r>
      <w:r w:rsidRPr="00C517D3">
        <w:t xml:space="preserve"> </w:t>
      </w:r>
      <w:r w:rsidR="00361DDE">
        <w:t>d</w:t>
      </w:r>
      <w:r w:rsidRPr="00C517D3">
        <w:t>ispense 100</w:t>
      </w:r>
      <w:r w:rsidR="00361DDE">
        <w:t xml:space="preserve"> </w:t>
      </w:r>
      <w:r w:rsidR="00B84348" w:rsidRPr="00C517D3">
        <w:t>µ</w:t>
      </w:r>
      <w:r w:rsidR="00361DDE">
        <w:t>L</w:t>
      </w:r>
      <w:r w:rsidRPr="00C517D3">
        <w:t xml:space="preserve"> (20,000 cells) per well in a 96</w:t>
      </w:r>
      <w:r w:rsidR="004E552F">
        <w:t>-</w:t>
      </w:r>
      <w:r w:rsidRPr="00C517D3">
        <w:t>well plate.</w:t>
      </w:r>
      <w:r w:rsidR="00361DDE">
        <w:t xml:space="preserve"> </w:t>
      </w:r>
      <w:r w:rsidR="00124F6D" w:rsidRPr="00C517D3">
        <w:t xml:space="preserve">For </w:t>
      </w:r>
      <w:r w:rsidRPr="00C517D3">
        <w:t>384</w:t>
      </w:r>
      <w:r w:rsidR="00820480">
        <w:t>-</w:t>
      </w:r>
      <w:r w:rsidRPr="002C4ABB">
        <w:rPr>
          <w:bCs/>
        </w:rPr>
        <w:t>well format</w:t>
      </w:r>
      <w:r w:rsidR="00361DDE">
        <w:rPr>
          <w:bCs/>
        </w:rPr>
        <w:t xml:space="preserve"> c</w:t>
      </w:r>
      <w:r w:rsidRPr="002C4ABB">
        <w:rPr>
          <w:bCs/>
        </w:rPr>
        <w:t>ount to estimate cell density</w:t>
      </w:r>
      <w:r w:rsidR="00361DDE">
        <w:rPr>
          <w:bCs/>
        </w:rPr>
        <w:t xml:space="preserve">, </w:t>
      </w:r>
      <w:r w:rsidRPr="002C4ABB">
        <w:rPr>
          <w:bCs/>
        </w:rPr>
        <w:t>adjust density to 4.4</w:t>
      </w:r>
      <w:r w:rsidR="006701D4" w:rsidRPr="002C4ABB">
        <w:rPr>
          <w:bCs/>
        </w:rPr>
        <w:t>4 x 10</w:t>
      </w:r>
      <w:r w:rsidR="006701D4" w:rsidRPr="002C4ABB">
        <w:rPr>
          <w:bCs/>
          <w:vertAlign w:val="superscript"/>
        </w:rPr>
        <w:t>5</w:t>
      </w:r>
      <w:r w:rsidR="006701D4" w:rsidRPr="002C4ABB">
        <w:rPr>
          <w:bCs/>
        </w:rPr>
        <w:t xml:space="preserve"> cells/m</w:t>
      </w:r>
      <w:r w:rsidR="00361DDE">
        <w:rPr>
          <w:bCs/>
        </w:rPr>
        <w:t>L</w:t>
      </w:r>
      <w:r w:rsidR="006701D4" w:rsidRPr="002C4ABB">
        <w:rPr>
          <w:bCs/>
        </w:rPr>
        <w:t xml:space="preserve"> in </w:t>
      </w:r>
      <w:r w:rsidR="00361DDE">
        <w:rPr>
          <w:bCs/>
        </w:rPr>
        <w:t xml:space="preserve">the </w:t>
      </w:r>
      <w:r w:rsidR="006701D4" w:rsidRPr="002C4ABB">
        <w:rPr>
          <w:bCs/>
        </w:rPr>
        <w:t>assay medium</w:t>
      </w:r>
      <w:r w:rsidR="002C4ABB">
        <w:rPr>
          <w:bCs/>
        </w:rPr>
        <w:t xml:space="preserve"> and</w:t>
      </w:r>
      <w:r w:rsidR="006701D4" w:rsidRPr="002C4ABB">
        <w:rPr>
          <w:bCs/>
        </w:rPr>
        <w:t xml:space="preserve"> </w:t>
      </w:r>
      <w:r w:rsidR="00361DDE">
        <w:rPr>
          <w:bCs/>
        </w:rPr>
        <w:t>d</w:t>
      </w:r>
      <w:r w:rsidR="006701D4" w:rsidRPr="002C4ABB">
        <w:rPr>
          <w:bCs/>
        </w:rPr>
        <w:t>ispense 18</w:t>
      </w:r>
      <w:r w:rsidR="00361DDE">
        <w:rPr>
          <w:bCs/>
        </w:rPr>
        <w:t xml:space="preserve"> </w:t>
      </w:r>
      <w:r w:rsidR="00B84348" w:rsidRPr="002C4ABB">
        <w:rPr>
          <w:bCs/>
        </w:rPr>
        <w:t>µ</w:t>
      </w:r>
      <w:r w:rsidR="00361DDE">
        <w:rPr>
          <w:bCs/>
        </w:rPr>
        <w:t>L</w:t>
      </w:r>
      <w:r w:rsidR="006701D4" w:rsidRPr="002C4ABB">
        <w:rPr>
          <w:bCs/>
        </w:rPr>
        <w:t xml:space="preserve"> (8,000 cells) per well.  </w:t>
      </w:r>
    </w:p>
    <w:p w14:paraId="1D0DA719" w14:textId="77777777" w:rsidR="00D13138" w:rsidRPr="00C517D3" w:rsidRDefault="00D13138" w:rsidP="004720A8">
      <w:pPr>
        <w:pStyle w:val="ListParagraph"/>
        <w:ind w:left="0"/>
        <w:rPr>
          <w:b/>
        </w:rPr>
      </w:pPr>
    </w:p>
    <w:p w14:paraId="24E5F85E" w14:textId="139B8675" w:rsidR="00D14D64" w:rsidRPr="00C517D3" w:rsidRDefault="00FD5976" w:rsidP="004720A8">
      <w:pPr>
        <w:pStyle w:val="ListParagraph"/>
        <w:numPr>
          <w:ilvl w:val="2"/>
          <w:numId w:val="1"/>
        </w:numPr>
        <w:rPr>
          <w:b/>
        </w:rPr>
      </w:pPr>
      <w:r w:rsidRPr="00C517D3">
        <w:rPr>
          <w:bCs/>
        </w:rPr>
        <w:t xml:space="preserve">Incubate plates </w:t>
      </w:r>
      <w:r w:rsidRPr="00C517D3">
        <w:t>at 37</w:t>
      </w:r>
      <w:r w:rsidR="00361DDE">
        <w:t xml:space="preserve"> </w:t>
      </w:r>
      <w:r w:rsidRPr="00C517D3">
        <w:t>°C, 5% CO</w:t>
      </w:r>
      <w:r w:rsidRPr="00C517D3">
        <w:rPr>
          <w:vertAlign w:val="subscript"/>
        </w:rPr>
        <w:t>2</w:t>
      </w:r>
      <w:r w:rsidRPr="00C517D3">
        <w:t xml:space="preserve"> overnight</w:t>
      </w:r>
      <w:r w:rsidR="0054556F" w:rsidRPr="00C517D3">
        <w:t xml:space="preserve"> or in conditions</w:t>
      </w:r>
      <w:r w:rsidR="00361DDE">
        <w:t xml:space="preserve"> which</w:t>
      </w:r>
      <w:r w:rsidR="0054556F" w:rsidRPr="00C517D3">
        <w:t xml:space="preserve"> are optimal for their growth</w:t>
      </w:r>
      <w:r w:rsidRPr="00C517D3">
        <w:t xml:space="preserve">.  </w:t>
      </w:r>
    </w:p>
    <w:p w14:paraId="1D1F7DFA" w14:textId="77777777" w:rsidR="002B19B8" w:rsidRPr="00C517D3" w:rsidRDefault="002B19B8" w:rsidP="004720A8">
      <w:pPr>
        <w:pStyle w:val="ListParagraph"/>
        <w:ind w:left="0"/>
        <w:rPr>
          <w:b/>
        </w:rPr>
      </w:pPr>
    </w:p>
    <w:p w14:paraId="6E597211" w14:textId="169D215F" w:rsidR="00124F6D" w:rsidRPr="00361DDE" w:rsidRDefault="00FD5976" w:rsidP="004720A8">
      <w:pPr>
        <w:pStyle w:val="ListParagraph"/>
        <w:numPr>
          <w:ilvl w:val="1"/>
          <w:numId w:val="1"/>
        </w:numPr>
      </w:pPr>
      <w:r w:rsidRPr="00361DDE">
        <w:t>Plating of suspension cells</w:t>
      </w:r>
    </w:p>
    <w:p w14:paraId="2515EB31" w14:textId="77777777" w:rsidR="00D13138" w:rsidRPr="00C517D3" w:rsidRDefault="00D13138" w:rsidP="004720A8">
      <w:pPr>
        <w:pStyle w:val="ListParagraph"/>
        <w:ind w:left="0"/>
        <w:rPr>
          <w:b/>
          <w:bCs/>
        </w:rPr>
      </w:pPr>
    </w:p>
    <w:p w14:paraId="5F00E75B" w14:textId="02DCB3CF" w:rsidR="00FD5976" w:rsidRPr="00C517D3" w:rsidRDefault="00FD5976" w:rsidP="004720A8">
      <w:pPr>
        <w:pStyle w:val="ListParagraph"/>
        <w:numPr>
          <w:ilvl w:val="2"/>
          <w:numId w:val="1"/>
        </w:numPr>
        <w:rPr>
          <w:b/>
          <w:bCs/>
        </w:rPr>
      </w:pPr>
      <w:r w:rsidRPr="00C517D3">
        <w:t>Adjust cell density to 2.22</w:t>
      </w:r>
      <w:r w:rsidR="00361DDE">
        <w:t xml:space="preserve"> </w:t>
      </w:r>
      <w:r w:rsidRPr="00C517D3">
        <w:t>x</w:t>
      </w:r>
      <w:r w:rsidR="00361DDE">
        <w:t xml:space="preserve"> </w:t>
      </w:r>
      <w:r w:rsidRPr="00C517D3">
        <w:t>10</w:t>
      </w:r>
      <w:r w:rsidRPr="00C517D3">
        <w:rPr>
          <w:vertAlign w:val="superscript"/>
        </w:rPr>
        <w:t>5</w:t>
      </w:r>
      <w:r w:rsidRPr="00C517D3">
        <w:t xml:space="preserve"> cells/m</w:t>
      </w:r>
      <w:r w:rsidR="00361DDE">
        <w:t>L</w:t>
      </w:r>
      <w:r w:rsidRPr="00C517D3">
        <w:t xml:space="preserve"> in CO</w:t>
      </w:r>
      <w:r w:rsidRPr="00C517D3">
        <w:rPr>
          <w:vertAlign w:val="subscript"/>
        </w:rPr>
        <w:t>2</w:t>
      </w:r>
      <w:r w:rsidRPr="00C517D3">
        <w:t xml:space="preserve">-independent medium </w:t>
      </w:r>
      <w:r w:rsidR="00361DDE">
        <w:t>supplemented with</w:t>
      </w:r>
      <w:r w:rsidRPr="00C517D3">
        <w:t xml:space="preserve"> 10% FBS </w:t>
      </w:r>
      <w:r w:rsidR="00361DDE">
        <w:t>and</w:t>
      </w:r>
      <w:r w:rsidRPr="00C517D3">
        <w:t xml:space="preserve"> 1</w:t>
      </w:r>
      <w:r w:rsidR="00361DDE">
        <w:t>x</w:t>
      </w:r>
      <w:r w:rsidRPr="00C517D3">
        <w:t xml:space="preserve"> </w:t>
      </w:r>
      <w:proofErr w:type="spellStart"/>
      <w:r w:rsidRPr="00C517D3">
        <w:t>Endurazine</w:t>
      </w:r>
      <w:proofErr w:type="spellEnd"/>
      <w:r w:rsidRPr="00C517D3">
        <w:t xml:space="preserve"> (1:100 dilution of the stock reagent).</w:t>
      </w:r>
    </w:p>
    <w:p w14:paraId="517B515C" w14:textId="77777777" w:rsidR="00D13138" w:rsidRPr="00C517D3" w:rsidRDefault="00D13138" w:rsidP="004720A8">
      <w:pPr>
        <w:pStyle w:val="ListParagraph"/>
        <w:ind w:left="0"/>
        <w:rPr>
          <w:b/>
          <w:bCs/>
        </w:rPr>
      </w:pPr>
    </w:p>
    <w:p w14:paraId="2C36F418" w14:textId="50BF9B7B" w:rsidR="00124F6D" w:rsidRPr="002C4ABB" w:rsidRDefault="00124F6D" w:rsidP="004720A8">
      <w:pPr>
        <w:pStyle w:val="ListParagraph"/>
        <w:numPr>
          <w:ilvl w:val="2"/>
          <w:numId w:val="1"/>
        </w:numPr>
        <w:rPr>
          <w:b/>
          <w:bCs/>
        </w:rPr>
      </w:pPr>
      <w:r w:rsidRPr="00C517D3">
        <w:t xml:space="preserve">Plate cells into assay plates with a minimum of </w:t>
      </w:r>
      <w:r w:rsidR="00361DDE">
        <w:t>3</w:t>
      </w:r>
      <w:r w:rsidRPr="00C517D3">
        <w:t xml:space="preserve"> wells per experimental and control condition.</w:t>
      </w:r>
      <w:r w:rsidR="002C4ABB">
        <w:rPr>
          <w:b/>
          <w:bCs/>
        </w:rPr>
        <w:t xml:space="preserve"> </w:t>
      </w:r>
      <w:r w:rsidRPr="00C517D3">
        <w:t xml:space="preserve">For </w:t>
      </w:r>
      <w:r w:rsidR="00FD5976" w:rsidRPr="00C517D3">
        <w:t>96</w:t>
      </w:r>
      <w:r w:rsidR="00820480">
        <w:t>-</w:t>
      </w:r>
      <w:r w:rsidR="00FD5976" w:rsidRPr="00C517D3">
        <w:t>well format</w:t>
      </w:r>
      <w:r w:rsidR="00361DDE">
        <w:t xml:space="preserve"> d</w:t>
      </w:r>
      <w:r w:rsidR="00FD5976" w:rsidRPr="00C517D3">
        <w:t>ispense 90</w:t>
      </w:r>
      <w:r w:rsidR="00361DDE">
        <w:t xml:space="preserve"> </w:t>
      </w:r>
      <w:r w:rsidR="00B84348" w:rsidRPr="00C517D3">
        <w:t>µ</w:t>
      </w:r>
      <w:r w:rsidR="00361DDE">
        <w:t>L</w:t>
      </w:r>
      <w:r w:rsidR="00FD5976" w:rsidRPr="00C517D3">
        <w:t xml:space="preserve"> (20,000 cells) </w:t>
      </w:r>
      <w:r w:rsidR="00361DDE">
        <w:t>per well</w:t>
      </w:r>
      <w:r w:rsidR="002C4ABB" w:rsidRPr="00361DDE">
        <w:t>.</w:t>
      </w:r>
      <w:r w:rsidR="002C4ABB">
        <w:rPr>
          <w:b/>
          <w:bCs/>
        </w:rPr>
        <w:t xml:space="preserve"> </w:t>
      </w:r>
      <w:r w:rsidRPr="00C517D3">
        <w:t xml:space="preserve">For </w:t>
      </w:r>
      <w:r w:rsidR="00FD5976" w:rsidRPr="00C517D3">
        <w:t>384</w:t>
      </w:r>
      <w:r w:rsidR="00820480">
        <w:t>-</w:t>
      </w:r>
      <w:r w:rsidR="00FD5976" w:rsidRPr="00C517D3">
        <w:t xml:space="preserve">well format </w:t>
      </w:r>
      <w:r w:rsidR="00361DDE">
        <w:t>d</w:t>
      </w:r>
      <w:r w:rsidR="00FD5976" w:rsidRPr="00C517D3">
        <w:t>ispense 36</w:t>
      </w:r>
      <w:r w:rsidR="00361DDE">
        <w:t xml:space="preserve"> </w:t>
      </w:r>
      <w:r w:rsidR="00B84348" w:rsidRPr="00C517D3">
        <w:t>µ</w:t>
      </w:r>
      <w:r w:rsidR="00361DDE">
        <w:t>L</w:t>
      </w:r>
      <w:r w:rsidR="00FD5976" w:rsidRPr="00C517D3">
        <w:t xml:space="preserve"> (8,000 cells) </w:t>
      </w:r>
      <w:r w:rsidR="00361DDE">
        <w:t xml:space="preserve">per well. </w:t>
      </w:r>
    </w:p>
    <w:p w14:paraId="666739F5" w14:textId="77777777" w:rsidR="002B19B8" w:rsidRPr="00C517D3" w:rsidRDefault="002B19B8" w:rsidP="004720A8"/>
    <w:p w14:paraId="0841B0C1" w14:textId="494E86F2" w:rsidR="007079C0" w:rsidRPr="00C517D3" w:rsidRDefault="00361DDE" w:rsidP="004720A8">
      <w:pPr>
        <w:pStyle w:val="ListParagraph"/>
        <w:ind w:left="0"/>
      </w:pPr>
      <w:r w:rsidRPr="00361DDE">
        <w:t>NOTE</w:t>
      </w:r>
      <w:r w:rsidR="007079C0" w:rsidRPr="00C517D3">
        <w:rPr>
          <w:b/>
          <w:bCs/>
        </w:rPr>
        <w:t>:</w:t>
      </w:r>
      <w:r w:rsidR="007079C0" w:rsidRPr="00C517D3">
        <w:t xml:space="preserve"> For suspension cell lines which have low </w:t>
      </w:r>
      <w:r w:rsidR="00F7207C">
        <w:t>signal to background (</w:t>
      </w:r>
      <w:r w:rsidR="001C5C24" w:rsidRPr="00C517D3">
        <w:t>S:B</w:t>
      </w:r>
      <w:r w:rsidR="00F7207C">
        <w:t>)</w:t>
      </w:r>
      <w:r w:rsidR="007079C0" w:rsidRPr="00C517D3">
        <w:t xml:space="preserve"> luminescence, </w:t>
      </w:r>
      <w:r w:rsidR="00F7207C">
        <w:t>e.g.,</w:t>
      </w:r>
      <w:r w:rsidR="007079C0" w:rsidRPr="00C517D3">
        <w:t xml:space="preserve"> when working with CRISPR pools rather than clones, it is possible to increase</w:t>
      </w:r>
      <w:r w:rsidR="00F7207C">
        <w:t xml:space="preserve"> the</w:t>
      </w:r>
      <w:r w:rsidR="007079C0" w:rsidRPr="00C517D3">
        <w:t xml:space="preserve"> luminescence by increasing the number of cells plated, up to 100,000 cells/well in 96</w:t>
      </w:r>
      <w:r w:rsidR="00820480">
        <w:t>-</w:t>
      </w:r>
      <w:r w:rsidR="007079C0" w:rsidRPr="00C517D3">
        <w:t>well format, or 40,000 cells/well in 384</w:t>
      </w:r>
      <w:r w:rsidR="00820480">
        <w:t>-</w:t>
      </w:r>
      <w:r w:rsidR="007079C0" w:rsidRPr="00C517D3">
        <w:t>well format.</w:t>
      </w:r>
    </w:p>
    <w:p w14:paraId="13BC3BF5" w14:textId="5B26992E" w:rsidR="00E76658" w:rsidRPr="00C517D3" w:rsidRDefault="00E76658" w:rsidP="004720A8">
      <w:pPr>
        <w:pStyle w:val="ListParagraph"/>
        <w:ind w:left="0"/>
      </w:pPr>
    </w:p>
    <w:p w14:paraId="56DED276" w14:textId="11F85128" w:rsidR="00B319EB" w:rsidRPr="00361DDE" w:rsidRDefault="00BE67E1" w:rsidP="004720A8">
      <w:pPr>
        <w:pStyle w:val="ListParagraph"/>
        <w:numPr>
          <w:ilvl w:val="1"/>
          <w:numId w:val="1"/>
        </w:numPr>
        <w:rPr>
          <w:bCs/>
        </w:rPr>
      </w:pPr>
      <w:r w:rsidRPr="00361DDE">
        <w:rPr>
          <w:bCs/>
        </w:rPr>
        <w:t xml:space="preserve">Kinetic degradation </w:t>
      </w:r>
      <w:r w:rsidR="00B319EB" w:rsidRPr="00361DDE">
        <w:rPr>
          <w:bCs/>
        </w:rPr>
        <w:t>assay</w:t>
      </w:r>
      <w:r w:rsidR="005A508D" w:rsidRPr="00361DDE">
        <w:rPr>
          <w:bCs/>
        </w:rPr>
        <w:t xml:space="preserve">s using HiBiT CRISPR cells </w:t>
      </w:r>
      <w:r w:rsidR="004D6077" w:rsidRPr="00361DDE">
        <w:rPr>
          <w:bCs/>
        </w:rPr>
        <w:t xml:space="preserve">expressing </w:t>
      </w:r>
      <w:proofErr w:type="spellStart"/>
      <w:r w:rsidR="004D6077" w:rsidRPr="00361DDE">
        <w:rPr>
          <w:bCs/>
        </w:rPr>
        <w:t>LgBiT</w:t>
      </w:r>
      <w:proofErr w:type="spellEnd"/>
    </w:p>
    <w:p w14:paraId="4866A605" w14:textId="1F392BF9" w:rsidR="00D13138" w:rsidRPr="00BA0BA2" w:rsidRDefault="00D13138" w:rsidP="004720A8">
      <w:pPr>
        <w:pStyle w:val="ListParagraph"/>
        <w:ind w:left="0"/>
        <w:rPr>
          <w:b/>
        </w:rPr>
      </w:pPr>
    </w:p>
    <w:p w14:paraId="75E0C353" w14:textId="11EBEC66" w:rsidR="00FF7A1F" w:rsidRPr="00361DDE" w:rsidRDefault="00815261" w:rsidP="004720A8">
      <w:pPr>
        <w:pStyle w:val="ListParagraph"/>
        <w:numPr>
          <w:ilvl w:val="2"/>
          <w:numId w:val="1"/>
        </w:numPr>
        <w:rPr>
          <w:b/>
        </w:rPr>
      </w:pPr>
      <w:r w:rsidRPr="00C517D3">
        <w:t xml:space="preserve">For suspension cells already containing </w:t>
      </w:r>
      <w:proofErr w:type="spellStart"/>
      <w:r w:rsidRPr="00C517D3">
        <w:t>Endurazine</w:t>
      </w:r>
      <w:proofErr w:type="spellEnd"/>
      <w:r w:rsidRPr="00C517D3">
        <w:t xml:space="preserve">, which was included at the plating step in 2.2., proceed </w:t>
      </w:r>
      <w:r w:rsidR="001C5C24" w:rsidRPr="00C517D3">
        <w:t xml:space="preserve">directly </w:t>
      </w:r>
      <w:r w:rsidRPr="00C517D3">
        <w:t xml:space="preserve">to step </w:t>
      </w:r>
      <w:r w:rsidR="002B31F8" w:rsidRPr="00C517D3">
        <w:t>2.</w:t>
      </w:r>
      <w:r w:rsidR="00BA0BA2">
        <w:t>3.</w:t>
      </w:r>
      <w:r w:rsidR="002B31F8" w:rsidRPr="00C517D3">
        <w:t>3</w:t>
      </w:r>
      <w:r w:rsidRPr="00C517D3">
        <w:t xml:space="preserve">. </w:t>
      </w:r>
      <w:r w:rsidR="009036C8" w:rsidRPr="00C517D3">
        <w:t>For adherent cell lines p</w:t>
      </w:r>
      <w:r w:rsidR="00FF7A1F" w:rsidRPr="00C517D3">
        <w:t xml:space="preserve">repare Nano-Glo </w:t>
      </w:r>
      <w:proofErr w:type="spellStart"/>
      <w:r w:rsidR="00FF7A1F" w:rsidRPr="00C517D3">
        <w:t>Endurazine</w:t>
      </w:r>
      <w:proofErr w:type="spellEnd"/>
      <w:r w:rsidR="00FF7A1F" w:rsidRPr="00C517D3">
        <w:t xml:space="preserve"> solution</w:t>
      </w:r>
      <w:r w:rsidR="00D13138" w:rsidRPr="00C517D3">
        <w:t>.</w:t>
      </w:r>
      <w:r w:rsidR="00361DDE">
        <w:t xml:space="preserve"> </w:t>
      </w:r>
      <w:r w:rsidR="00ED0AD6" w:rsidRPr="00C517D3">
        <w:t>For 9</w:t>
      </w:r>
      <w:r w:rsidR="00FF7A1F" w:rsidRPr="00C517D3">
        <w:t>6-well format</w:t>
      </w:r>
      <w:r w:rsidR="00F7207C">
        <w:t>, p</w:t>
      </w:r>
      <w:r w:rsidR="00FF7A1F" w:rsidRPr="00C517D3">
        <w:t>repare a 1</w:t>
      </w:r>
      <w:r w:rsidR="00F7207C">
        <w:t>x</w:t>
      </w:r>
      <w:r w:rsidR="00FF7A1F" w:rsidRPr="00C517D3">
        <w:t xml:space="preserve"> solution of </w:t>
      </w:r>
      <w:proofErr w:type="spellStart"/>
      <w:r w:rsidR="00FF7A1F" w:rsidRPr="00C517D3">
        <w:t>Endurazine</w:t>
      </w:r>
      <w:proofErr w:type="spellEnd"/>
      <w:r w:rsidR="00FF7A1F" w:rsidRPr="00C517D3">
        <w:t xml:space="preserve"> by diluting stock reagent 1:100 into CO</w:t>
      </w:r>
      <w:r w:rsidR="00FF7A1F" w:rsidRPr="00361DDE">
        <w:rPr>
          <w:vertAlign w:val="subscript"/>
        </w:rPr>
        <w:t>2</w:t>
      </w:r>
      <w:r w:rsidR="00FF7A1F" w:rsidRPr="00C517D3">
        <w:t>-independent medium</w:t>
      </w:r>
      <w:r w:rsidR="00F7207C">
        <w:t xml:space="preserve"> supplemented with</w:t>
      </w:r>
      <w:r w:rsidR="00FF7A1F" w:rsidRPr="00C517D3">
        <w:t xml:space="preserve"> 10% FBS</w:t>
      </w:r>
      <w:r w:rsidR="00ED0AD6" w:rsidRPr="00C517D3">
        <w:t xml:space="preserve">. For </w:t>
      </w:r>
      <w:r w:rsidR="00FF7A1F" w:rsidRPr="00C517D3">
        <w:t>384-well format</w:t>
      </w:r>
      <w:r w:rsidR="00F7207C">
        <w:t>,</w:t>
      </w:r>
      <w:r w:rsidR="00FF7A1F" w:rsidRPr="00C517D3">
        <w:t xml:space="preserve"> </w:t>
      </w:r>
      <w:r w:rsidR="00F7207C">
        <w:t>p</w:t>
      </w:r>
      <w:r w:rsidR="00FF7A1F" w:rsidRPr="00C517D3">
        <w:t>repare a 2</w:t>
      </w:r>
      <w:r w:rsidR="00F7207C">
        <w:t>x</w:t>
      </w:r>
      <w:r w:rsidR="00FF7A1F" w:rsidRPr="00C517D3">
        <w:t xml:space="preserve"> solution of </w:t>
      </w:r>
      <w:proofErr w:type="spellStart"/>
      <w:r w:rsidR="00FF7A1F" w:rsidRPr="00C517D3">
        <w:t>Endurazine</w:t>
      </w:r>
      <w:proofErr w:type="spellEnd"/>
      <w:r w:rsidR="00FF7A1F" w:rsidRPr="00C517D3">
        <w:t xml:space="preserve"> by diluting stock reagent 1:50 into CO</w:t>
      </w:r>
      <w:r w:rsidR="00FF7A1F" w:rsidRPr="00361DDE">
        <w:rPr>
          <w:vertAlign w:val="subscript"/>
        </w:rPr>
        <w:t>2</w:t>
      </w:r>
      <w:r w:rsidR="00FF7A1F" w:rsidRPr="00C517D3">
        <w:t xml:space="preserve">-independent medium </w:t>
      </w:r>
      <w:r w:rsidR="00F7207C">
        <w:t>supplemented with</w:t>
      </w:r>
      <w:r w:rsidR="00FF7A1F" w:rsidRPr="00C517D3">
        <w:t xml:space="preserve"> 10% FBS.</w:t>
      </w:r>
    </w:p>
    <w:p w14:paraId="6856C6B3" w14:textId="77777777" w:rsidR="00D13138" w:rsidRPr="00C517D3" w:rsidRDefault="00D13138" w:rsidP="004720A8">
      <w:pPr>
        <w:rPr>
          <w:b/>
        </w:rPr>
      </w:pPr>
    </w:p>
    <w:p w14:paraId="08D87EE2" w14:textId="267A53B7" w:rsidR="00AA3E3E" w:rsidRPr="00046640" w:rsidRDefault="001C5C24" w:rsidP="004720A8">
      <w:pPr>
        <w:pStyle w:val="ListParagraph"/>
        <w:numPr>
          <w:ilvl w:val="2"/>
          <w:numId w:val="1"/>
        </w:numPr>
        <w:rPr>
          <w:bCs/>
        </w:rPr>
      </w:pPr>
      <w:r w:rsidRPr="00C517D3">
        <w:rPr>
          <w:bCs/>
        </w:rPr>
        <w:t>Add</w:t>
      </w:r>
      <w:r w:rsidRPr="00C517D3">
        <w:t xml:space="preserve"> </w:t>
      </w:r>
      <w:proofErr w:type="spellStart"/>
      <w:r w:rsidRPr="00C517D3">
        <w:t>Endurazine</w:t>
      </w:r>
      <w:proofErr w:type="spellEnd"/>
      <w:r w:rsidRPr="00C517D3">
        <w:t xml:space="preserve"> solution to each well of adherent cells.</w:t>
      </w:r>
      <w:r w:rsidR="00046640">
        <w:rPr>
          <w:bCs/>
        </w:rPr>
        <w:t xml:space="preserve"> </w:t>
      </w:r>
      <w:r w:rsidR="00ED0AD6" w:rsidRPr="00C517D3">
        <w:t>For 9</w:t>
      </w:r>
      <w:r w:rsidR="00AA3E3E" w:rsidRPr="00C517D3">
        <w:t>6</w:t>
      </w:r>
      <w:r w:rsidR="00820480">
        <w:t>-</w:t>
      </w:r>
      <w:r w:rsidR="00AA3E3E" w:rsidRPr="00C517D3">
        <w:t>well format</w:t>
      </w:r>
      <w:r w:rsidR="00046640">
        <w:t xml:space="preserve"> a</w:t>
      </w:r>
      <w:r w:rsidR="00AA3E3E" w:rsidRPr="00C517D3">
        <w:t>spirate medium and add 90</w:t>
      </w:r>
      <w:r w:rsidR="00046640">
        <w:t xml:space="preserve"> </w:t>
      </w:r>
      <w:r w:rsidR="00B84348" w:rsidRPr="00C517D3">
        <w:t>µ</w:t>
      </w:r>
      <w:r w:rsidR="00046640">
        <w:t>L</w:t>
      </w:r>
      <w:r w:rsidR="00AA3E3E" w:rsidRPr="00C517D3">
        <w:t xml:space="preserve"> of 1</w:t>
      </w:r>
      <w:r w:rsidR="00046640">
        <w:t>x</w:t>
      </w:r>
      <w:r w:rsidR="00AA3E3E" w:rsidRPr="00C517D3">
        <w:t xml:space="preserve"> </w:t>
      </w:r>
      <w:proofErr w:type="spellStart"/>
      <w:r w:rsidR="00AA3E3E" w:rsidRPr="00C517D3">
        <w:t>Endurazine</w:t>
      </w:r>
      <w:proofErr w:type="spellEnd"/>
      <w:r w:rsidR="00AA3E3E" w:rsidRPr="00C517D3">
        <w:t xml:space="preserve"> solution.</w:t>
      </w:r>
      <w:r w:rsidR="00046640">
        <w:rPr>
          <w:bCs/>
        </w:rPr>
        <w:t xml:space="preserve"> </w:t>
      </w:r>
      <w:r w:rsidR="00ED0AD6" w:rsidRPr="00C517D3">
        <w:t xml:space="preserve">For </w:t>
      </w:r>
      <w:r w:rsidR="00AA3E3E" w:rsidRPr="00C517D3">
        <w:t>384</w:t>
      </w:r>
      <w:r w:rsidR="00820480">
        <w:t>-</w:t>
      </w:r>
      <w:r w:rsidR="00AA3E3E" w:rsidRPr="00C517D3">
        <w:t>well format</w:t>
      </w:r>
      <w:r w:rsidR="00046640">
        <w:t>, a</w:t>
      </w:r>
      <w:r w:rsidR="00AA3E3E" w:rsidRPr="00C517D3">
        <w:t xml:space="preserve">dd </w:t>
      </w:r>
      <w:r w:rsidR="00DF7195" w:rsidRPr="00C517D3">
        <w:t>18</w:t>
      </w:r>
      <w:r w:rsidR="00046640">
        <w:t xml:space="preserve"> </w:t>
      </w:r>
      <w:r w:rsidR="00B84348" w:rsidRPr="00C517D3">
        <w:t>µ</w:t>
      </w:r>
      <w:r w:rsidR="00046640">
        <w:t>L</w:t>
      </w:r>
      <w:r w:rsidR="00AA3E3E" w:rsidRPr="00C517D3">
        <w:t xml:space="preserve"> of 2</w:t>
      </w:r>
      <w:r w:rsidR="00046640">
        <w:t>x</w:t>
      </w:r>
      <w:r w:rsidR="00AA3E3E" w:rsidRPr="00C517D3">
        <w:t xml:space="preserve"> </w:t>
      </w:r>
      <w:proofErr w:type="spellStart"/>
      <w:r w:rsidR="00AA3E3E" w:rsidRPr="00C517D3">
        <w:t>Endurazine</w:t>
      </w:r>
      <w:proofErr w:type="spellEnd"/>
      <w:r w:rsidR="00AA3E3E" w:rsidRPr="00C517D3">
        <w:t xml:space="preserve"> solution to </w:t>
      </w:r>
      <w:r w:rsidR="00DF7195" w:rsidRPr="00C517D3">
        <w:t>18</w:t>
      </w:r>
      <w:r w:rsidR="00046640">
        <w:t xml:space="preserve"> </w:t>
      </w:r>
      <w:r w:rsidR="00B84348" w:rsidRPr="00C517D3">
        <w:t>µ</w:t>
      </w:r>
      <w:r w:rsidR="00046640">
        <w:t>L</w:t>
      </w:r>
      <w:r w:rsidR="00AA3E3E" w:rsidRPr="00C517D3">
        <w:t xml:space="preserve"> of cells.</w:t>
      </w:r>
      <w:r w:rsidR="00046640">
        <w:t xml:space="preserve"> </w:t>
      </w:r>
      <w:r w:rsidR="00AA3E3E" w:rsidRPr="00C517D3">
        <w:t>Do not aspirate medium</w:t>
      </w:r>
      <w:r w:rsidRPr="00C517D3">
        <w:t xml:space="preserve"> as t</w:t>
      </w:r>
      <w:r w:rsidR="00AA3E3E" w:rsidRPr="00C517D3">
        <w:t>he degradation assay is performed in a 50</w:t>
      </w:r>
      <w:r w:rsidRPr="00C517D3">
        <w:t>:</w:t>
      </w:r>
      <w:r w:rsidR="00AA3E3E" w:rsidRPr="00C517D3">
        <w:t>50 mixture of culture medium and CO</w:t>
      </w:r>
      <w:r w:rsidR="00AA3E3E" w:rsidRPr="00046640">
        <w:rPr>
          <w:vertAlign w:val="subscript"/>
        </w:rPr>
        <w:t>2</w:t>
      </w:r>
      <w:r w:rsidR="00046640">
        <w:t xml:space="preserve"> </w:t>
      </w:r>
      <w:r w:rsidR="00AA3E3E" w:rsidRPr="00C517D3">
        <w:t>independent medium in 384-well format.</w:t>
      </w:r>
    </w:p>
    <w:p w14:paraId="27576F38" w14:textId="77777777" w:rsidR="00D13138" w:rsidRPr="00C517D3" w:rsidRDefault="00D13138" w:rsidP="004720A8">
      <w:pPr>
        <w:pStyle w:val="ListParagraph"/>
        <w:ind w:left="0"/>
        <w:rPr>
          <w:bCs/>
        </w:rPr>
      </w:pPr>
    </w:p>
    <w:p w14:paraId="09D5854F" w14:textId="7D0390CC" w:rsidR="00EE7F50" w:rsidRPr="00C517D3" w:rsidRDefault="00E76658" w:rsidP="004720A8">
      <w:pPr>
        <w:pStyle w:val="ListParagraph"/>
        <w:numPr>
          <w:ilvl w:val="2"/>
          <w:numId w:val="1"/>
        </w:numPr>
        <w:rPr>
          <w:b/>
        </w:rPr>
      </w:pPr>
      <w:r w:rsidRPr="00C517D3">
        <w:t xml:space="preserve">Incubate </w:t>
      </w:r>
      <w:r w:rsidR="00815261" w:rsidRPr="00C517D3">
        <w:t xml:space="preserve">suspension or adherent cell </w:t>
      </w:r>
      <w:r w:rsidRPr="00C517D3">
        <w:t>plate</w:t>
      </w:r>
      <w:r w:rsidR="00815261" w:rsidRPr="00C517D3">
        <w:t xml:space="preserve">s containing </w:t>
      </w:r>
      <w:proofErr w:type="spellStart"/>
      <w:r w:rsidR="00815261" w:rsidRPr="00C517D3">
        <w:t>Endurazine</w:t>
      </w:r>
      <w:proofErr w:type="spellEnd"/>
      <w:r w:rsidRPr="00C517D3">
        <w:t xml:space="preserve"> for 2.5 h</w:t>
      </w:r>
      <w:r w:rsidR="00046640">
        <w:t xml:space="preserve"> in an incubator</w:t>
      </w:r>
      <w:r w:rsidRPr="00C517D3">
        <w:t xml:space="preserve"> at 37</w:t>
      </w:r>
      <w:r w:rsidR="00046640">
        <w:t xml:space="preserve"> </w:t>
      </w:r>
      <w:r w:rsidRPr="00C517D3">
        <w:t>°C</w:t>
      </w:r>
      <w:r w:rsidR="00046640">
        <w:t xml:space="preserve"> and</w:t>
      </w:r>
      <w:r w:rsidRPr="00C517D3">
        <w:t xml:space="preserve"> 5% CO</w:t>
      </w:r>
      <w:r w:rsidRPr="00C517D3">
        <w:rPr>
          <w:vertAlign w:val="subscript"/>
        </w:rPr>
        <w:t>2</w:t>
      </w:r>
      <w:r w:rsidRPr="00C517D3">
        <w:t xml:space="preserve"> to allow luminescence to equilibrate.</w:t>
      </w:r>
    </w:p>
    <w:p w14:paraId="154C6DD4" w14:textId="77777777" w:rsidR="00D13138" w:rsidRPr="00C517D3" w:rsidRDefault="00D13138" w:rsidP="004720A8">
      <w:pPr>
        <w:pStyle w:val="ListParagraph"/>
        <w:ind w:left="0"/>
        <w:rPr>
          <w:b/>
        </w:rPr>
      </w:pPr>
    </w:p>
    <w:p w14:paraId="169FA036" w14:textId="365CCA4B" w:rsidR="00EE7F50" w:rsidRPr="00C517D3" w:rsidRDefault="00E76658" w:rsidP="004720A8">
      <w:pPr>
        <w:pStyle w:val="ListParagraph"/>
        <w:numPr>
          <w:ilvl w:val="2"/>
          <w:numId w:val="1"/>
        </w:numPr>
        <w:rPr>
          <w:b/>
        </w:rPr>
      </w:pPr>
      <w:r w:rsidRPr="00C517D3">
        <w:t>Prepare a 10x concentration of test PROTAC titration in CO</w:t>
      </w:r>
      <w:r w:rsidRPr="00C517D3">
        <w:rPr>
          <w:vertAlign w:val="subscript"/>
        </w:rPr>
        <w:t>2</w:t>
      </w:r>
      <w:r w:rsidRPr="00C517D3">
        <w:t>-independent medium and add 10</w:t>
      </w:r>
      <w:r w:rsidR="00046640">
        <w:t xml:space="preserve"> </w:t>
      </w:r>
      <w:r w:rsidRPr="00C517D3">
        <w:t>µL to each well of 96</w:t>
      </w:r>
      <w:r w:rsidR="004E552F">
        <w:t>-</w:t>
      </w:r>
      <w:r w:rsidRPr="00C517D3">
        <w:t xml:space="preserve">well plate or </w:t>
      </w:r>
      <w:r w:rsidR="00B219FC" w:rsidRPr="00C517D3">
        <w:t>4</w:t>
      </w:r>
      <w:r w:rsidR="00046640">
        <w:t xml:space="preserve"> </w:t>
      </w:r>
      <w:r w:rsidRPr="00C517D3">
        <w:t>µL for 384</w:t>
      </w:r>
      <w:r w:rsidR="004E552F">
        <w:t>-</w:t>
      </w:r>
      <w:r w:rsidRPr="00C517D3">
        <w:t>well plate</w:t>
      </w:r>
      <w:r w:rsidR="00BE67E1" w:rsidRPr="00C517D3">
        <w:t>.</w:t>
      </w:r>
      <w:r w:rsidR="00046640">
        <w:t xml:space="preserve"> </w:t>
      </w:r>
      <w:r w:rsidR="00BE67E1" w:rsidRPr="00C517D3">
        <w:t xml:space="preserve">For compounds with unknown efficacy, </w:t>
      </w:r>
      <w:r w:rsidRPr="00C517D3">
        <w:t>a final concentration of 1</w:t>
      </w:r>
      <w:r w:rsidR="00BE67E1" w:rsidRPr="00C517D3">
        <w:t>-10</w:t>
      </w:r>
      <w:r w:rsidR="00046640">
        <w:t xml:space="preserve"> </w:t>
      </w:r>
      <w:r w:rsidR="00B319EB" w:rsidRPr="00C517D3">
        <w:t>µ</w:t>
      </w:r>
      <w:r w:rsidR="00BE67E1" w:rsidRPr="00C517D3">
        <w:t>M</w:t>
      </w:r>
      <w:r w:rsidRPr="00C517D3">
        <w:t xml:space="preserve"> at the highest point</w:t>
      </w:r>
      <w:r w:rsidR="00BE67E1" w:rsidRPr="00C517D3">
        <w:t xml:space="preserve"> is recommended as a starting point</w:t>
      </w:r>
      <w:r w:rsidRPr="00C517D3">
        <w:t>.</w:t>
      </w:r>
    </w:p>
    <w:p w14:paraId="17AB99B3" w14:textId="77777777" w:rsidR="00D13138" w:rsidRPr="00C517D3" w:rsidRDefault="00D13138" w:rsidP="004720A8">
      <w:pPr>
        <w:pStyle w:val="ListParagraph"/>
        <w:ind w:left="0"/>
        <w:rPr>
          <w:b/>
        </w:rPr>
      </w:pPr>
    </w:p>
    <w:p w14:paraId="75F456F6" w14:textId="219871C6" w:rsidR="00E76658" w:rsidRPr="00C517D3" w:rsidRDefault="00E76658" w:rsidP="004720A8">
      <w:pPr>
        <w:pStyle w:val="ListParagraph"/>
        <w:numPr>
          <w:ilvl w:val="2"/>
          <w:numId w:val="1"/>
        </w:numPr>
        <w:rPr>
          <w:b/>
        </w:rPr>
      </w:pPr>
      <w:r w:rsidRPr="00C517D3">
        <w:t>Collect kinetic measurements of luminescence in luminometer pre-equilibrated to 37</w:t>
      </w:r>
      <w:r w:rsidR="00046640">
        <w:t xml:space="preserve"> </w:t>
      </w:r>
      <w:r w:rsidRPr="00C517D3">
        <w:t>°C</w:t>
      </w:r>
      <w:r w:rsidR="00EE7F50" w:rsidRPr="00C517D3">
        <w:t xml:space="preserve"> for a period between 0-</w:t>
      </w:r>
      <w:r w:rsidR="00CF645A" w:rsidRPr="00C517D3">
        <w:t xml:space="preserve">48 </w:t>
      </w:r>
      <w:r w:rsidR="00EE7F50" w:rsidRPr="00C517D3">
        <w:t>h.</w:t>
      </w:r>
      <w:r w:rsidR="00CF645A" w:rsidRPr="00C517D3">
        <w:t xml:space="preserve"> </w:t>
      </w:r>
      <w:r w:rsidR="00EC09EC" w:rsidRPr="00C517D3">
        <w:t>The time increments of measurement can be customized for each experiment, but a recommended initial experiment would be</w:t>
      </w:r>
      <w:r w:rsidR="00CF645A" w:rsidRPr="00C517D3">
        <w:t xml:space="preserve"> luminescence measuremen</w:t>
      </w:r>
      <w:r w:rsidR="00EC09EC" w:rsidRPr="00C517D3">
        <w:t>ts</w:t>
      </w:r>
      <w:r w:rsidR="00F925AE" w:rsidRPr="00C517D3">
        <w:t xml:space="preserve"> </w:t>
      </w:r>
      <w:r w:rsidR="00CF645A" w:rsidRPr="00C517D3">
        <w:t>every 5</w:t>
      </w:r>
      <w:r w:rsidR="007A0783" w:rsidRPr="00C517D3">
        <w:t>-15</w:t>
      </w:r>
      <w:r w:rsidR="00CF645A" w:rsidRPr="00C517D3">
        <w:t xml:space="preserve"> min for </w:t>
      </w:r>
      <w:r w:rsidR="007A0783" w:rsidRPr="00C517D3">
        <w:t>24 h or the desired amount of time</w:t>
      </w:r>
      <w:r w:rsidR="00CF645A" w:rsidRPr="00C517D3">
        <w:t>.</w:t>
      </w:r>
      <w:r w:rsidR="00EE7F50" w:rsidRPr="00C517D3">
        <w:t xml:space="preserve">  </w:t>
      </w:r>
    </w:p>
    <w:p w14:paraId="1344BD8A" w14:textId="77777777" w:rsidR="00D13138" w:rsidRPr="00C517D3" w:rsidRDefault="00D13138" w:rsidP="004720A8">
      <w:pPr>
        <w:pStyle w:val="ListParagraph"/>
        <w:ind w:left="0"/>
        <w:rPr>
          <w:b/>
        </w:rPr>
      </w:pPr>
    </w:p>
    <w:p w14:paraId="2C0D1671" w14:textId="4DB6BE3F" w:rsidR="003B32F6" w:rsidRPr="00046640" w:rsidRDefault="003B32F6" w:rsidP="004720A8">
      <w:pPr>
        <w:pStyle w:val="ListParagraph"/>
        <w:numPr>
          <w:ilvl w:val="1"/>
          <w:numId w:val="1"/>
        </w:numPr>
      </w:pPr>
      <w:r w:rsidRPr="00046640">
        <w:t>Optional cell viability</w:t>
      </w:r>
      <w:r w:rsidR="00224A0E" w:rsidRPr="00046640">
        <w:t xml:space="preserve"> same-well multiplex</w:t>
      </w:r>
      <w:r w:rsidR="00D7039C">
        <w:t xml:space="preserve"> analysis</w:t>
      </w:r>
      <w:r w:rsidR="00D13138" w:rsidRPr="00046640">
        <w:t xml:space="preserve"> after final kinetic measurement</w:t>
      </w:r>
    </w:p>
    <w:p w14:paraId="7C2B6CBF" w14:textId="2992CEE0" w:rsidR="00D13138" w:rsidRDefault="00D13138" w:rsidP="004720A8">
      <w:pPr>
        <w:pStyle w:val="ListParagraph"/>
        <w:ind w:left="0"/>
        <w:rPr>
          <w:b/>
          <w:bCs/>
        </w:rPr>
      </w:pPr>
    </w:p>
    <w:p w14:paraId="0B1C9402" w14:textId="77777777" w:rsidR="00046640" w:rsidRDefault="00046640" w:rsidP="004720A8">
      <w:pPr>
        <w:pStyle w:val="ListParagraph"/>
        <w:ind w:left="0"/>
      </w:pPr>
      <w:r w:rsidRPr="00046640">
        <w:t>NOTE:</w:t>
      </w:r>
      <w:r>
        <w:t xml:space="preserve"> This assay is performed with a commercially available CTG kit (see </w:t>
      </w:r>
      <w:r w:rsidRPr="00046640">
        <w:rPr>
          <w:b/>
          <w:bCs/>
        </w:rPr>
        <w:t>Table of Materials</w:t>
      </w:r>
      <w:r>
        <w:t>).</w:t>
      </w:r>
    </w:p>
    <w:p w14:paraId="0017353B" w14:textId="16746A3E" w:rsidR="00046640" w:rsidRPr="00046640" w:rsidRDefault="00046640" w:rsidP="004720A8">
      <w:pPr>
        <w:pStyle w:val="ListParagraph"/>
        <w:ind w:left="0"/>
      </w:pPr>
      <w:r w:rsidRPr="00046640">
        <w:t xml:space="preserve"> </w:t>
      </w:r>
    </w:p>
    <w:p w14:paraId="315E86F2" w14:textId="45C4943D" w:rsidR="00BE67E1" w:rsidRPr="00C517D3" w:rsidRDefault="00E76658" w:rsidP="004720A8">
      <w:pPr>
        <w:pStyle w:val="ListParagraph"/>
        <w:numPr>
          <w:ilvl w:val="2"/>
          <w:numId w:val="1"/>
        </w:numPr>
        <w:rPr>
          <w:b/>
        </w:rPr>
      </w:pPr>
      <w:r w:rsidRPr="00C517D3">
        <w:t xml:space="preserve">Equilibrate </w:t>
      </w:r>
      <w:r w:rsidR="00046640">
        <w:t>CTG</w:t>
      </w:r>
      <w:r w:rsidRPr="00C517D3">
        <w:t xml:space="preserve"> </w:t>
      </w:r>
      <w:r w:rsidR="00BE67E1" w:rsidRPr="00C517D3">
        <w:t>r</w:t>
      </w:r>
      <w:r w:rsidRPr="00C517D3">
        <w:t>eagent to room temperature.</w:t>
      </w:r>
    </w:p>
    <w:p w14:paraId="7E31B890" w14:textId="77777777" w:rsidR="00D13138" w:rsidRPr="00C517D3" w:rsidRDefault="00D13138" w:rsidP="004720A8">
      <w:pPr>
        <w:pStyle w:val="ListParagraph"/>
        <w:ind w:left="0"/>
        <w:rPr>
          <w:b/>
        </w:rPr>
      </w:pPr>
    </w:p>
    <w:p w14:paraId="456465C5" w14:textId="18FD8129" w:rsidR="001C5C24" w:rsidRPr="00C517D3" w:rsidRDefault="00E76658" w:rsidP="004720A8">
      <w:pPr>
        <w:pStyle w:val="ListParagraph"/>
        <w:numPr>
          <w:ilvl w:val="2"/>
          <w:numId w:val="1"/>
        </w:numPr>
        <w:rPr>
          <w:b/>
        </w:rPr>
      </w:pPr>
      <w:r w:rsidRPr="00C517D3">
        <w:t>Following degradation measurement</w:t>
      </w:r>
      <w:r w:rsidR="00EE7F50" w:rsidRPr="00C517D3">
        <w:t xml:space="preserve"> at the last time point of the kinetic analysis,</w:t>
      </w:r>
      <w:r w:rsidR="00046640">
        <w:t xml:space="preserve"> </w:t>
      </w:r>
      <w:r w:rsidRPr="00C517D3">
        <w:t>add 100</w:t>
      </w:r>
      <w:r w:rsidR="00046640">
        <w:t xml:space="preserve"> </w:t>
      </w:r>
      <w:r w:rsidRPr="00C517D3">
        <w:t>µ</w:t>
      </w:r>
      <w:r w:rsidR="00046640">
        <w:t>L</w:t>
      </w:r>
      <w:r w:rsidRPr="00C517D3">
        <w:t xml:space="preserve"> (96</w:t>
      </w:r>
      <w:r w:rsidR="00820480">
        <w:t>-</w:t>
      </w:r>
      <w:r w:rsidRPr="00C517D3">
        <w:t>well</w:t>
      </w:r>
      <w:r w:rsidR="004E552F">
        <w:t xml:space="preserve"> plate</w:t>
      </w:r>
      <w:r w:rsidRPr="00C517D3">
        <w:t xml:space="preserve">) or </w:t>
      </w:r>
      <w:r w:rsidR="00F925AE" w:rsidRPr="00C517D3">
        <w:t>4</w:t>
      </w:r>
      <w:r w:rsidRPr="00C517D3">
        <w:t>0 µ</w:t>
      </w:r>
      <w:r w:rsidR="00046640">
        <w:t>L</w:t>
      </w:r>
      <w:r w:rsidRPr="00C517D3">
        <w:t xml:space="preserve"> (384-well</w:t>
      </w:r>
      <w:r w:rsidR="004E552F">
        <w:t xml:space="preserve"> plate</w:t>
      </w:r>
      <w:r w:rsidRPr="00C517D3">
        <w:t xml:space="preserve">) of </w:t>
      </w:r>
      <w:r w:rsidR="00046640">
        <w:t>the</w:t>
      </w:r>
      <w:r w:rsidR="00EE7F50" w:rsidRPr="00C517D3">
        <w:t xml:space="preserve"> reagent </w:t>
      </w:r>
      <w:r w:rsidRPr="00C517D3">
        <w:t>per well of the plate, and mix on a plate shaker at 500</w:t>
      </w:r>
      <w:r w:rsidR="00820480">
        <w:t>-</w:t>
      </w:r>
      <w:r w:rsidRPr="00C517D3">
        <w:t>700</w:t>
      </w:r>
      <w:r w:rsidR="00046640">
        <w:t xml:space="preserve"> </w:t>
      </w:r>
      <w:r w:rsidRPr="00C517D3">
        <w:t>rpm</w:t>
      </w:r>
      <w:r w:rsidR="001C5C24" w:rsidRPr="00C517D3">
        <w:t xml:space="preserve"> (96</w:t>
      </w:r>
      <w:r w:rsidR="004E552F">
        <w:t>-</w:t>
      </w:r>
      <w:r w:rsidR="001C5C24" w:rsidRPr="00C517D3">
        <w:t>well</w:t>
      </w:r>
      <w:r w:rsidR="004E552F">
        <w:t xml:space="preserve"> plate</w:t>
      </w:r>
      <w:r w:rsidR="001C5C24" w:rsidRPr="00C517D3">
        <w:t>)</w:t>
      </w:r>
      <w:r w:rsidR="00F925AE" w:rsidRPr="00C517D3">
        <w:t xml:space="preserve"> </w:t>
      </w:r>
      <w:r w:rsidR="001C5C24" w:rsidRPr="00C517D3">
        <w:t>or</w:t>
      </w:r>
      <w:r w:rsidR="00F925AE" w:rsidRPr="00C517D3">
        <w:t xml:space="preserve"> an </w:t>
      </w:r>
      <w:r w:rsidR="001B5061" w:rsidRPr="00C517D3">
        <w:t xml:space="preserve">microplate vortex </w:t>
      </w:r>
      <w:r w:rsidR="00F925AE" w:rsidRPr="00C517D3">
        <w:t>mixer</w:t>
      </w:r>
      <w:r w:rsidR="001C5C24" w:rsidRPr="00C517D3">
        <w:t xml:space="preserve"> (384</w:t>
      </w:r>
      <w:r w:rsidR="004E552F">
        <w:t>-</w:t>
      </w:r>
      <w:r w:rsidR="001C5C24" w:rsidRPr="00C517D3">
        <w:t>well</w:t>
      </w:r>
      <w:r w:rsidR="004E552F">
        <w:t xml:space="preserve"> plate</w:t>
      </w:r>
      <w:r w:rsidR="001C5C24" w:rsidRPr="00C517D3">
        <w:t>)</w:t>
      </w:r>
      <w:r w:rsidRPr="00C517D3">
        <w:t xml:space="preserve"> for 5 min. </w:t>
      </w:r>
    </w:p>
    <w:p w14:paraId="048391F8" w14:textId="77777777" w:rsidR="00D13138" w:rsidRPr="00C517D3" w:rsidRDefault="00D13138" w:rsidP="004720A8">
      <w:pPr>
        <w:pStyle w:val="ListParagraph"/>
        <w:ind w:left="0"/>
        <w:rPr>
          <w:b/>
        </w:rPr>
      </w:pPr>
    </w:p>
    <w:p w14:paraId="1BCFC1AC" w14:textId="74A70889" w:rsidR="00EE7F50" w:rsidRPr="00C517D3" w:rsidRDefault="00E76658" w:rsidP="004720A8">
      <w:pPr>
        <w:pStyle w:val="ListParagraph"/>
        <w:numPr>
          <w:ilvl w:val="2"/>
          <w:numId w:val="1"/>
        </w:numPr>
        <w:rPr>
          <w:b/>
        </w:rPr>
      </w:pPr>
      <w:r w:rsidRPr="00C517D3">
        <w:t xml:space="preserve">Incubate the plate at room temperature for 30 min to allow </w:t>
      </w:r>
      <w:r w:rsidR="00046640">
        <w:t xml:space="preserve">for </w:t>
      </w:r>
      <w:r w:rsidRPr="00C517D3">
        <w:t xml:space="preserve">cell lysis and quenching of HiBiT signal. </w:t>
      </w:r>
    </w:p>
    <w:p w14:paraId="667299B3" w14:textId="77777777" w:rsidR="00D13138" w:rsidRPr="00C517D3" w:rsidRDefault="00D13138" w:rsidP="004720A8">
      <w:pPr>
        <w:pStyle w:val="ListParagraph"/>
        <w:ind w:left="0"/>
        <w:rPr>
          <w:b/>
        </w:rPr>
      </w:pPr>
    </w:p>
    <w:p w14:paraId="13B13EF1" w14:textId="50C1317D" w:rsidR="003B32F6" w:rsidRPr="00046640" w:rsidRDefault="006F38FD" w:rsidP="004720A8">
      <w:pPr>
        <w:pStyle w:val="ListParagraph"/>
        <w:numPr>
          <w:ilvl w:val="2"/>
          <w:numId w:val="1"/>
        </w:numPr>
        <w:rPr>
          <w:b/>
        </w:rPr>
      </w:pPr>
      <w:r w:rsidRPr="00C517D3">
        <w:t>M</w:t>
      </w:r>
      <w:r w:rsidR="00E76658" w:rsidRPr="00C517D3">
        <w:t>easure total luminescence on a luminometer</w:t>
      </w:r>
      <w:r w:rsidR="00046640">
        <w:t xml:space="preserve"> by following manufacturer’s recommendation.</w:t>
      </w:r>
      <w:r w:rsidR="00E76658" w:rsidRPr="00C517D3">
        <w:t xml:space="preserve"> </w:t>
      </w:r>
    </w:p>
    <w:p w14:paraId="531E0B3A" w14:textId="77777777" w:rsidR="00046640" w:rsidRPr="00046640" w:rsidRDefault="00046640" w:rsidP="004720A8">
      <w:pPr>
        <w:pStyle w:val="ListParagraph"/>
        <w:ind w:left="0"/>
        <w:rPr>
          <w:b/>
        </w:rPr>
      </w:pPr>
    </w:p>
    <w:p w14:paraId="53A03CFF" w14:textId="0926AD50" w:rsidR="006B0362" w:rsidRPr="00046640" w:rsidRDefault="00A729F1" w:rsidP="004720A8">
      <w:pPr>
        <w:pStyle w:val="ListParagraph"/>
        <w:numPr>
          <w:ilvl w:val="1"/>
          <w:numId w:val="1"/>
        </w:numPr>
        <w:rPr>
          <w:bCs/>
        </w:rPr>
      </w:pPr>
      <w:r w:rsidRPr="00046640">
        <w:rPr>
          <w:bCs/>
        </w:rPr>
        <w:t>Quantification of kinetic degradation profiles</w:t>
      </w:r>
    </w:p>
    <w:p w14:paraId="2BD39873" w14:textId="77777777" w:rsidR="00D13138" w:rsidRPr="00C517D3" w:rsidRDefault="00D13138" w:rsidP="004720A8">
      <w:pPr>
        <w:pStyle w:val="ListParagraph"/>
        <w:ind w:left="0"/>
        <w:rPr>
          <w:b/>
        </w:rPr>
      </w:pPr>
    </w:p>
    <w:p w14:paraId="3EDEDB98" w14:textId="01F78DAB" w:rsidR="00EA5FC1" w:rsidRPr="00C517D3" w:rsidRDefault="007B601E" w:rsidP="004720A8">
      <w:pPr>
        <w:pStyle w:val="ListParagraph"/>
        <w:numPr>
          <w:ilvl w:val="2"/>
          <w:numId w:val="1"/>
        </w:numPr>
        <w:rPr>
          <w:b/>
        </w:rPr>
      </w:pPr>
      <w:r w:rsidRPr="00C517D3">
        <w:t>Using t</w:t>
      </w:r>
      <w:r w:rsidR="00F739DC" w:rsidRPr="00C517D3">
        <w:t xml:space="preserve">he </w:t>
      </w:r>
      <w:r w:rsidR="006B753F" w:rsidRPr="00C517D3">
        <w:t xml:space="preserve">kinetic luminescence measurements collected, </w:t>
      </w:r>
      <w:r w:rsidR="006F38FD" w:rsidRPr="00C517D3">
        <w:t xml:space="preserve">normalize the </w:t>
      </w:r>
      <w:r w:rsidR="006B753F" w:rsidRPr="00C517D3">
        <w:t>raw RLUs for each PROTAC concentration</w:t>
      </w:r>
      <w:r w:rsidR="006F38FD" w:rsidRPr="00C517D3">
        <w:t xml:space="preserve"> </w:t>
      </w:r>
      <w:r w:rsidR="006B753F" w:rsidRPr="00C517D3">
        <w:t xml:space="preserve">to the replicate averaged </w:t>
      </w:r>
      <w:r w:rsidR="00F554A5" w:rsidRPr="00C517D3">
        <w:t>DMSO</w:t>
      </w:r>
      <w:r w:rsidR="006B753F" w:rsidRPr="00C517D3">
        <w:t xml:space="preserve"> condition at every time point to account for changes in free</w:t>
      </w:r>
      <w:r w:rsidR="006F38FD" w:rsidRPr="00C517D3">
        <w:t xml:space="preserve"> </w:t>
      </w:r>
      <w:proofErr w:type="spellStart"/>
      <w:r w:rsidR="006B753F" w:rsidRPr="00C517D3">
        <w:t>furimazine</w:t>
      </w:r>
      <w:proofErr w:type="spellEnd"/>
      <w:r w:rsidR="006B753F" w:rsidRPr="00C517D3">
        <w:t xml:space="preserve"> concentration over time</w:t>
      </w:r>
      <w:r w:rsidR="00046640">
        <w:t>.</w:t>
      </w:r>
      <w:r w:rsidR="00A80038" w:rsidRPr="00C517D3">
        <w:t xml:space="preserve"> </w:t>
      </w:r>
      <w:r w:rsidR="00046640">
        <w:t>C</w:t>
      </w:r>
      <w:r w:rsidR="00A80038" w:rsidRPr="00C517D3">
        <w:t xml:space="preserve">alculate Fractional RLU </w:t>
      </w:r>
      <w:r w:rsidR="006F38FD" w:rsidRPr="00C517D3">
        <w:t>using Equation 1</w:t>
      </w:r>
      <w:r w:rsidR="00A80038" w:rsidRPr="00C517D3">
        <w:t>.</w:t>
      </w:r>
    </w:p>
    <w:p w14:paraId="52270342" w14:textId="25F1BD6C" w:rsidR="00EA5FC1" w:rsidRPr="00C517D3" w:rsidRDefault="00EA5FC1" w:rsidP="004720A8">
      <w:pPr>
        <w:pStyle w:val="ListParagraph"/>
        <w:ind w:left="0"/>
      </w:pPr>
      <w:r w:rsidRPr="00C517D3">
        <w:t>Equation. 1</w:t>
      </w:r>
    </w:p>
    <w:p w14:paraId="3DB4DCE9" w14:textId="7E4E35C8" w:rsidR="00EA5FC1" w:rsidRPr="00C517D3" w:rsidRDefault="001267C4" w:rsidP="004720A8">
      <m:oMathPara>
        <m:oMath>
          <m:f>
            <m:fPr>
              <m:ctrlPr>
                <w:rPr>
                  <w:rFonts w:ascii="Cambria Math" w:hAnsi="Cambria Math"/>
                  <w:i/>
                </w:rPr>
              </m:ctrlPr>
            </m:fPr>
            <m:num>
              <m:sSub>
                <m:sSubPr>
                  <m:ctrlPr>
                    <w:rPr>
                      <w:rFonts w:ascii="Cambria Math" w:hAnsi="Cambria Math"/>
                      <w:i/>
                    </w:rPr>
                  </m:ctrlPr>
                </m:sSubPr>
                <m:e>
                  <m:r>
                    <w:rPr>
                      <w:rFonts w:ascii="Cambria Math" w:hAnsi="Cambria Math"/>
                    </w:rPr>
                    <m:t>RLU</m:t>
                  </m:r>
                </m:e>
                <m:sub>
                  <m:r>
                    <w:rPr>
                      <w:rFonts w:ascii="Cambria Math" w:hAnsi="Cambria Math"/>
                    </w:rPr>
                    <m:t>PROTAC</m:t>
                  </m:r>
                </m:sub>
              </m:sSub>
            </m:num>
            <m:den>
              <m:sSub>
                <m:sSubPr>
                  <m:ctrlPr>
                    <w:rPr>
                      <w:rFonts w:ascii="Cambria Math" w:hAnsi="Cambria Math"/>
                      <w:i/>
                    </w:rPr>
                  </m:ctrlPr>
                </m:sSubPr>
                <m:e>
                  <m:r>
                    <w:rPr>
                      <w:rFonts w:ascii="Cambria Math" w:hAnsi="Cambria Math"/>
                    </w:rPr>
                    <m:t>RLU</m:t>
                  </m:r>
                </m:e>
                <m:sub>
                  <m:r>
                    <w:rPr>
                      <w:rFonts w:ascii="Cambria Math" w:hAnsi="Cambria Math"/>
                    </w:rPr>
                    <m:t>DMSO</m:t>
                  </m:r>
                </m:sub>
              </m:sSub>
            </m:den>
          </m:f>
          <m:r>
            <w:rPr>
              <w:rFonts w:ascii="Cambria Math" w:hAnsi="Cambria Math"/>
            </w:rPr>
            <m:t>=Fractional RLU</m:t>
          </m:r>
        </m:oMath>
      </m:oMathPara>
    </w:p>
    <w:p w14:paraId="5E8B99A1" w14:textId="77777777" w:rsidR="00EA5FC1" w:rsidRPr="00C517D3" w:rsidRDefault="00EA5FC1" w:rsidP="004720A8"/>
    <w:p w14:paraId="22310B76" w14:textId="4FCB2B45" w:rsidR="00A80038" w:rsidRPr="00C517D3" w:rsidRDefault="00A80038" w:rsidP="004720A8">
      <w:pPr>
        <w:pStyle w:val="ListParagraph"/>
        <w:numPr>
          <w:ilvl w:val="2"/>
          <w:numId w:val="1"/>
        </w:numPr>
      </w:pPr>
      <w:r w:rsidRPr="00C517D3">
        <w:t xml:space="preserve">From </w:t>
      </w:r>
      <w:r w:rsidR="006B0362" w:rsidRPr="00C517D3">
        <w:t xml:space="preserve">the degradation curves, fit a single-component exponential decay model using Equation 2 to the initial degradation portion of each curve to the point where the data reaches a plateau.  </w:t>
      </w:r>
    </w:p>
    <w:p w14:paraId="4047C80A" w14:textId="77777777" w:rsidR="00D13138" w:rsidRPr="00C517D3" w:rsidRDefault="00D13138" w:rsidP="004720A8">
      <w:pPr>
        <w:pStyle w:val="ListParagraph"/>
        <w:ind w:left="0"/>
      </w:pPr>
    </w:p>
    <w:p w14:paraId="50DE8209" w14:textId="15FF1EF7" w:rsidR="00EA5FC1" w:rsidRPr="00C517D3" w:rsidRDefault="00046640" w:rsidP="004720A8">
      <w:pPr>
        <w:pStyle w:val="ListParagraph"/>
        <w:ind w:left="0"/>
      </w:pPr>
      <w:r w:rsidRPr="00046640">
        <w:t>NOTE</w:t>
      </w:r>
      <w:r w:rsidR="00EA5FC1" w:rsidRPr="00C517D3">
        <w:t xml:space="preserve">: It may be helpful to exclude from the fit the first few data points as there may be a brief lag before degradation is observed.  </w:t>
      </w:r>
    </w:p>
    <w:p w14:paraId="297A077F" w14:textId="77777777" w:rsidR="004E085C" w:rsidRPr="00C517D3" w:rsidRDefault="004E085C" w:rsidP="004720A8">
      <w:pPr>
        <w:pStyle w:val="ListParagraph"/>
        <w:ind w:left="0"/>
      </w:pPr>
    </w:p>
    <w:p w14:paraId="497E57B2" w14:textId="77777777" w:rsidR="004E085C" w:rsidRPr="00C517D3" w:rsidRDefault="004E085C" w:rsidP="004720A8">
      <w:pPr>
        <w:pStyle w:val="ListParagraph"/>
        <w:ind w:left="0"/>
      </w:pPr>
      <w:r w:rsidRPr="00C517D3">
        <w:t>Equation 2.</w:t>
      </w:r>
    </w:p>
    <w:p w14:paraId="0EF72939" w14:textId="77777777" w:rsidR="004E085C" w:rsidRPr="00C517D3" w:rsidRDefault="004E085C" w:rsidP="004720A8">
      <m:oMathPara>
        <m:oMathParaPr>
          <m:jc m:val="center"/>
        </m:oMathParaPr>
        <m:oMath>
          <m:r>
            <m:rPr>
              <m:sty m:val="p"/>
            </m:rPr>
            <w:rPr>
              <w:rFonts w:ascii="Cambria Math" w:hAnsi="Cambria Math"/>
            </w:rPr>
            <m:t>y</m:t>
          </m:r>
          <m:r>
            <w:rPr>
              <w:rFonts w:ascii="Cambria Math" w:hAnsi="Cambria Math"/>
            </w:rPr>
            <m:t>=</m:t>
          </m:r>
          <m:sSub>
            <m:sSubPr>
              <m:ctrlPr>
                <w:rPr>
                  <w:rFonts w:ascii="Cambria Math" w:hAnsi="Cambria Math"/>
                  <w:bCs/>
                  <w:i/>
                  <w:iCs/>
                </w:rPr>
              </m:ctrlPr>
            </m:sSubPr>
            <m:e>
              <m:r>
                <w:rPr>
                  <w:rFonts w:ascii="Cambria Math" w:hAnsi="Cambria Math"/>
                </w:rPr>
                <m:t>(y</m:t>
              </m:r>
            </m:e>
            <m:sub>
              <m:r>
                <w:rPr>
                  <w:rFonts w:ascii="Cambria Math" w:hAnsi="Cambria Math"/>
                </w:rPr>
                <m:t>0</m:t>
              </m:r>
            </m:sub>
          </m:sSub>
          <m:r>
            <w:rPr>
              <w:rFonts w:ascii="Cambria Math" w:hAnsi="Cambria Math"/>
            </w:rPr>
            <m:t>-Plateau)</m:t>
          </m:r>
          <m:sSup>
            <m:sSupPr>
              <m:ctrlPr>
                <w:rPr>
                  <w:rFonts w:ascii="Cambria Math" w:hAnsi="Cambria Math"/>
                  <w:bCs/>
                  <w:i/>
                  <w:iCs/>
                </w:rPr>
              </m:ctrlPr>
            </m:sSupPr>
            <m:e>
              <m:r>
                <w:rPr>
                  <w:rFonts w:ascii="Cambria Math" w:hAnsi="Cambria Math"/>
                </w:rPr>
                <m:t>e</m:t>
              </m:r>
            </m:e>
            <m:sup>
              <m:r>
                <w:rPr>
                  <w:rFonts w:ascii="Cambria Math" w:hAnsi="Cambria Math"/>
                </w:rPr>
                <m:t>-ƛt</m:t>
              </m:r>
            </m:sup>
          </m:sSup>
          <m:r>
            <w:rPr>
              <w:rFonts w:ascii="Cambria Math" w:hAnsi="Cambria Math"/>
            </w:rPr>
            <m:t>+Plateau</m:t>
          </m:r>
        </m:oMath>
      </m:oMathPara>
    </w:p>
    <w:p w14:paraId="742A352F" w14:textId="77777777" w:rsidR="00EA5FC1" w:rsidRPr="00C517D3" w:rsidRDefault="00EA5FC1" w:rsidP="004720A8">
      <w:pPr>
        <w:pStyle w:val="ListParagraph"/>
        <w:ind w:left="0"/>
      </w:pPr>
    </w:p>
    <w:p w14:paraId="3D2E53D9" w14:textId="00E218F0" w:rsidR="00EA5FC1" w:rsidRPr="00C517D3" w:rsidRDefault="00A80038" w:rsidP="004720A8">
      <w:pPr>
        <w:pStyle w:val="ListParagraph"/>
        <w:numPr>
          <w:ilvl w:val="2"/>
          <w:numId w:val="1"/>
        </w:numPr>
      </w:pPr>
      <w:r w:rsidRPr="00C517D3">
        <w:t>From</w:t>
      </w:r>
      <w:r w:rsidR="00EA5FC1" w:rsidRPr="00C517D3">
        <w:t xml:space="preserve"> Equation 2, determine the parameter ƛ, which represents the degradation rate constant and the Plateau, which represents the lowest amount of protein remaining.</w:t>
      </w:r>
    </w:p>
    <w:p w14:paraId="7CE35C97" w14:textId="77777777" w:rsidR="00D13138" w:rsidRPr="00C517D3" w:rsidRDefault="00D13138" w:rsidP="004720A8">
      <w:pPr>
        <w:pStyle w:val="ListParagraph"/>
        <w:ind w:left="0"/>
      </w:pPr>
    </w:p>
    <w:p w14:paraId="5D403D33" w14:textId="2045D839" w:rsidR="00A80038" w:rsidRPr="00C517D3" w:rsidRDefault="004E085C" w:rsidP="004720A8">
      <w:pPr>
        <w:pStyle w:val="ListParagraph"/>
        <w:numPr>
          <w:ilvl w:val="2"/>
          <w:numId w:val="1"/>
        </w:numPr>
      </w:pPr>
      <w:r w:rsidRPr="00C517D3">
        <w:t>Calculate</w:t>
      </w:r>
      <w:r w:rsidR="00EA5FC1" w:rsidRPr="00C517D3">
        <w:t xml:space="preserve"> </w:t>
      </w:r>
      <w:proofErr w:type="spellStart"/>
      <w:r w:rsidR="00EA5FC1" w:rsidRPr="00C517D3">
        <w:t>Dmax</w:t>
      </w:r>
      <w:proofErr w:type="spellEnd"/>
      <w:r w:rsidR="00A80038" w:rsidRPr="00C517D3">
        <w:t>, which</w:t>
      </w:r>
      <w:r w:rsidR="00EA5FC1" w:rsidRPr="00C517D3">
        <w:t xml:space="preserve"> is the maximum fractional amount of degraded protein and is calculated as 1-Plateau.  </w:t>
      </w:r>
    </w:p>
    <w:p w14:paraId="3284D188" w14:textId="77777777" w:rsidR="00D13138" w:rsidRPr="00C517D3" w:rsidRDefault="00D13138" w:rsidP="004720A8">
      <w:pPr>
        <w:pStyle w:val="ListParagraph"/>
        <w:ind w:left="0"/>
      </w:pPr>
    </w:p>
    <w:p w14:paraId="17AB1959" w14:textId="572F0A62" w:rsidR="00A80038" w:rsidRPr="00C517D3" w:rsidRDefault="00A80038" w:rsidP="004720A8">
      <w:pPr>
        <w:pStyle w:val="ListParagraph"/>
        <w:numPr>
          <w:ilvl w:val="2"/>
          <w:numId w:val="1"/>
        </w:numPr>
      </w:pPr>
      <w:r w:rsidRPr="00C517D3">
        <w:t>P</w:t>
      </w:r>
      <w:r w:rsidR="00EA5FC1" w:rsidRPr="00C517D3">
        <w:t xml:space="preserve">lot </w:t>
      </w:r>
      <w:proofErr w:type="spellStart"/>
      <w:r w:rsidR="00EA5FC1" w:rsidRPr="00C517D3">
        <w:t>Dmax</w:t>
      </w:r>
      <w:proofErr w:type="spellEnd"/>
      <w:r w:rsidR="00EA5FC1" w:rsidRPr="00C517D3">
        <w:t xml:space="preserve"> for each concentration of PROTAC </w:t>
      </w:r>
      <w:r w:rsidRPr="00C517D3">
        <w:t>to determine a</w:t>
      </w:r>
      <w:r w:rsidR="00EA5FC1" w:rsidRPr="00C517D3">
        <w:t xml:space="preserve"> time-independent degradation potency curve</w:t>
      </w:r>
      <w:r w:rsidRPr="00C517D3">
        <w:t>.</w:t>
      </w:r>
    </w:p>
    <w:p w14:paraId="42AE3867" w14:textId="77777777" w:rsidR="00D13138" w:rsidRPr="00C517D3" w:rsidRDefault="00D13138" w:rsidP="004720A8">
      <w:pPr>
        <w:pStyle w:val="ListParagraph"/>
        <w:ind w:left="0"/>
      </w:pPr>
    </w:p>
    <w:p w14:paraId="2AC2B2D6" w14:textId="356ED115" w:rsidR="00A80038" w:rsidRPr="00C517D3" w:rsidRDefault="00A80038" w:rsidP="004720A8">
      <w:pPr>
        <w:pStyle w:val="ListParagraph"/>
        <w:numPr>
          <w:ilvl w:val="2"/>
          <w:numId w:val="1"/>
        </w:numPr>
      </w:pPr>
      <w:r w:rsidRPr="00C517D3">
        <w:t>Determine the</w:t>
      </w:r>
      <w:r w:rsidR="00EA5FC1" w:rsidRPr="00C517D3">
        <w:t xml:space="preserve"> </w:t>
      </w:r>
      <w:r w:rsidR="00EA5FC1" w:rsidRPr="00C517D3">
        <w:rPr>
          <w:i/>
        </w:rPr>
        <w:t>Dmax</w:t>
      </w:r>
      <w:r w:rsidR="00EA5FC1" w:rsidRPr="00C517D3">
        <w:rPr>
          <w:i/>
          <w:vertAlign w:val="subscript"/>
        </w:rPr>
        <w:t>50</w:t>
      </w:r>
      <w:r w:rsidR="00EA5FC1" w:rsidRPr="00C517D3">
        <w:t xml:space="preserve"> value</w:t>
      </w:r>
      <w:r w:rsidRPr="00C517D3">
        <w:t xml:space="preserve"> for the plot in </w:t>
      </w:r>
      <w:r w:rsidR="00951981" w:rsidRPr="00C517D3">
        <w:t>2.3.5</w:t>
      </w:r>
      <w:r w:rsidRPr="00C517D3">
        <w:t xml:space="preserve"> to analyze efficacy of compounds.</w:t>
      </w:r>
    </w:p>
    <w:p w14:paraId="686194F8" w14:textId="77777777" w:rsidR="00A80038" w:rsidRPr="00C517D3" w:rsidRDefault="00A80038" w:rsidP="004720A8"/>
    <w:p w14:paraId="43A53A19" w14:textId="7D731ACF" w:rsidR="00EA5FC1" w:rsidRPr="00C517D3" w:rsidRDefault="00046640" w:rsidP="004720A8">
      <w:r w:rsidRPr="00046640">
        <w:t>NOTE:</w:t>
      </w:r>
      <w:r w:rsidR="00A80038" w:rsidRPr="00C517D3">
        <w:t xml:space="preserve"> </w:t>
      </w:r>
      <w:r w:rsidR="00EA5FC1" w:rsidRPr="00C517D3">
        <w:t>To determine a DC</w:t>
      </w:r>
      <w:r w:rsidR="00EA5FC1" w:rsidRPr="00C517D3">
        <w:rPr>
          <w:vertAlign w:val="subscript"/>
        </w:rPr>
        <w:t>50</w:t>
      </w:r>
      <w:r w:rsidR="00EA5FC1" w:rsidRPr="00C517D3">
        <w:t xml:space="preserve"> at a specific time point, plot the calculated percent degradation for each concentration at the chosen time.</w:t>
      </w:r>
      <w:r>
        <w:t xml:space="preserve"> </w:t>
      </w:r>
      <w:r w:rsidR="00EA5FC1" w:rsidRPr="00C517D3">
        <w:t>This can be specified as DC</w:t>
      </w:r>
      <w:r w:rsidR="00EA5FC1" w:rsidRPr="00C517D3">
        <w:rPr>
          <w:vertAlign w:val="subscript"/>
        </w:rPr>
        <w:t>50</w:t>
      </w:r>
      <w:r w:rsidR="00EA5FC1" w:rsidRPr="00C517D3">
        <w:t xml:space="preserve"> t=4</w:t>
      </w:r>
      <w:r>
        <w:t xml:space="preserve"> </w:t>
      </w:r>
      <w:r w:rsidR="00EA5FC1" w:rsidRPr="00C517D3">
        <w:t>h or DC</w:t>
      </w:r>
      <w:r w:rsidR="00EA5FC1" w:rsidRPr="00C517D3">
        <w:rPr>
          <w:vertAlign w:val="subscript"/>
        </w:rPr>
        <w:t xml:space="preserve">50 </w:t>
      </w:r>
      <w:r w:rsidR="00EA5FC1" w:rsidRPr="00C517D3">
        <w:t>t=12</w:t>
      </w:r>
      <w:r>
        <w:t xml:space="preserve"> </w:t>
      </w:r>
      <w:r w:rsidR="00EA5FC1" w:rsidRPr="00C517D3">
        <w:t xml:space="preserve">h.  </w:t>
      </w:r>
    </w:p>
    <w:p w14:paraId="7B2413A0" w14:textId="77777777" w:rsidR="00C8653D" w:rsidRPr="00C517D3" w:rsidRDefault="00C8653D" w:rsidP="004720A8">
      <w:pPr>
        <w:pStyle w:val="ListParagraph"/>
        <w:ind w:left="0"/>
        <w:rPr>
          <w:color w:val="808080" w:themeColor="background1" w:themeShade="80"/>
        </w:rPr>
      </w:pPr>
      <w:bookmarkStart w:id="3" w:name="Representative_Results"/>
    </w:p>
    <w:p w14:paraId="0F18833A" w14:textId="2A5D54C5" w:rsidR="00B32616" w:rsidRPr="00C517D3" w:rsidRDefault="00B32616" w:rsidP="004720A8">
      <w:pPr>
        <w:pStyle w:val="ListParagraph"/>
        <w:ind w:left="0"/>
      </w:pPr>
      <w:r w:rsidRPr="00C517D3">
        <w:rPr>
          <w:b/>
          <w:color w:val="000000" w:themeColor="text1"/>
        </w:rPr>
        <w:t>REPRESENTATIVE RESULTS</w:t>
      </w:r>
      <w:bookmarkEnd w:id="3"/>
      <w:r w:rsidRPr="00C517D3">
        <w:rPr>
          <w:b/>
          <w:color w:val="000000" w:themeColor="text1"/>
        </w:rPr>
        <w:t>:</w:t>
      </w:r>
      <w:r w:rsidR="009726EE" w:rsidRPr="00C517D3">
        <w:rPr>
          <w:color w:val="808080" w:themeColor="background1" w:themeShade="80"/>
        </w:rPr>
        <w:t xml:space="preserve"> </w:t>
      </w:r>
    </w:p>
    <w:p w14:paraId="7D5BFEE7" w14:textId="2F77A548" w:rsidR="007141B4" w:rsidRPr="00C517D3" w:rsidRDefault="00010F6F" w:rsidP="004720A8">
      <w:pPr>
        <w:rPr>
          <w:color w:val="000000" w:themeColor="text1"/>
        </w:rPr>
      </w:pPr>
      <w:r w:rsidRPr="00C517D3">
        <w:rPr>
          <w:color w:val="000000" w:themeColor="text1"/>
        </w:rPr>
        <w:t xml:space="preserve">To demonstrate </w:t>
      </w:r>
      <w:r w:rsidR="007141B4" w:rsidRPr="00C517D3">
        <w:rPr>
          <w:color w:val="000000" w:themeColor="text1"/>
        </w:rPr>
        <w:t xml:space="preserve">single concentration </w:t>
      </w:r>
      <w:r w:rsidRPr="00C517D3">
        <w:rPr>
          <w:color w:val="000000" w:themeColor="text1"/>
        </w:rPr>
        <w:t>endpoint lytic degradation analysis</w:t>
      </w:r>
      <w:r w:rsidR="00484D45" w:rsidRPr="00C517D3">
        <w:rPr>
          <w:color w:val="000000" w:themeColor="text1"/>
        </w:rPr>
        <w:t>,</w:t>
      </w:r>
      <w:r w:rsidR="00D11C42" w:rsidRPr="00C517D3">
        <w:rPr>
          <w:color w:val="000000" w:themeColor="text1"/>
        </w:rPr>
        <w:t xml:space="preserve"> several CDK target proteins</w:t>
      </w:r>
      <w:r w:rsidR="007141B4" w:rsidRPr="00C517D3">
        <w:rPr>
          <w:color w:val="000000" w:themeColor="text1"/>
        </w:rPr>
        <w:t>;</w:t>
      </w:r>
      <w:r w:rsidR="00FA0DCF" w:rsidRPr="00C517D3">
        <w:rPr>
          <w:color w:val="000000" w:themeColor="text1"/>
        </w:rPr>
        <w:t xml:space="preserve"> CDK2, CDK4, CDK7, and CDK10</w:t>
      </w:r>
      <w:r w:rsidR="00D11C42" w:rsidRPr="00C517D3">
        <w:rPr>
          <w:color w:val="000000" w:themeColor="text1"/>
        </w:rPr>
        <w:t xml:space="preserve"> were endogenously tagged with HiBiT at their C-terminus in HEK293 cells and treated with </w:t>
      </w:r>
      <w:r w:rsidR="007141B4" w:rsidRPr="00C517D3">
        <w:rPr>
          <w:color w:val="000000" w:themeColor="text1"/>
        </w:rPr>
        <w:t>a 1</w:t>
      </w:r>
      <w:r w:rsidR="00EF47EE">
        <w:rPr>
          <w:color w:val="000000" w:themeColor="text1"/>
        </w:rPr>
        <w:t xml:space="preserve"> </w:t>
      </w:r>
      <w:r w:rsidR="007141B4" w:rsidRPr="00C517D3">
        <w:rPr>
          <w:color w:val="000000" w:themeColor="text1"/>
        </w:rPr>
        <w:t xml:space="preserve">µM concentration of the </w:t>
      </w:r>
      <w:r w:rsidR="00D11C42" w:rsidRPr="00C517D3">
        <w:rPr>
          <w:color w:val="000000" w:themeColor="text1"/>
        </w:rPr>
        <w:t xml:space="preserve"> pan-kinase</w:t>
      </w:r>
      <w:r w:rsidR="00FA0DCF" w:rsidRPr="00C517D3">
        <w:rPr>
          <w:color w:val="000000" w:themeColor="text1"/>
        </w:rPr>
        <w:t xml:space="preserve"> </w:t>
      </w:r>
      <w:proofErr w:type="spellStart"/>
      <w:r w:rsidR="00FA0DCF" w:rsidRPr="00C517D3">
        <w:rPr>
          <w:color w:val="000000" w:themeColor="text1"/>
        </w:rPr>
        <w:t>Cereblon</w:t>
      </w:r>
      <w:proofErr w:type="spellEnd"/>
      <w:r w:rsidR="00FA0DCF" w:rsidRPr="00C517D3">
        <w:rPr>
          <w:color w:val="000000" w:themeColor="text1"/>
        </w:rPr>
        <w:t>-based</w:t>
      </w:r>
      <w:r w:rsidR="00D11C42" w:rsidRPr="00C517D3">
        <w:rPr>
          <w:color w:val="000000" w:themeColor="text1"/>
        </w:rPr>
        <w:t xml:space="preserve"> PROTAC</w:t>
      </w:r>
      <w:r w:rsidR="00FA0DCF" w:rsidRPr="00C517D3">
        <w:rPr>
          <w:color w:val="000000" w:themeColor="text1"/>
        </w:rPr>
        <w:t>,</w:t>
      </w:r>
      <w:r w:rsidR="00D11C42" w:rsidRPr="00C517D3">
        <w:rPr>
          <w:color w:val="000000" w:themeColor="text1"/>
        </w:rPr>
        <w:t xml:space="preserve"> TL12-186</w:t>
      </w:r>
      <w:r w:rsidR="00952F3F" w:rsidRPr="00C517D3">
        <w:rPr>
          <w:color w:val="000000" w:themeColor="text1"/>
        </w:rPr>
        <w:fldChar w:fldCharType="begin">
          <w:fldData xml:space="preserve">PEVuZE5vdGU+PENpdGU+PEF1dGhvcj5IdWFuZzwvQXV0aG9yPjxZZWFyPjIwMTg8L1llYXI+PFJl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</w:fldData>
        </w:fldChar>
      </w:r>
      <w:r w:rsidR="00952F3F" w:rsidRPr="00C517D3">
        <w:rPr>
          <w:color w:val="000000" w:themeColor="text1"/>
        </w:rPr>
        <w:instrText xml:space="preserve"> ADDIN EN.CITE </w:instrText>
      </w:r>
      <w:r w:rsidR="00952F3F" w:rsidRPr="00C517D3">
        <w:rPr>
          <w:color w:val="000000" w:themeColor="text1"/>
        </w:rPr>
        <w:fldChar w:fldCharType="begin">
          <w:fldData xml:space="preserve">PEVuZE5vdGU+PENpdGU+PEF1dGhvcj5IdWFuZzwvQXV0aG9yPjxZZWFyPjIwMTg8L1llYXI+PFJl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</w:fldData>
        </w:fldChar>
      </w:r>
      <w:r w:rsidR="00952F3F" w:rsidRPr="00C517D3">
        <w:rPr>
          <w:color w:val="000000" w:themeColor="text1"/>
        </w:rPr>
        <w:instrText xml:space="preserve"> ADDIN EN.CITE.DATA </w:instrText>
      </w:r>
      <w:r w:rsidR="00952F3F" w:rsidRPr="00C517D3">
        <w:rPr>
          <w:color w:val="000000" w:themeColor="text1"/>
        </w:rPr>
      </w:r>
      <w:r w:rsidR="00952F3F" w:rsidRPr="00C517D3">
        <w:rPr>
          <w:color w:val="000000" w:themeColor="text1"/>
        </w:rPr>
        <w:fldChar w:fldCharType="end"/>
      </w:r>
      <w:r w:rsidR="00952F3F" w:rsidRPr="00C517D3">
        <w:rPr>
          <w:color w:val="000000" w:themeColor="text1"/>
        </w:rPr>
      </w:r>
      <w:r w:rsidR="00952F3F" w:rsidRPr="00C517D3">
        <w:rPr>
          <w:color w:val="000000" w:themeColor="text1"/>
        </w:rPr>
        <w:fldChar w:fldCharType="separate"/>
      </w:r>
      <w:r w:rsidR="00952F3F" w:rsidRPr="00C517D3">
        <w:rPr>
          <w:noProof/>
          <w:color w:val="000000" w:themeColor="text1"/>
          <w:vertAlign w:val="superscript"/>
        </w:rPr>
        <w:t>54</w:t>
      </w:r>
      <w:r w:rsidR="00952F3F" w:rsidRPr="00C517D3">
        <w:rPr>
          <w:color w:val="000000" w:themeColor="text1"/>
        </w:rPr>
        <w:fldChar w:fldCharType="end"/>
      </w:r>
      <w:r w:rsidR="00D11C42" w:rsidRPr="00C517D3">
        <w:rPr>
          <w:color w:val="000000" w:themeColor="text1"/>
        </w:rPr>
        <w:t xml:space="preserve"> (</w:t>
      </w:r>
      <w:r w:rsidR="00D11C42" w:rsidRPr="00EF47EE">
        <w:rPr>
          <w:b/>
          <w:bCs/>
          <w:color w:val="000000" w:themeColor="text1"/>
        </w:rPr>
        <w:t>Figure 1A</w:t>
      </w:r>
      <w:r w:rsidR="00FA0DCF" w:rsidRPr="00C517D3">
        <w:rPr>
          <w:color w:val="000000" w:themeColor="text1"/>
        </w:rPr>
        <w:t xml:space="preserve">). The </w:t>
      </w:r>
      <w:r w:rsidR="00A61753" w:rsidRPr="00C517D3">
        <w:rPr>
          <w:color w:val="000000" w:themeColor="text1"/>
        </w:rPr>
        <w:t>level of</w:t>
      </w:r>
      <w:r w:rsidR="00FA0DCF" w:rsidRPr="00C517D3">
        <w:rPr>
          <w:color w:val="000000" w:themeColor="text1"/>
        </w:rPr>
        <w:t xml:space="preserve"> CDK protein was measured at different time points and the fractional RLU relative to the DMSO control was determined (</w:t>
      </w:r>
      <w:r w:rsidR="00FA0DCF" w:rsidRPr="00EF47EE">
        <w:rPr>
          <w:b/>
          <w:bCs/>
          <w:color w:val="000000" w:themeColor="text1"/>
        </w:rPr>
        <w:t>Figure 1A</w:t>
      </w:r>
      <w:r w:rsidR="00FA0DCF" w:rsidRPr="00C517D3">
        <w:rPr>
          <w:color w:val="000000" w:themeColor="text1"/>
        </w:rPr>
        <w:t>). Each CDK protein showed different extents of degradation in response to the compound treatment and the various time points</w:t>
      </w:r>
      <w:r w:rsidR="005B3829" w:rsidRPr="00C517D3">
        <w:rPr>
          <w:color w:val="000000" w:themeColor="text1"/>
        </w:rPr>
        <w:t xml:space="preserve"> (</w:t>
      </w:r>
      <w:r w:rsidR="005B3829" w:rsidRPr="00EF47EE">
        <w:rPr>
          <w:b/>
          <w:bCs/>
          <w:color w:val="000000" w:themeColor="text1"/>
        </w:rPr>
        <w:t>Figure 1A</w:t>
      </w:r>
      <w:r w:rsidR="005B3829" w:rsidRPr="00C517D3">
        <w:rPr>
          <w:color w:val="000000" w:themeColor="text1"/>
        </w:rPr>
        <w:t xml:space="preserve">). </w:t>
      </w:r>
      <w:r w:rsidR="00FA0DCF" w:rsidRPr="00C517D3">
        <w:rPr>
          <w:color w:val="000000" w:themeColor="text1"/>
        </w:rPr>
        <w:t xml:space="preserve">To </w:t>
      </w:r>
      <w:r w:rsidR="007141B4" w:rsidRPr="00C517D3">
        <w:rPr>
          <w:color w:val="000000" w:themeColor="text1"/>
        </w:rPr>
        <w:t>understand how CDK protein</w:t>
      </w:r>
      <w:r w:rsidR="00294DBC">
        <w:rPr>
          <w:color w:val="000000" w:themeColor="text1"/>
        </w:rPr>
        <w:t>s</w:t>
      </w:r>
      <w:r w:rsidR="007141B4" w:rsidRPr="00C517D3">
        <w:rPr>
          <w:color w:val="000000" w:themeColor="text1"/>
        </w:rPr>
        <w:t xml:space="preserve"> compare</w:t>
      </w:r>
      <w:r w:rsidR="00294DBC">
        <w:rPr>
          <w:color w:val="000000" w:themeColor="text1"/>
        </w:rPr>
        <w:t>d</w:t>
      </w:r>
      <w:r w:rsidR="007141B4" w:rsidRPr="00C517D3">
        <w:rPr>
          <w:color w:val="000000" w:themeColor="text1"/>
        </w:rPr>
        <w:t xml:space="preserve"> to each other directly in terms of protein loss, the fractional RLUs in </w:t>
      </w:r>
      <w:r w:rsidR="007141B4" w:rsidRPr="0025481B">
        <w:rPr>
          <w:b/>
          <w:bCs/>
          <w:color w:val="000000" w:themeColor="text1"/>
        </w:rPr>
        <w:t>Figure 1A</w:t>
      </w:r>
      <w:r w:rsidR="007141B4" w:rsidRPr="00C517D3">
        <w:rPr>
          <w:color w:val="000000" w:themeColor="text1"/>
        </w:rPr>
        <w:t xml:space="preserve"> were calculated as total % degradation and plotted for each time point in </w:t>
      </w:r>
      <w:r w:rsidR="007141B4" w:rsidRPr="0025481B">
        <w:rPr>
          <w:b/>
          <w:bCs/>
          <w:color w:val="000000" w:themeColor="text1"/>
        </w:rPr>
        <w:t>Figure 1B</w:t>
      </w:r>
      <w:r w:rsidR="007141B4" w:rsidRPr="00C517D3">
        <w:rPr>
          <w:color w:val="000000" w:themeColor="text1"/>
        </w:rPr>
        <w:t>.</w:t>
      </w:r>
      <w:r w:rsidR="00294DBC">
        <w:rPr>
          <w:color w:val="000000" w:themeColor="text1"/>
        </w:rPr>
        <w:t xml:space="preserve"> </w:t>
      </w:r>
      <w:r w:rsidR="007141B4" w:rsidRPr="00C517D3">
        <w:rPr>
          <w:color w:val="000000" w:themeColor="text1"/>
        </w:rPr>
        <w:t>This shows that even at early time points, 2 or 4</w:t>
      </w:r>
      <w:r w:rsidR="0025481B">
        <w:rPr>
          <w:color w:val="000000" w:themeColor="text1"/>
        </w:rPr>
        <w:t xml:space="preserve"> </w:t>
      </w:r>
      <w:r w:rsidR="007141B4" w:rsidRPr="00C517D3">
        <w:rPr>
          <w:color w:val="000000" w:themeColor="text1"/>
        </w:rPr>
        <w:t>h, some of the CDK family members show high levels of degradation which continue to trend upwards over time (</w:t>
      </w:r>
      <w:r w:rsidR="007141B4" w:rsidRPr="00EF47EE">
        <w:rPr>
          <w:b/>
          <w:bCs/>
          <w:color w:val="000000" w:themeColor="text1"/>
        </w:rPr>
        <w:t>Figure 1B</w:t>
      </w:r>
      <w:r w:rsidR="007141B4" w:rsidRPr="00C517D3">
        <w:rPr>
          <w:color w:val="000000" w:themeColor="text1"/>
        </w:rPr>
        <w:t>).</w:t>
      </w:r>
    </w:p>
    <w:p w14:paraId="0886FA35" w14:textId="21866136" w:rsidR="007141B4" w:rsidRPr="00C517D3" w:rsidRDefault="007141B4" w:rsidP="004720A8">
      <w:pPr>
        <w:rPr>
          <w:color w:val="000000" w:themeColor="text1"/>
        </w:rPr>
      </w:pPr>
    </w:p>
    <w:p w14:paraId="66CE8D0F" w14:textId="64FFDBE6" w:rsidR="007F684C" w:rsidRPr="00C517D3" w:rsidRDefault="007141B4" w:rsidP="004720A8">
      <w:pPr>
        <w:rPr>
          <w:color w:val="000000" w:themeColor="text1"/>
        </w:rPr>
      </w:pPr>
      <w:r w:rsidRPr="00C517D3">
        <w:rPr>
          <w:color w:val="000000" w:themeColor="text1"/>
        </w:rPr>
        <w:t>To demonstrate</w:t>
      </w:r>
      <w:r w:rsidR="007F684C" w:rsidRPr="00C517D3">
        <w:rPr>
          <w:color w:val="000000" w:themeColor="text1"/>
        </w:rPr>
        <w:t xml:space="preserve"> </w:t>
      </w:r>
      <w:r w:rsidRPr="00C517D3">
        <w:rPr>
          <w:color w:val="000000" w:themeColor="text1"/>
        </w:rPr>
        <w:t>kinetic degradation analysis, each of the BET family member proteins; BRD2, BRD3, and BRD4 were endogenously tagged with HiBiT at their N-terminus in HEK293 cells stably express</w:t>
      </w:r>
      <w:r w:rsidR="00484D45" w:rsidRPr="00C517D3">
        <w:rPr>
          <w:color w:val="000000" w:themeColor="text1"/>
        </w:rPr>
        <w:t>ing</w:t>
      </w:r>
      <w:r w:rsidRPr="00C517D3">
        <w:rPr>
          <w:color w:val="000000" w:themeColor="text1"/>
        </w:rPr>
        <w:t xml:space="preserve"> the </w:t>
      </w:r>
      <w:proofErr w:type="spellStart"/>
      <w:r w:rsidRPr="00C517D3">
        <w:rPr>
          <w:color w:val="000000" w:themeColor="text1"/>
        </w:rPr>
        <w:t>LgBiT</w:t>
      </w:r>
      <w:proofErr w:type="spellEnd"/>
      <w:r w:rsidRPr="00C517D3">
        <w:rPr>
          <w:color w:val="000000" w:themeColor="text1"/>
        </w:rPr>
        <w:t xml:space="preserve"> protein</w:t>
      </w:r>
      <w:r w:rsidR="005208D1" w:rsidRPr="00C517D3">
        <w:rPr>
          <w:color w:val="000000" w:themeColor="text1"/>
        </w:rPr>
        <w:fldChar w:fldCharType="begin"/>
      </w:r>
      <w:r w:rsidR="005208D1" w:rsidRPr="00C517D3">
        <w:rPr>
          <w:color w:val="000000" w:themeColor="text1"/>
        </w:rPr>
        <w:instrText xml:space="preserve"> ADDIN EN.CITE &lt;EndNote&gt;&lt;Cite&gt;&lt;Author&gt;Riching&lt;/Author&gt;&lt;Year&gt;2018&lt;/Year&gt;&lt;RecNum&gt;88&lt;/RecNum&gt;&lt;DisplayText&gt;&lt;style face="superscript"&gt;18&lt;/style&gt;&lt;/DisplayText&gt;&lt;record&gt;&lt;rec-number&gt;88&lt;/rec-number&gt;&lt;foreign-keys&gt;&lt;key app="EN" db-id="aser0ea5hp5tp1e0epdpz5vttrexrzewdpw2" timestamp="1538713884"&gt;88&lt;/key&gt;&lt;/foreign-keys&gt;&lt;ref-type name="Journal Article"&gt;17&lt;/ref-type&gt;&lt;contributors&gt;&lt;authors&gt;&lt;author&gt;Riching, K. M.&lt;/author&gt;&lt;author&gt;Mahan, S.&lt;/author&gt;&lt;author&gt;Corona, C. R.&lt;/author&gt;&lt;author&gt;McDougall, M.&lt;/author&gt;&lt;author&gt;Vasta, J. D.&lt;/author&gt;&lt;author&gt;Robers, M. B.&lt;/author&gt;&lt;author&gt;Urh, M.&lt;/author&gt;&lt;author&gt;Daniels, D. L.&lt;/author&gt;&lt;/authors&gt;&lt;/contributors&gt;&lt;auth-address&gt;Promega Corporation , 2800 Woods Hollow Road , Madison , Wisconsin 53711 , United States.&amp;#xD;Promega Biosciences Incorporated , 277 Granada Drive , San Luis Obispo , California 93401 , United States.&lt;/auth-address&gt;&lt;titles&gt;&lt;title&gt;Quantitative Live-Cell Kinetic Degradation and Mechanistic Profiling of PROTAC Mode of Action&lt;/title&gt;&lt;secondary-title&gt;ACS Chem Biol&lt;/secondary-title&gt;&lt;/titles&gt;&lt;periodical&gt;&lt;full-title&gt;ACS Chem Biol&lt;/full-title&gt;&lt;/periodical&gt;&lt;pages&gt;2758-2770&lt;/pages&gt;&lt;volume&gt;13&lt;/volume&gt;&lt;number&gt;9&lt;/number&gt;&lt;edition&gt;2018/08/24&lt;/edition&gt;&lt;dates&gt;&lt;year&gt;2018&lt;/year&gt;&lt;pub-dates&gt;&lt;date&gt;Sep 21&lt;/date&gt;&lt;/pub-dates&gt;&lt;/dates&gt;&lt;isbn&gt;1554-8937 (Electronic)&amp;#xD;1554-8929 (Linking)&lt;/isbn&gt;&lt;accession-num&gt;30137962&lt;/accession-num&gt;&lt;urls&gt;&lt;related-urls&gt;&lt;url&gt;https://www.ncbi.nlm.nih.gov/pubmed/30137962&lt;/url&gt;&lt;/related-urls&gt;&lt;/urls&gt;&lt;electronic-resource-num&gt;10.1021/acschembio.8b00692&lt;/electronic-resource-num&gt;&lt;/record&gt;&lt;/Cite&gt;&lt;/EndNote&gt;</w:instrText>
      </w:r>
      <w:r w:rsidR="005208D1" w:rsidRPr="00C517D3">
        <w:rPr>
          <w:color w:val="000000" w:themeColor="text1"/>
        </w:rPr>
        <w:fldChar w:fldCharType="separate"/>
      </w:r>
      <w:r w:rsidR="005208D1" w:rsidRPr="00C517D3">
        <w:rPr>
          <w:noProof/>
          <w:color w:val="000000" w:themeColor="text1"/>
          <w:vertAlign w:val="superscript"/>
        </w:rPr>
        <w:t>18</w:t>
      </w:r>
      <w:r w:rsidR="005208D1" w:rsidRPr="00C517D3">
        <w:rPr>
          <w:color w:val="000000" w:themeColor="text1"/>
        </w:rPr>
        <w:fldChar w:fldCharType="end"/>
      </w:r>
      <w:r w:rsidRPr="00C517D3">
        <w:rPr>
          <w:color w:val="000000" w:themeColor="text1"/>
        </w:rPr>
        <w:t>.</w:t>
      </w:r>
      <w:r w:rsidR="00294DBC">
        <w:rPr>
          <w:color w:val="000000" w:themeColor="text1"/>
        </w:rPr>
        <w:t xml:space="preserve"> </w:t>
      </w:r>
      <w:r w:rsidRPr="00C517D3">
        <w:rPr>
          <w:color w:val="000000" w:themeColor="text1"/>
        </w:rPr>
        <w:t xml:space="preserve">These were then treated with three different concentrations of the pan-BET PROTACs; the </w:t>
      </w:r>
      <w:proofErr w:type="spellStart"/>
      <w:r w:rsidRPr="00C517D3">
        <w:rPr>
          <w:color w:val="000000" w:themeColor="text1"/>
        </w:rPr>
        <w:t>Cereblon</w:t>
      </w:r>
      <w:proofErr w:type="spellEnd"/>
      <w:r w:rsidRPr="00C517D3">
        <w:rPr>
          <w:color w:val="000000" w:themeColor="text1"/>
        </w:rPr>
        <w:t>-based dBET6</w:t>
      </w:r>
      <w:r w:rsidR="0024151F" w:rsidRPr="00C517D3">
        <w:rPr>
          <w:color w:val="000000" w:themeColor="text1"/>
        </w:rPr>
        <w:fldChar w:fldCharType="begin">
          <w:fldData xml:space="preserve">PEVuZE5vdGU+PENpdGU+PEF1dGhvcj5XaW50ZXI8L0F1dGhvcj48WWVhcj4yMDE3PC9ZZWFyPjxS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==
</w:fldData>
        </w:fldChar>
      </w:r>
      <w:r w:rsidR="0024151F" w:rsidRPr="00C517D3">
        <w:rPr>
          <w:color w:val="000000" w:themeColor="text1"/>
        </w:rPr>
        <w:instrText xml:space="preserve"> ADDIN EN.CITE </w:instrText>
      </w:r>
      <w:r w:rsidR="0024151F" w:rsidRPr="00C517D3">
        <w:rPr>
          <w:color w:val="000000" w:themeColor="text1"/>
        </w:rPr>
        <w:fldChar w:fldCharType="begin">
          <w:fldData xml:space="preserve">PEVuZE5vdGU+PENpdGU+PEF1dGhvcj5XaW50ZXI8L0F1dGhvcj48WWVhcj4yMDE3PC9ZZWFyPjxS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==
</w:fldData>
        </w:fldChar>
      </w:r>
      <w:r w:rsidR="0024151F" w:rsidRPr="00C517D3">
        <w:rPr>
          <w:color w:val="000000" w:themeColor="text1"/>
        </w:rPr>
        <w:instrText xml:space="preserve"> ADDIN EN.CITE.DATA </w:instrText>
      </w:r>
      <w:r w:rsidR="0024151F" w:rsidRPr="00C517D3">
        <w:rPr>
          <w:color w:val="000000" w:themeColor="text1"/>
        </w:rPr>
      </w:r>
      <w:r w:rsidR="0024151F" w:rsidRPr="00C517D3">
        <w:rPr>
          <w:color w:val="000000" w:themeColor="text1"/>
        </w:rPr>
        <w:fldChar w:fldCharType="end"/>
      </w:r>
      <w:r w:rsidR="0024151F" w:rsidRPr="00C517D3">
        <w:rPr>
          <w:color w:val="000000" w:themeColor="text1"/>
        </w:rPr>
      </w:r>
      <w:r w:rsidR="0024151F" w:rsidRPr="00C517D3">
        <w:rPr>
          <w:color w:val="000000" w:themeColor="text1"/>
        </w:rPr>
        <w:fldChar w:fldCharType="separate"/>
      </w:r>
      <w:r w:rsidR="0024151F" w:rsidRPr="00C517D3">
        <w:rPr>
          <w:noProof/>
          <w:color w:val="000000" w:themeColor="text1"/>
          <w:vertAlign w:val="superscript"/>
        </w:rPr>
        <w:t>50</w:t>
      </w:r>
      <w:r w:rsidR="0024151F" w:rsidRPr="00C517D3">
        <w:rPr>
          <w:color w:val="000000" w:themeColor="text1"/>
        </w:rPr>
        <w:fldChar w:fldCharType="end"/>
      </w:r>
      <w:r w:rsidRPr="00C517D3">
        <w:rPr>
          <w:color w:val="000000" w:themeColor="text1"/>
        </w:rPr>
        <w:t xml:space="preserve"> (</w:t>
      </w:r>
      <w:r w:rsidRPr="00BA2815">
        <w:rPr>
          <w:b/>
          <w:bCs/>
          <w:color w:val="000000" w:themeColor="text1"/>
        </w:rPr>
        <w:t>Figure 2A</w:t>
      </w:r>
      <w:r w:rsidRPr="00C517D3">
        <w:rPr>
          <w:color w:val="000000" w:themeColor="text1"/>
        </w:rPr>
        <w:t>) and the VHL-</w:t>
      </w:r>
      <w:r w:rsidR="000F21DD" w:rsidRPr="00C517D3">
        <w:rPr>
          <w:color w:val="000000" w:themeColor="text1"/>
        </w:rPr>
        <w:t>b</w:t>
      </w:r>
      <w:r w:rsidRPr="00C517D3">
        <w:rPr>
          <w:color w:val="000000" w:themeColor="text1"/>
        </w:rPr>
        <w:t>ased ARV-771</w:t>
      </w:r>
      <w:r w:rsidR="0024151F" w:rsidRPr="00C517D3">
        <w:rPr>
          <w:color w:val="000000" w:themeColor="text1"/>
        </w:rPr>
        <w:fldChar w:fldCharType="begin">
          <w:fldData xml:space="preserve">PEVuZE5vdGU+PENpdGU+PEF1dGhvcj5SYWluYTwvQXV0aG9yPjxZZWFyPjIwMTY8L1llYXI+PFJl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</w:fldData>
        </w:fldChar>
      </w:r>
      <w:r w:rsidR="0024151F" w:rsidRPr="00C517D3">
        <w:rPr>
          <w:color w:val="000000" w:themeColor="text1"/>
        </w:rPr>
        <w:instrText xml:space="preserve"> ADDIN EN.CITE </w:instrText>
      </w:r>
      <w:r w:rsidR="0024151F" w:rsidRPr="00C517D3">
        <w:rPr>
          <w:color w:val="000000" w:themeColor="text1"/>
        </w:rPr>
        <w:fldChar w:fldCharType="begin">
          <w:fldData xml:space="preserve">PEVuZE5vdGU+PENpdGU+PEF1dGhvcj5SYWluYTwvQXV0aG9yPjxZZWFyPjIwMTY8L1llYXI+PFJl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</w:fldData>
        </w:fldChar>
      </w:r>
      <w:r w:rsidR="0024151F" w:rsidRPr="00C517D3">
        <w:rPr>
          <w:color w:val="000000" w:themeColor="text1"/>
        </w:rPr>
        <w:instrText xml:space="preserve"> ADDIN EN.CITE.DATA </w:instrText>
      </w:r>
      <w:r w:rsidR="0024151F" w:rsidRPr="00C517D3">
        <w:rPr>
          <w:color w:val="000000" w:themeColor="text1"/>
        </w:rPr>
      </w:r>
      <w:r w:rsidR="0024151F" w:rsidRPr="00C517D3">
        <w:rPr>
          <w:color w:val="000000" w:themeColor="text1"/>
        </w:rPr>
        <w:fldChar w:fldCharType="end"/>
      </w:r>
      <w:r w:rsidR="0024151F" w:rsidRPr="00C517D3">
        <w:rPr>
          <w:color w:val="000000" w:themeColor="text1"/>
        </w:rPr>
      </w:r>
      <w:r w:rsidR="0024151F" w:rsidRPr="00C517D3">
        <w:rPr>
          <w:color w:val="000000" w:themeColor="text1"/>
        </w:rPr>
        <w:fldChar w:fldCharType="separate"/>
      </w:r>
      <w:r w:rsidR="0024151F" w:rsidRPr="00C517D3">
        <w:rPr>
          <w:noProof/>
          <w:color w:val="000000" w:themeColor="text1"/>
          <w:vertAlign w:val="superscript"/>
        </w:rPr>
        <w:t>41</w:t>
      </w:r>
      <w:r w:rsidR="0024151F" w:rsidRPr="00C517D3">
        <w:rPr>
          <w:color w:val="000000" w:themeColor="text1"/>
        </w:rPr>
        <w:fldChar w:fldCharType="end"/>
      </w:r>
      <w:r w:rsidRPr="00C517D3">
        <w:rPr>
          <w:color w:val="000000" w:themeColor="text1"/>
        </w:rPr>
        <w:t xml:space="preserve"> (</w:t>
      </w:r>
      <w:r w:rsidRPr="00BA2815">
        <w:rPr>
          <w:b/>
          <w:bCs/>
          <w:color w:val="000000" w:themeColor="text1"/>
        </w:rPr>
        <w:t>Figure 2B</w:t>
      </w:r>
      <w:r w:rsidRPr="00C517D3">
        <w:rPr>
          <w:color w:val="000000" w:themeColor="text1"/>
        </w:rPr>
        <w:t>).</w:t>
      </w:r>
      <w:r w:rsidR="0025481B">
        <w:rPr>
          <w:color w:val="000000" w:themeColor="text1"/>
        </w:rPr>
        <w:t xml:space="preserve"> K</w:t>
      </w:r>
      <w:r w:rsidRPr="00C517D3">
        <w:rPr>
          <w:color w:val="000000" w:themeColor="text1"/>
        </w:rPr>
        <w:t>inetic measurements were collected over a 24</w:t>
      </w:r>
      <w:r w:rsidR="0025481B">
        <w:rPr>
          <w:color w:val="000000" w:themeColor="text1"/>
        </w:rPr>
        <w:t xml:space="preserve"> </w:t>
      </w:r>
      <w:r w:rsidRPr="00C517D3">
        <w:rPr>
          <w:color w:val="000000" w:themeColor="text1"/>
        </w:rPr>
        <w:t>h period</w:t>
      </w:r>
      <w:r w:rsidR="00484D45" w:rsidRPr="00C517D3">
        <w:rPr>
          <w:color w:val="000000" w:themeColor="text1"/>
        </w:rPr>
        <w:t>,</w:t>
      </w:r>
      <w:r w:rsidRPr="00C517D3">
        <w:rPr>
          <w:color w:val="000000" w:themeColor="text1"/>
        </w:rPr>
        <w:t xml:space="preserve"> and from the profiles at each </w:t>
      </w:r>
      <w:r w:rsidR="00CC4E88" w:rsidRPr="00C517D3">
        <w:rPr>
          <w:color w:val="000000" w:themeColor="text1"/>
        </w:rPr>
        <w:t>concentration</w:t>
      </w:r>
      <w:r w:rsidR="00484D45" w:rsidRPr="00C517D3">
        <w:rPr>
          <w:color w:val="000000" w:themeColor="text1"/>
        </w:rPr>
        <w:t>,</w:t>
      </w:r>
      <w:r w:rsidRPr="00C517D3">
        <w:rPr>
          <w:color w:val="000000" w:themeColor="text1"/>
        </w:rPr>
        <w:t xml:space="preserve"> the differences in BET family member response </w:t>
      </w:r>
      <w:r w:rsidR="000F21DD" w:rsidRPr="00C517D3">
        <w:rPr>
          <w:color w:val="000000" w:themeColor="text1"/>
        </w:rPr>
        <w:t>are</w:t>
      </w:r>
      <w:r w:rsidRPr="00C517D3">
        <w:rPr>
          <w:color w:val="000000" w:themeColor="text1"/>
        </w:rPr>
        <w:t xml:space="preserve"> readily apparent.</w:t>
      </w:r>
      <w:r w:rsidR="00294DBC">
        <w:rPr>
          <w:color w:val="000000" w:themeColor="text1"/>
        </w:rPr>
        <w:t xml:space="preserve"> </w:t>
      </w:r>
      <w:r w:rsidR="007F684C" w:rsidRPr="00C517D3">
        <w:rPr>
          <w:color w:val="000000" w:themeColor="text1"/>
        </w:rPr>
        <w:t>The ability of BRD2 to initiate a more rapid recovery response post-degradation compound treatment (</w:t>
      </w:r>
      <w:r w:rsidR="007F684C" w:rsidRPr="00BA2815">
        <w:rPr>
          <w:b/>
          <w:bCs/>
          <w:color w:val="000000" w:themeColor="text1"/>
        </w:rPr>
        <w:t>Figure 2A</w:t>
      </w:r>
      <w:r w:rsidR="00BA2815" w:rsidRPr="00BA2815">
        <w:rPr>
          <w:b/>
          <w:bCs/>
          <w:color w:val="000000" w:themeColor="text1"/>
        </w:rPr>
        <w:t>,</w:t>
      </w:r>
      <w:r w:rsidR="007F684C" w:rsidRPr="00BA2815">
        <w:rPr>
          <w:b/>
          <w:bCs/>
          <w:color w:val="000000" w:themeColor="text1"/>
        </w:rPr>
        <w:t>B</w:t>
      </w:r>
      <w:r w:rsidR="007F684C" w:rsidRPr="00C517D3">
        <w:rPr>
          <w:color w:val="000000" w:themeColor="text1"/>
        </w:rPr>
        <w:t>) has been previously observed with other pan-BET PROTACs and is likely due to a transcriptional feedback response competitive to the degradation process</w:t>
      </w:r>
      <w:r w:rsidR="0024151F" w:rsidRPr="00C517D3">
        <w:rPr>
          <w:color w:val="000000" w:themeColor="text1"/>
        </w:rPr>
        <w:fldChar w:fldCharType="begin"/>
      </w:r>
      <w:r w:rsidR="0024151F" w:rsidRPr="00C517D3">
        <w:rPr>
          <w:color w:val="000000" w:themeColor="text1"/>
        </w:rPr>
        <w:instrText xml:space="preserve"> ADDIN EN.CITE &lt;EndNote&gt;&lt;Cite&gt;&lt;Author&gt;Riching&lt;/Author&gt;&lt;Year&gt;2018&lt;/Year&gt;&lt;RecNum&gt;88&lt;/RecNum&gt;&lt;DisplayText&gt;&lt;style face="superscript"&gt;18&lt;/style&gt;&lt;/DisplayText&gt;&lt;record&gt;&lt;rec-number&gt;88&lt;/rec-number&gt;&lt;foreign-keys&gt;&lt;key app="EN" db-id="aser0ea5hp5tp1e0epdpz5vttrexrzewdpw2" timestamp="1538713884"&gt;88&lt;/key&gt;&lt;/foreign-keys&gt;&lt;ref-type name="Journal Article"&gt;17&lt;/ref-type&gt;&lt;contributors&gt;&lt;authors&gt;&lt;author&gt;Riching, K. M.&lt;/author&gt;&lt;author&gt;Mahan, S.&lt;/author&gt;&lt;author&gt;Corona, C. R.&lt;/author&gt;&lt;author&gt;McDougall, M.&lt;/author&gt;&lt;author&gt;Vasta, J. D.&lt;/author&gt;&lt;author&gt;Robers, M. B.&lt;/author&gt;&lt;author&gt;Urh, M.&lt;/author&gt;&lt;author&gt;Daniels, D. L.&lt;/author&gt;&lt;/authors&gt;&lt;/contributors&gt;&lt;auth-address&gt;Promega Corporation , 2800 Woods Hollow Road , Madison , Wisconsin 53711 , United States.&amp;#xD;Promega Biosciences Incorporated , 277 Granada Drive , San Luis Obispo , California 93401 , United States.&lt;/auth-address&gt;&lt;titles&gt;&lt;title&gt;Quantitative Live-Cell Kinetic Degradation and Mechanistic Profiling of PROTAC Mode of Action&lt;/title&gt;&lt;secondary-title&gt;ACS Chem Biol&lt;/secondary-title&gt;&lt;/titles&gt;&lt;periodical&gt;&lt;full-title&gt;ACS Chem Biol&lt;/full-title&gt;&lt;/periodical&gt;&lt;pages&gt;2758-2770&lt;/pages&gt;&lt;volume&gt;13&lt;/volume&gt;&lt;number&gt;9&lt;/number&gt;&lt;edition&gt;2018/08/24&lt;/edition&gt;&lt;dates&gt;&lt;year&gt;2018&lt;/year&gt;&lt;pub-dates&gt;&lt;date&gt;Sep 21&lt;/date&gt;&lt;/pub-dates&gt;&lt;/dates&gt;&lt;isbn&gt;1554-8937 (Electronic)&amp;#xD;1554-8929 (Linking)&lt;/isbn&gt;&lt;accession-num&gt;30137962&lt;/accession-num&gt;&lt;urls&gt;&lt;related-urls&gt;&lt;url&gt;https://www.ncbi.nlm.nih.gov/pubmed/30137962&lt;/url&gt;&lt;/related-urls&gt;&lt;/urls&gt;&lt;electronic-resource-num&gt;10.1021/acschembio.8b00692&lt;/electronic-resource-num&gt;&lt;/record&gt;&lt;/Cite&gt;&lt;/EndNote&gt;</w:instrText>
      </w:r>
      <w:r w:rsidR="0024151F" w:rsidRPr="00C517D3">
        <w:rPr>
          <w:color w:val="000000" w:themeColor="text1"/>
        </w:rPr>
        <w:fldChar w:fldCharType="separate"/>
      </w:r>
      <w:r w:rsidR="0024151F" w:rsidRPr="00C517D3">
        <w:rPr>
          <w:noProof/>
          <w:color w:val="000000" w:themeColor="text1"/>
          <w:vertAlign w:val="superscript"/>
        </w:rPr>
        <w:t>18</w:t>
      </w:r>
      <w:r w:rsidR="0024151F" w:rsidRPr="00C517D3">
        <w:rPr>
          <w:color w:val="000000" w:themeColor="text1"/>
        </w:rPr>
        <w:fldChar w:fldCharType="end"/>
      </w:r>
      <w:r w:rsidR="007F684C" w:rsidRPr="00C517D3">
        <w:rPr>
          <w:color w:val="000000" w:themeColor="text1"/>
        </w:rPr>
        <w:t>.</w:t>
      </w:r>
    </w:p>
    <w:p w14:paraId="4B509051" w14:textId="77777777" w:rsidR="007F684C" w:rsidRPr="00C517D3" w:rsidRDefault="007F684C" w:rsidP="004720A8">
      <w:pPr>
        <w:rPr>
          <w:color w:val="000000" w:themeColor="text1"/>
        </w:rPr>
      </w:pPr>
    </w:p>
    <w:p w14:paraId="72244FA0" w14:textId="6DCB70EE" w:rsidR="001F7572" w:rsidRPr="00C517D3" w:rsidRDefault="007F684C" w:rsidP="004720A8">
      <w:pPr>
        <w:rPr>
          <w:color w:val="000000" w:themeColor="text1"/>
        </w:rPr>
      </w:pPr>
      <w:r w:rsidRPr="00C517D3">
        <w:rPr>
          <w:color w:val="000000" w:themeColor="text1"/>
        </w:rPr>
        <w:t xml:space="preserve">Both endpoint and kinetic analysis can be done with full compound dose response treatments.  Shown in </w:t>
      </w:r>
      <w:r w:rsidRPr="0025481B">
        <w:rPr>
          <w:b/>
          <w:bCs/>
          <w:color w:val="000000" w:themeColor="text1"/>
        </w:rPr>
        <w:t>Figure 3</w:t>
      </w:r>
      <w:r w:rsidRPr="00C517D3">
        <w:rPr>
          <w:color w:val="000000" w:themeColor="text1"/>
        </w:rPr>
        <w:t xml:space="preserve"> are kinetic dose response degradation profiles of treatment of </w:t>
      </w:r>
      <w:proofErr w:type="spellStart"/>
      <w:r w:rsidRPr="00C517D3">
        <w:rPr>
          <w:color w:val="000000" w:themeColor="text1"/>
        </w:rPr>
        <w:t>Ikaros</w:t>
      </w:r>
      <w:proofErr w:type="spellEnd"/>
      <w:r w:rsidRPr="00C517D3">
        <w:rPr>
          <w:color w:val="000000" w:themeColor="text1"/>
        </w:rPr>
        <w:t xml:space="preserve">/IKZF1-HiBiT CRISPR </w:t>
      </w:r>
      <w:proofErr w:type="spellStart"/>
      <w:r w:rsidRPr="00C517D3">
        <w:rPr>
          <w:color w:val="000000" w:themeColor="text1"/>
        </w:rPr>
        <w:t>Jurkat</w:t>
      </w:r>
      <w:proofErr w:type="spellEnd"/>
      <w:r w:rsidRPr="00C517D3">
        <w:rPr>
          <w:color w:val="000000" w:themeColor="text1"/>
        </w:rPr>
        <w:t xml:space="preserve"> cells stably expressing </w:t>
      </w:r>
      <w:proofErr w:type="spellStart"/>
      <w:r w:rsidRPr="00C517D3">
        <w:rPr>
          <w:color w:val="000000" w:themeColor="text1"/>
        </w:rPr>
        <w:t>LgBiT</w:t>
      </w:r>
      <w:proofErr w:type="spellEnd"/>
      <w:r w:rsidRPr="00C517D3">
        <w:rPr>
          <w:color w:val="000000" w:themeColor="text1"/>
        </w:rPr>
        <w:t xml:space="preserve"> protein with four different </w:t>
      </w:r>
      <w:r w:rsidR="00021AA2" w:rsidRPr="00C517D3">
        <w:rPr>
          <w:color w:val="000000" w:themeColor="text1"/>
        </w:rPr>
        <w:t>molecular glue</w:t>
      </w:r>
      <w:r w:rsidRPr="00C517D3">
        <w:rPr>
          <w:color w:val="000000" w:themeColor="text1"/>
        </w:rPr>
        <w:t xml:space="preserve"> compounds</w:t>
      </w:r>
      <w:r w:rsidR="00DF464F" w:rsidRPr="00C517D3">
        <w:rPr>
          <w:color w:val="000000" w:themeColor="text1"/>
        </w:rPr>
        <w:fldChar w:fldCharType="begin">
          <w:fldData xml:space="preserve">PEVuZE5vdGU+PENpdGU+PEF1dGhvcj5Cam9ya2x1bmQ8L0F1dGhvcj48WWVhcj4yMDIwPC9ZZWFy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</w:fldData>
        </w:fldChar>
      </w:r>
      <w:r w:rsidR="00DF464F" w:rsidRPr="00C517D3">
        <w:rPr>
          <w:color w:val="000000" w:themeColor="text1"/>
        </w:rPr>
        <w:instrText xml:space="preserve"> ADDIN EN.CITE </w:instrText>
      </w:r>
      <w:r w:rsidR="00DF464F" w:rsidRPr="00C517D3">
        <w:rPr>
          <w:color w:val="000000" w:themeColor="text1"/>
        </w:rPr>
        <w:fldChar w:fldCharType="begin">
          <w:fldData xml:space="preserve">PEVuZE5vdGU+PENpdGU+PEF1dGhvcj5Cam9ya2x1bmQ8L0F1dGhvcj48WWVhcj4yMDIwPC9ZZWFy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</w:fldData>
        </w:fldChar>
      </w:r>
      <w:r w:rsidR="00DF464F" w:rsidRPr="00C517D3">
        <w:rPr>
          <w:color w:val="000000" w:themeColor="text1"/>
        </w:rPr>
        <w:instrText xml:space="preserve"> ADDIN EN.CITE.DATA </w:instrText>
      </w:r>
      <w:r w:rsidR="00DF464F" w:rsidRPr="00C517D3">
        <w:rPr>
          <w:color w:val="000000" w:themeColor="text1"/>
        </w:rPr>
      </w:r>
      <w:r w:rsidR="00DF464F" w:rsidRPr="00C517D3">
        <w:rPr>
          <w:color w:val="000000" w:themeColor="text1"/>
        </w:rPr>
        <w:fldChar w:fldCharType="end"/>
      </w:r>
      <w:r w:rsidR="00DF464F" w:rsidRPr="00C517D3">
        <w:rPr>
          <w:color w:val="000000" w:themeColor="text1"/>
        </w:rPr>
      </w:r>
      <w:r w:rsidR="00DF464F" w:rsidRPr="00C517D3">
        <w:rPr>
          <w:color w:val="000000" w:themeColor="text1"/>
        </w:rPr>
        <w:fldChar w:fldCharType="separate"/>
      </w:r>
      <w:r w:rsidR="00DF464F" w:rsidRPr="00C517D3">
        <w:rPr>
          <w:noProof/>
          <w:color w:val="000000" w:themeColor="text1"/>
          <w:vertAlign w:val="superscript"/>
        </w:rPr>
        <w:t>2,26,55,57</w:t>
      </w:r>
      <w:r w:rsidR="00DF464F" w:rsidRPr="00C517D3">
        <w:rPr>
          <w:color w:val="000000" w:themeColor="text1"/>
        </w:rPr>
        <w:fldChar w:fldCharType="end"/>
      </w:r>
      <w:r w:rsidRPr="00C517D3">
        <w:rPr>
          <w:color w:val="000000" w:themeColor="text1"/>
        </w:rPr>
        <w:t>; lenalidomide (</w:t>
      </w:r>
      <w:r w:rsidRPr="00BA2815">
        <w:rPr>
          <w:b/>
          <w:bCs/>
          <w:color w:val="000000" w:themeColor="text1"/>
        </w:rPr>
        <w:t>Figure 3A</w:t>
      </w:r>
      <w:r w:rsidRPr="00C517D3">
        <w:rPr>
          <w:color w:val="000000" w:themeColor="text1"/>
        </w:rPr>
        <w:t xml:space="preserve">), </w:t>
      </w:r>
      <w:proofErr w:type="spellStart"/>
      <w:r w:rsidRPr="00C517D3">
        <w:rPr>
          <w:color w:val="000000" w:themeColor="text1"/>
        </w:rPr>
        <w:t>iberdomide</w:t>
      </w:r>
      <w:proofErr w:type="spellEnd"/>
      <w:r w:rsidR="00DF464F" w:rsidRPr="00C517D3">
        <w:rPr>
          <w:color w:val="000000" w:themeColor="text1"/>
        </w:rPr>
        <w:t xml:space="preserve"> (CC-220)</w:t>
      </w:r>
      <w:r w:rsidRPr="00C517D3">
        <w:rPr>
          <w:color w:val="000000" w:themeColor="text1"/>
        </w:rPr>
        <w:t xml:space="preserve"> (</w:t>
      </w:r>
      <w:r w:rsidRPr="00294DBC">
        <w:rPr>
          <w:b/>
          <w:bCs/>
          <w:color w:val="000000" w:themeColor="text1"/>
        </w:rPr>
        <w:t>Figure 3B</w:t>
      </w:r>
      <w:r w:rsidRPr="00C517D3">
        <w:rPr>
          <w:color w:val="000000" w:themeColor="text1"/>
        </w:rPr>
        <w:t>), thalidomide (</w:t>
      </w:r>
      <w:r w:rsidRPr="00BA2815">
        <w:rPr>
          <w:b/>
          <w:bCs/>
          <w:color w:val="000000" w:themeColor="text1"/>
        </w:rPr>
        <w:t>Figure 3C</w:t>
      </w:r>
      <w:r w:rsidRPr="00C517D3">
        <w:rPr>
          <w:color w:val="000000" w:themeColor="text1"/>
        </w:rPr>
        <w:t>), and pomalidomide (</w:t>
      </w:r>
      <w:r w:rsidRPr="00BA2815">
        <w:rPr>
          <w:b/>
          <w:bCs/>
          <w:color w:val="000000" w:themeColor="text1"/>
        </w:rPr>
        <w:t>Figure 3D</w:t>
      </w:r>
      <w:r w:rsidRPr="00C517D3">
        <w:rPr>
          <w:color w:val="000000" w:themeColor="text1"/>
        </w:rPr>
        <w:t>).</w:t>
      </w:r>
      <w:r w:rsidR="00294DBC">
        <w:rPr>
          <w:color w:val="000000" w:themeColor="text1"/>
        </w:rPr>
        <w:t xml:space="preserve"> </w:t>
      </w:r>
      <w:r w:rsidRPr="00C517D3">
        <w:rPr>
          <w:color w:val="000000" w:themeColor="text1"/>
        </w:rPr>
        <w:t xml:space="preserve">These </w:t>
      </w:r>
      <w:r w:rsidR="00021AA2" w:rsidRPr="00C517D3">
        <w:rPr>
          <w:color w:val="000000" w:themeColor="text1"/>
        </w:rPr>
        <w:t>degraders</w:t>
      </w:r>
      <w:r w:rsidRPr="00C517D3">
        <w:rPr>
          <w:color w:val="000000" w:themeColor="text1"/>
        </w:rPr>
        <w:t xml:space="preserve"> show significant differences in degradation </w:t>
      </w:r>
      <w:r w:rsidR="00B078B8" w:rsidRPr="00C517D3">
        <w:rPr>
          <w:color w:val="000000" w:themeColor="text1"/>
        </w:rPr>
        <w:t>response amongst the compounds as well as across the concentration series</w:t>
      </w:r>
      <w:r w:rsidRPr="00C517D3">
        <w:rPr>
          <w:color w:val="000000" w:themeColor="text1"/>
        </w:rPr>
        <w:t xml:space="preserve"> (</w:t>
      </w:r>
      <w:r w:rsidRPr="00BA2815">
        <w:rPr>
          <w:b/>
          <w:bCs/>
          <w:color w:val="000000" w:themeColor="text1"/>
        </w:rPr>
        <w:t>Figure 3</w:t>
      </w:r>
      <w:r w:rsidR="00B078B8" w:rsidRPr="00C517D3">
        <w:rPr>
          <w:color w:val="000000" w:themeColor="text1"/>
        </w:rPr>
        <w:t>)</w:t>
      </w:r>
      <w:r w:rsidRPr="00C517D3">
        <w:rPr>
          <w:color w:val="000000" w:themeColor="text1"/>
        </w:rPr>
        <w:t xml:space="preserve">.  </w:t>
      </w:r>
    </w:p>
    <w:p w14:paraId="06DDDF9F" w14:textId="77777777" w:rsidR="001F7572" w:rsidRPr="00C517D3" w:rsidRDefault="001F7572" w:rsidP="004720A8">
      <w:pPr>
        <w:rPr>
          <w:color w:val="000000" w:themeColor="text1"/>
        </w:rPr>
      </w:pPr>
    </w:p>
    <w:p w14:paraId="23719B51" w14:textId="5359F74A" w:rsidR="007F684C" w:rsidRPr="00C517D3" w:rsidRDefault="00B078B8" w:rsidP="004720A8">
      <w:pPr>
        <w:rPr>
          <w:color w:val="808080" w:themeColor="background1" w:themeShade="80"/>
        </w:rPr>
      </w:pPr>
      <w:r w:rsidRPr="00C517D3">
        <w:rPr>
          <w:color w:val="000000" w:themeColor="text1"/>
        </w:rPr>
        <w:t xml:space="preserve">To quantitatively assess degradation and rank order the compounds in </w:t>
      </w:r>
      <w:r w:rsidRPr="0025481B">
        <w:rPr>
          <w:b/>
          <w:bCs/>
          <w:color w:val="000000" w:themeColor="text1"/>
        </w:rPr>
        <w:t>Figure 3</w:t>
      </w:r>
      <w:r w:rsidRPr="00C517D3">
        <w:rPr>
          <w:color w:val="000000" w:themeColor="text1"/>
        </w:rPr>
        <w:t xml:space="preserve"> the dose </w:t>
      </w:r>
      <w:r w:rsidRPr="00C517D3">
        <w:rPr>
          <w:color w:val="000000" w:themeColor="text1"/>
        </w:rPr>
        <w:lastRenderedPageBreak/>
        <w:t xml:space="preserve">response profiles were used to calculate key degradation parameters </w:t>
      </w:r>
      <w:r w:rsidR="00AB23E9" w:rsidRPr="00C517D3">
        <w:rPr>
          <w:color w:val="000000" w:themeColor="text1"/>
        </w:rPr>
        <w:t>including</w:t>
      </w:r>
      <w:r w:rsidRPr="00C517D3">
        <w:rPr>
          <w:color w:val="000000" w:themeColor="text1"/>
        </w:rPr>
        <w:t xml:space="preserve"> the degradation rate (</w:t>
      </w:r>
      <w:r w:rsidRPr="00BA2815">
        <w:rPr>
          <w:b/>
          <w:bCs/>
          <w:color w:val="000000" w:themeColor="text1"/>
        </w:rPr>
        <w:t>Figure 4A</w:t>
      </w:r>
      <w:r w:rsidRPr="00C517D3">
        <w:rPr>
          <w:color w:val="000000" w:themeColor="text1"/>
        </w:rPr>
        <w:t xml:space="preserve">), </w:t>
      </w:r>
      <w:proofErr w:type="spellStart"/>
      <w:r w:rsidRPr="00C517D3">
        <w:rPr>
          <w:color w:val="000000" w:themeColor="text1"/>
        </w:rPr>
        <w:t>Dmax</w:t>
      </w:r>
      <w:proofErr w:type="spellEnd"/>
      <w:r w:rsidRPr="00C517D3">
        <w:rPr>
          <w:color w:val="000000" w:themeColor="text1"/>
        </w:rPr>
        <w:t xml:space="preserve"> (</w:t>
      </w:r>
      <w:r w:rsidRPr="00BA2815">
        <w:rPr>
          <w:b/>
          <w:bCs/>
          <w:color w:val="000000" w:themeColor="text1"/>
        </w:rPr>
        <w:t>Figure 4B</w:t>
      </w:r>
      <w:r w:rsidRPr="00C517D3">
        <w:rPr>
          <w:color w:val="000000" w:themeColor="text1"/>
        </w:rPr>
        <w:t xml:space="preserve">), and </w:t>
      </w:r>
      <w:bookmarkStart w:id="4" w:name="OLE_LINK1"/>
      <w:r w:rsidRPr="00C517D3">
        <w:rPr>
          <w:color w:val="000000" w:themeColor="text1"/>
        </w:rPr>
        <w:t>Dmax</w:t>
      </w:r>
      <w:r w:rsidRPr="00C517D3">
        <w:rPr>
          <w:color w:val="000000" w:themeColor="text1"/>
          <w:vertAlign w:val="subscript"/>
        </w:rPr>
        <w:t>50</w:t>
      </w:r>
      <w:r w:rsidRPr="00C517D3">
        <w:rPr>
          <w:color w:val="000000" w:themeColor="text1"/>
        </w:rPr>
        <w:t xml:space="preserve"> </w:t>
      </w:r>
      <w:bookmarkEnd w:id="4"/>
      <w:r w:rsidRPr="00C517D3">
        <w:rPr>
          <w:color w:val="000000" w:themeColor="text1"/>
        </w:rPr>
        <w:t>values (</w:t>
      </w:r>
      <w:r w:rsidRPr="00BA2815">
        <w:rPr>
          <w:b/>
          <w:bCs/>
          <w:color w:val="000000" w:themeColor="text1"/>
        </w:rPr>
        <w:t>Figure 4B</w:t>
      </w:r>
      <w:r w:rsidRPr="00C517D3">
        <w:rPr>
          <w:color w:val="000000" w:themeColor="text1"/>
        </w:rPr>
        <w:t>). These</w:t>
      </w:r>
      <w:r w:rsidR="007E45FF" w:rsidRPr="00C517D3">
        <w:rPr>
          <w:color w:val="000000" w:themeColor="text1"/>
        </w:rPr>
        <w:t xml:space="preserve"> </w:t>
      </w:r>
      <w:r w:rsidRPr="00C517D3">
        <w:rPr>
          <w:color w:val="000000" w:themeColor="text1"/>
        </w:rPr>
        <w:t>analys</w:t>
      </w:r>
      <w:r w:rsidR="007E45FF" w:rsidRPr="00C517D3">
        <w:rPr>
          <w:color w:val="000000" w:themeColor="text1"/>
        </w:rPr>
        <w:t>es</w:t>
      </w:r>
      <w:r w:rsidRPr="00C517D3">
        <w:rPr>
          <w:color w:val="000000" w:themeColor="text1"/>
        </w:rPr>
        <w:t xml:space="preserve"> show that </w:t>
      </w:r>
      <w:proofErr w:type="spellStart"/>
      <w:r w:rsidRPr="00C517D3">
        <w:rPr>
          <w:color w:val="000000" w:themeColor="text1"/>
        </w:rPr>
        <w:t>iberdomide</w:t>
      </w:r>
      <w:proofErr w:type="spellEnd"/>
      <w:r w:rsidR="00584DCF" w:rsidRPr="00C517D3">
        <w:rPr>
          <w:color w:val="000000" w:themeColor="text1"/>
        </w:rPr>
        <w:t xml:space="preserve"> (CC-220)</w:t>
      </w:r>
      <w:r w:rsidRPr="00C517D3">
        <w:rPr>
          <w:color w:val="000000" w:themeColor="text1"/>
        </w:rPr>
        <w:t xml:space="preserve"> and pomalidomide have very similar rapid initial degradation rates (</w:t>
      </w:r>
      <w:r w:rsidRPr="0025481B">
        <w:rPr>
          <w:b/>
          <w:bCs/>
          <w:color w:val="000000" w:themeColor="text1"/>
        </w:rPr>
        <w:t>Figure 4A</w:t>
      </w:r>
      <w:r w:rsidRPr="00C517D3">
        <w:rPr>
          <w:color w:val="000000" w:themeColor="text1"/>
        </w:rPr>
        <w:t xml:space="preserve">), yet </w:t>
      </w:r>
      <w:proofErr w:type="spellStart"/>
      <w:r w:rsidRPr="00C517D3">
        <w:rPr>
          <w:color w:val="000000" w:themeColor="text1"/>
        </w:rPr>
        <w:t>iberdomide</w:t>
      </w:r>
      <w:proofErr w:type="spellEnd"/>
      <w:r w:rsidR="00584DCF" w:rsidRPr="00C517D3">
        <w:rPr>
          <w:color w:val="000000" w:themeColor="text1"/>
        </w:rPr>
        <w:t xml:space="preserve"> (CC-220)</w:t>
      </w:r>
      <w:r w:rsidRPr="00C517D3">
        <w:rPr>
          <w:color w:val="000000" w:themeColor="text1"/>
        </w:rPr>
        <w:t xml:space="preserve"> has the highest potency</w:t>
      </w:r>
      <w:r w:rsidR="00DF464F" w:rsidRPr="00C517D3">
        <w:rPr>
          <w:color w:val="000000" w:themeColor="text1"/>
        </w:rPr>
        <w:t xml:space="preserve"> as has been previously seen in orthogonal studies</w:t>
      </w:r>
      <w:r w:rsidR="00DF464F" w:rsidRPr="00C517D3">
        <w:rPr>
          <w:color w:val="000000" w:themeColor="text1"/>
        </w:rPr>
        <w:fldChar w:fldCharType="begin">
          <w:fldData xml:space="preserve">PEVuZE5vdGU+PENpdGU+PEF1dGhvcj5Cam9ya2x1bmQ8L0F1dGhvcj48WWVhcj4yMDIwPC9ZZWFy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</w:fldData>
        </w:fldChar>
      </w:r>
      <w:r w:rsidR="00DF464F" w:rsidRPr="00C517D3">
        <w:rPr>
          <w:color w:val="000000" w:themeColor="text1"/>
        </w:rPr>
        <w:instrText xml:space="preserve"> ADDIN EN.CITE </w:instrText>
      </w:r>
      <w:r w:rsidR="00DF464F" w:rsidRPr="00C517D3">
        <w:rPr>
          <w:color w:val="000000" w:themeColor="text1"/>
        </w:rPr>
        <w:fldChar w:fldCharType="begin">
          <w:fldData xml:space="preserve">PEVuZE5vdGU+PENpdGU+PEF1dGhvcj5Cam9ya2x1bmQ8L0F1dGhvcj48WWVhcj4yMDIwPC9ZZWFy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</w:fldData>
        </w:fldChar>
      </w:r>
      <w:r w:rsidR="00DF464F" w:rsidRPr="00C517D3">
        <w:rPr>
          <w:color w:val="000000" w:themeColor="text1"/>
        </w:rPr>
        <w:instrText xml:space="preserve"> ADDIN EN.CITE.DATA </w:instrText>
      </w:r>
      <w:r w:rsidR="00DF464F" w:rsidRPr="00C517D3">
        <w:rPr>
          <w:color w:val="000000" w:themeColor="text1"/>
        </w:rPr>
      </w:r>
      <w:r w:rsidR="00DF464F" w:rsidRPr="00C517D3">
        <w:rPr>
          <w:color w:val="000000" w:themeColor="text1"/>
        </w:rPr>
        <w:fldChar w:fldCharType="end"/>
      </w:r>
      <w:r w:rsidR="00DF464F" w:rsidRPr="00C517D3">
        <w:rPr>
          <w:color w:val="000000" w:themeColor="text1"/>
        </w:rPr>
      </w:r>
      <w:r w:rsidR="00DF464F" w:rsidRPr="00C517D3">
        <w:rPr>
          <w:color w:val="000000" w:themeColor="text1"/>
        </w:rPr>
        <w:fldChar w:fldCharType="separate"/>
      </w:r>
      <w:r w:rsidR="00DF464F" w:rsidRPr="00C517D3">
        <w:rPr>
          <w:noProof/>
          <w:color w:val="000000" w:themeColor="text1"/>
          <w:vertAlign w:val="superscript"/>
        </w:rPr>
        <w:t>55,57</w:t>
      </w:r>
      <w:r w:rsidR="00DF464F" w:rsidRPr="00C517D3">
        <w:rPr>
          <w:color w:val="000000" w:themeColor="text1"/>
        </w:rPr>
        <w:fldChar w:fldCharType="end"/>
      </w:r>
      <w:r w:rsidRPr="00C517D3">
        <w:rPr>
          <w:color w:val="000000" w:themeColor="text1"/>
        </w:rPr>
        <w:t xml:space="preserve"> (</w:t>
      </w:r>
      <w:r w:rsidRPr="00BA2815">
        <w:rPr>
          <w:b/>
          <w:bCs/>
          <w:color w:val="000000" w:themeColor="text1"/>
        </w:rPr>
        <w:t>Figure 4B</w:t>
      </w:r>
      <w:r w:rsidRPr="00C517D3">
        <w:rPr>
          <w:color w:val="000000" w:themeColor="text1"/>
        </w:rPr>
        <w:t>).</w:t>
      </w:r>
      <w:r w:rsidR="00BA2815">
        <w:rPr>
          <w:color w:val="000000" w:themeColor="text1"/>
        </w:rPr>
        <w:t xml:space="preserve"> </w:t>
      </w:r>
      <w:r w:rsidR="003201A2" w:rsidRPr="00C517D3">
        <w:rPr>
          <w:color w:val="000000" w:themeColor="text1"/>
        </w:rPr>
        <w:t xml:space="preserve">Since </w:t>
      </w:r>
      <w:proofErr w:type="spellStart"/>
      <w:r w:rsidR="003201A2" w:rsidRPr="00C517D3">
        <w:rPr>
          <w:color w:val="000000" w:themeColor="text1"/>
        </w:rPr>
        <w:t>Iberdomide</w:t>
      </w:r>
      <w:proofErr w:type="spellEnd"/>
      <w:r w:rsidR="003201A2" w:rsidRPr="00C517D3">
        <w:rPr>
          <w:color w:val="000000" w:themeColor="text1"/>
        </w:rPr>
        <w:t xml:space="preserve"> exhibits such high potency</w:t>
      </w:r>
      <w:r w:rsidR="004726B4" w:rsidRPr="00C517D3">
        <w:rPr>
          <w:color w:val="000000" w:themeColor="text1"/>
        </w:rPr>
        <w:t>,</w:t>
      </w:r>
      <w:r w:rsidR="003201A2" w:rsidRPr="00C517D3">
        <w:rPr>
          <w:color w:val="000000" w:themeColor="text1"/>
        </w:rPr>
        <w:t xml:space="preserve"> and all concentrations tested show greater than 50% degradation, the Dmax</w:t>
      </w:r>
      <w:r w:rsidR="003201A2" w:rsidRPr="00C517D3">
        <w:rPr>
          <w:color w:val="000000" w:themeColor="text1"/>
          <w:vertAlign w:val="subscript"/>
        </w:rPr>
        <w:t>50</w:t>
      </w:r>
      <w:r w:rsidR="003201A2" w:rsidRPr="00C517D3">
        <w:rPr>
          <w:color w:val="000000" w:themeColor="text1"/>
        </w:rPr>
        <w:t xml:space="preserve"> value obtained for </w:t>
      </w:r>
      <w:proofErr w:type="spellStart"/>
      <w:r w:rsidR="003201A2" w:rsidRPr="00C517D3">
        <w:rPr>
          <w:color w:val="000000" w:themeColor="text1"/>
        </w:rPr>
        <w:t>Iberdomide</w:t>
      </w:r>
      <w:proofErr w:type="spellEnd"/>
      <w:r w:rsidR="003201A2" w:rsidRPr="00C517D3">
        <w:rPr>
          <w:color w:val="000000" w:themeColor="text1"/>
        </w:rPr>
        <w:t xml:space="preserve"> represents an estimate based on the limitation </w:t>
      </w:r>
      <w:r w:rsidR="004726B4" w:rsidRPr="00C517D3">
        <w:rPr>
          <w:color w:val="000000" w:themeColor="text1"/>
        </w:rPr>
        <w:t>in accurately fitting the data</w:t>
      </w:r>
      <w:r w:rsidR="003201A2" w:rsidRPr="00C517D3">
        <w:rPr>
          <w:color w:val="000000" w:themeColor="text1"/>
        </w:rPr>
        <w:t>.</w:t>
      </w:r>
      <w:r w:rsidR="004726B4" w:rsidRPr="00C517D3">
        <w:rPr>
          <w:color w:val="000000" w:themeColor="text1"/>
        </w:rPr>
        <w:t xml:space="preserve"> </w:t>
      </w:r>
      <w:r w:rsidR="0037163A" w:rsidRPr="00C517D3">
        <w:rPr>
          <w:color w:val="000000" w:themeColor="text1"/>
        </w:rPr>
        <w:t>F</w:t>
      </w:r>
      <w:r w:rsidR="007E45FF" w:rsidRPr="00C517D3">
        <w:rPr>
          <w:color w:val="000000" w:themeColor="text1"/>
        </w:rPr>
        <w:t xml:space="preserve">rom the graphs in </w:t>
      </w:r>
      <w:r w:rsidR="007E45FF" w:rsidRPr="00294DBC">
        <w:rPr>
          <w:b/>
          <w:bCs/>
          <w:color w:val="000000" w:themeColor="text1"/>
        </w:rPr>
        <w:t>Figure 3</w:t>
      </w:r>
      <w:proofErr w:type="gramStart"/>
      <w:r w:rsidR="007E45FF" w:rsidRPr="00294DBC">
        <w:rPr>
          <w:b/>
          <w:bCs/>
          <w:color w:val="000000" w:themeColor="text1"/>
        </w:rPr>
        <w:t>C</w:t>
      </w:r>
      <w:r w:rsidR="00294DBC">
        <w:rPr>
          <w:color w:val="000000" w:themeColor="text1"/>
        </w:rPr>
        <w:t>,</w:t>
      </w:r>
      <w:r w:rsidR="007E45FF" w:rsidRPr="00294DBC">
        <w:rPr>
          <w:b/>
          <w:bCs/>
          <w:color w:val="000000" w:themeColor="text1"/>
        </w:rPr>
        <w:t>D</w:t>
      </w:r>
      <w:proofErr w:type="gramEnd"/>
      <w:r w:rsidR="007E45FF" w:rsidRPr="00C517D3">
        <w:rPr>
          <w:color w:val="000000" w:themeColor="text1"/>
        </w:rPr>
        <w:t xml:space="preserve"> </w:t>
      </w:r>
      <w:r w:rsidR="00294DBC">
        <w:rPr>
          <w:color w:val="000000" w:themeColor="text1"/>
        </w:rPr>
        <w:t>and</w:t>
      </w:r>
      <w:r w:rsidR="007E45FF" w:rsidRPr="00C517D3">
        <w:rPr>
          <w:color w:val="000000" w:themeColor="text1"/>
        </w:rPr>
        <w:t xml:space="preserve"> </w:t>
      </w:r>
      <w:r w:rsidR="007E45FF" w:rsidRPr="0025481B">
        <w:rPr>
          <w:b/>
          <w:bCs/>
          <w:color w:val="000000" w:themeColor="text1"/>
        </w:rPr>
        <w:t>Figure 4B</w:t>
      </w:r>
      <w:r w:rsidR="0037163A" w:rsidRPr="00C517D3">
        <w:rPr>
          <w:color w:val="000000" w:themeColor="text1"/>
        </w:rPr>
        <w:t>,</w:t>
      </w:r>
      <w:r w:rsidR="007E45FF" w:rsidRPr="00C517D3">
        <w:rPr>
          <w:color w:val="000000" w:themeColor="text1"/>
        </w:rPr>
        <w:t xml:space="preserve"> neither lenalidomide nor thalidomide degrade the </w:t>
      </w:r>
      <w:proofErr w:type="spellStart"/>
      <w:r w:rsidR="007E45FF" w:rsidRPr="00C517D3">
        <w:rPr>
          <w:color w:val="000000" w:themeColor="text1"/>
        </w:rPr>
        <w:t>Ikaros</w:t>
      </w:r>
      <w:proofErr w:type="spellEnd"/>
      <w:r w:rsidR="007E45FF" w:rsidRPr="00C517D3">
        <w:rPr>
          <w:color w:val="000000" w:themeColor="text1"/>
        </w:rPr>
        <w:t>/IKZF1 target to completion at the highest concentrations tested.</w:t>
      </w:r>
      <w:r w:rsidR="00294DBC">
        <w:rPr>
          <w:color w:val="000000" w:themeColor="text1"/>
        </w:rPr>
        <w:t xml:space="preserve"> </w:t>
      </w:r>
      <w:r w:rsidR="0037163A" w:rsidRPr="00C517D3">
        <w:rPr>
          <w:color w:val="000000" w:themeColor="text1"/>
        </w:rPr>
        <w:t>Due to very little degradation observed with thalidomide, the degradation traces could not be accurately fit to an exponential decay model, therefore, degradation rate was not quantified for this treatment.</w:t>
      </w:r>
      <w:r w:rsidR="00294DBC">
        <w:rPr>
          <w:color w:val="000000" w:themeColor="text1"/>
        </w:rPr>
        <w:t xml:space="preserve"> </w:t>
      </w:r>
      <w:r w:rsidR="007E45FF" w:rsidRPr="00C517D3">
        <w:rPr>
          <w:color w:val="000000" w:themeColor="text1"/>
        </w:rPr>
        <w:t xml:space="preserve">For the most potent degrader, </w:t>
      </w:r>
      <w:proofErr w:type="spellStart"/>
      <w:r w:rsidR="007E45FF" w:rsidRPr="00C517D3">
        <w:rPr>
          <w:color w:val="000000" w:themeColor="text1"/>
        </w:rPr>
        <w:t>iberdomide</w:t>
      </w:r>
      <w:proofErr w:type="spellEnd"/>
      <w:r w:rsidR="00584DCF" w:rsidRPr="00C517D3">
        <w:rPr>
          <w:color w:val="000000" w:themeColor="text1"/>
        </w:rPr>
        <w:t xml:space="preserve"> (CC-220)</w:t>
      </w:r>
      <w:r w:rsidR="00584DCF" w:rsidRPr="00C517D3">
        <w:rPr>
          <w:color w:val="000000" w:themeColor="text1"/>
        </w:rPr>
        <w:fldChar w:fldCharType="begin">
          <w:fldData xml:space="preserve">PEVuZE5vdGU+PENpdGU+PEF1dGhvcj5Cam9ya2x1bmQ8L0F1dGhvcj48WWVhcj4yMDIwPC9ZZWFy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</w:fldData>
        </w:fldChar>
      </w:r>
      <w:r w:rsidR="00584DCF" w:rsidRPr="00C517D3">
        <w:rPr>
          <w:color w:val="000000" w:themeColor="text1"/>
        </w:rPr>
        <w:instrText xml:space="preserve"> ADDIN EN.CITE </w:instrText>
      </w:r>
      <w:r w:rsidR="00584DCF" w:rsidRPr="00C517D3">
        <w:rPr>
          <w:color w:val="000000" w:themeColor="text1"/>
        </w:rPr>
        <w:fldChar w:fldCharType="begin">
          <w:fldData xml:space="preserve">PEVuZE5vdGU+PENpdGU+PEF1dGhvcj5Cam9ya2x1bmQ8L0F1dGhvcj48WWVhcj4yMDIwPC9ZZWFy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</w:fldData>
        </w:fldChar>
      </w:r>
      <w:r w:rsidR="00584DCF" w:rsidRPr="00C517D3">
        <w:rPr>
          <w:color w:val="000000" w:themeColor="text1"/>
        </w:rPr>
        <w:instrText xml:space="preserve"> ADDIN EN.CITE.DATA </w:instrText>
      </w:r>
      <w:r w:rsidR="00584DCF" w:rsidRPr="00C517D3">
        <w:rPr>
          <w:color w:val="000000" w:themeColor="text1"/>
        </w:rPr>
      </w:r>
      <w:r w:rsidR="00584DCF" w:rsidRPr="00C517D3">
        <w:rPr>
          <w:color w:val="000000" w:themeColor="text1"/>
        </w:rPr>
        <w:fldChar w:fldCharType="end"/>
      </w:r>
      <w:r w:rsidR="00584DCF" w:rsidRPr="00C517D3">
        <w:rPr>
          <w:color w:val="000000" w:themeColor="text1"/>
        </w:rPr>
      </w:r>
      <w:r w:rsidR="00584DCF" w:rsidRPr="00C517D3">
        <w:rPr>
          <w:color w:val="000000" w:themeColor="text1"/>
        </w:rPr>
        <w:fldChar w:fldCharType="separate"/>
      </w:r>
      <w:r w:rsidR="00584DCF" w:rsidRPr="00C517D3">
        <w:rPr>
          <w:noProof/>
          <w:color w:val="000000" w:themeColor="text1"/>
          <w:vertAlign w:val="superscript"/>
        </w:rPr>
        <w:t>55,57</w:t>
      </w:r>
      <w:r w:rsidR="00584DCF" w:rsidRPr="00C517D3">
        <w:rPr>
          <w:color w:val="000000" w:themeColor="text1"/>
        </w:rPr>
        <w:fldChar w:fldCharType="end"/>
      </w:r>
      <w:r w:rsidR="007E45FF" w:rsidRPr="00C517D3">
        <w:rPr>
          <w:color w:val="000000" w:themeColor="text1"/>
        </w:rPr>
        <w:t xml:space="preserve"> (</w:t>
      </w:r>
      <w:r w:rsidR="007E45FF" w:rsidRPr="00BA2815">
        <w:rPr>
          <w:b/>
          <w:bCs/>
          <w:color w:val="000000" w:themeColor="text1"/>
        </w:rPr>
        <w:t>Figure 4B</w:t>
      </w:r>
      <w:r w:rsidR="007E45FF" w:rsidRPr="00C517D3">
        <w:rPr>
          <w:color w:val="000000" w:themeColor="text1"/>
        </w:rPr>
        <w:t>)</w:t>
      </w:r>
      <w:r w:rsidR="00EE549F">
        <w:rPr>
          <w:color w:val="000000" w:themeColor="text1"/>
        </w:rPr>
        <w:t>.</w:t>
      </w:r>
      <w:r w:rsidR="007E45FF" w:rsidRPr="00C517D3">
        <w:rPr>
          <w:color w:val="000000" w:themeColor="text1"/>
        </w:rPr>
        <w:t xml:space="preserve"> </w:t>
      </w:r>
      <w:r w:rsidR="00EE549F">
        <w:rPr>
          <w:color w:val="000000" w:themeColor="text1"/>
        </w:rPr>
        <w:t>C</w:t>
      </w:r>
      <w:r w:rsidR="007E45FF" w:rsidRPr="00C517D3">
        <w:rPr>
          <w:color w:val="000000" w:themeColor="text1"/>
        </w:rPr>
        <w:t xml:space="preserve">ell viability </w:t>
      </w:r>
      <w:r w:rsidR="00004D0F" w:rsidRPr="00C517D3">
        <w:rPr>
          <w:color w:val="000000" w:themeColor="text1"/>
        </w:rPr>
        <w:t xml:space="preserve">multiplex </w:t>
      </w:r>
      <w:r w:rsidR="007E45FF" w:rsidRPr="00C517D3">
        <w:rPr>
          <w:color w:val="000000" w:themeColor="text1"/>
        </w:rPr>
        <w:t>assay</w:t>
      </w:r>
      <w:r w:rsidR="00004D0F" w:rsidRPr="00C517D3">
        <w:rPr>
          <w:color w:val="000000" w:themeColor="text1"/>
        </w:rPr>
        <w:t xml:space="preserve">s </w:t>
      </w:r>
      <w:r w:rsidR="007E45FF" w:rsidRPr="00C517D3">
        <w:rPr>
          <w:color w:val="000000" w:themeColor="text1"/>
        </w:rPr>
        <w:t xml:space="preserve">showed </w:t>
      </w:r>
      <w:r w:rsidR="00873E2E" w:rsidRPr="00C517D3">
        <w:rPr>
          <w:color w:val="000000" w:themeColor="text1"/>
        </w:rPr>
        <w:t>no loss in cell viability for the concentrations tested</w:t>
      </w:r>
      <w:r w:rsidR="00004D0F" w:rsidRPr="00C517D3">
        <w:rPr>
          <w:color w:val="000000" w:themeColor="text1"/>
        </w:rPr>
        <w:t xml:space="preserve"> (</w:t>
      </w:r>
      <w:r w:rsidR="00004D0F" w:rsidRPr="00BA2815">
        <w:rPr>
          <w:b/>
          <w:bCs/>
          <w:color w:val="000000" w:themeColor="text1"/>
        </w:rPr>
        <w:t>Figure 4C</w:t>
      </w:r>
      <w:r w:rsidR="00004D0F" w:rsidRPr="00C517D3">
        <w:rPr>
          <w:color w:val="000000" w:themeColor="text1"/>
        </w:rPr>
        <w:t>)</w:t>
      </w:r>
      <w:r w:rsidR="00873E2E" w:rsidRPr="00C517D3">
        <w:rPr>
          <w:color w:val="000000" w:themeColor="text1"/>
        </w:rPr>
        <w:t>.</w:t>
      </w:r>
      <w:r w:rsidRPr="00C517D3">
        <w:rPr>
          <w:color w:val="000000" w:themeColor="text1"/>
        </w:rPr>
        <w:t xml:space="preserve">   </w:t>
      </w:r>
      <w:r w:rsidR="007F684C" w:rsidRPr="00C517D3">
        <w:rPr>
          <w:color w:val="000000" w:themeColor="text1"/>
        </w:rPr>
        <w:t xml:space="preserve"> </w:t>
      </w:r>
    </w:p>
    <w:p w14:paraId="6D0BF2D3" w14:textId="73271FBA" w:rsidR="00C8653D" w:rsidRPr="00C743EA" w:rsidRDefault="00C8653D" w:rsidP="004720A8">
      <w:pPr>
        <w:rPr>
          <w:color w:val="808080" w:themeColor="background1" w:themeShade="80"/>
          <w:vertAlign w:val="superscript"/>
        </w:rPr>
      </w:pPr>
      <w:bookmarkStart w:id="5" w:name="Figure_Legends"/>
    </w:p>
    <w:p w14:paraId="1CB3D44F" w14:textId="7FD9EA46" w:rsidR="00B32616" w:rsidRPr="00C517D3" w:rsidRDefault="009726EE" w:rsidP="004720A8">
      <w:pPr>
        <w:widowControl/>
        <w:autoSpaceDE/>
        <w:autoSpaceDN/>
        <w:adjustRightInd/>
        <w:rPr>
          <w:i/>
          <w:color w:val="808080"/>
        </w:rPr>
      </w:pPr>
      <w:r w:rsidRPr="00C517D3">
        <w:rPr>
          <w:b/>
        </w:rPr>
        <w:t>F</w:t>
      </w:r>
      <w:r w:rsidR="00B32616" w:rsidRPr="00C517D3">
        <w:rPr>
          <w:b/>
        </w:rPr>
        <w:t>IGURE</w:t>
      </w:r>
      <w:r w:rsidR="007E058A" w:rsidRPr="00C517D3">
        <w:rPr>
          <w:b/>
        </w:rPr>
        <w:t xml:space="preserve"> </w:t>
      </w:r>
      <w:r w:rsidR="00086FF5" w:rsidRPr="00C517D3">
        <w:rPr>
          <w:b/>
          <w:bCs/>
        </w:rPr>
        <w:t xml:space="preserve">AND </w:t>
      </w:r>
      <w:r w:rsidR="007E058A" w:rsidRPr="00C517D3">
        <w:rPr>
          <w:b/>
        </w:rPr>
        <w:t>TABLE</w:t>
      </w:r>
      <w:r w:rsidR="00B32616" w:rsidRPr="00C517D3">
        <w:rPr>
          <w:b/>
        </w:rPr>
        <w:t xml:space="preserve"> LEGENDS</w:t>
      </w:r>
      <w:bookmarkEnd w:id="5"/>
      <w:r w:rsidR="00B32616" w:rsidRPr="00C517D3">
        <w:rPr>
          <w:b/>
        </w:rPr>
        <w:t>:</w:t>
      </w:r>
      <w:r w:rsidR="00B32616" w:rsidRPr="00C517D3">
        <w:rPr>
          <w:i/>
          <w:color w:val="808080"/>
        </w:rPr>
        <w:t xml:space="preserve"> </w:t>
      </w:r>
    </w:p>
    <w:p w14:paraId="473D184D" w14:textId="3F365A43" w:rsidR="00407CD6" w:rsidRPr="00EE549F" w:rsidRDefault="00407CD6" w:rsidP="004720A8">
      <w:pPr>
        <w:rPr>
          <w:b/>
          <w:bCs/>
          <w:color w:val="auto"/>
        </w:rPr>
      </w:pPr>
      <w:r w:rsidRPr="00C517D3">
        <w:rPr>
          <w:b/>
          <w:bCs/>
        </w:rPr>
        <w:t>Figure 1</w:t>
      </w:r>
      <w:r w:rsidR="00EE549F">
        <w:rPr>
          <w:b/>
          <w:bCs/>
        </w:rPr>
        <w:t>:</w:t>
      </w:r>
      <w:r w:rsidRPr="00C517D3">
        <w:rPr>
          <w:b/>
          <w:bCs/>
        </w:rPr>
        <w:t xml:space="preserve"> CDK endpoint degradation and toxicity with pan-kinase PROTAC, TL12-186</w:t>
      </w:r>
      <w:r w:rsidR="00952F3F" w:rsidRPr="00C517D3">
        <w:rPr>
          <w:b/>
          <w:bCs/>
        </w:rPr>
        <w:fldChar w:fldCharType="begin">
          <w:fldData xml:space="preserve">PEVuZE5vdGU+PENpdGU+PEF1dGhvcj5IdWFuZzwvQXV0aG9yPjxZZWFyPjIwMTg8L1llYXI+PFJl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</w:fldData>
        </w:fldChar>
      </w:r>
      <w:r w:rsidR="00952F3F" w:rsidRPr="00C517D3">
        <w:rPr>
          <w:b/>
          <w:bCs/>
        </w:rPr>
        <w:instrText xml:space="preserve"> ADDIN EN.CITE </w:instrText>
      </w:r>
      <w:r w:rsidR="00952F3F" w:rsidRPr="00C517D3">
        <w:rPr>
          <w:b/>
          <w:bCs/>
        </w:rPr>
        <w:fldChar w:fldCharType="begin">
          <w:fldData xml:space="preserve">PEVuZE5vdGU+PENpdGU+PEF1dGhvcj5IdWFuZzwvQXV0aG9yPjxZZWFyPjIwMTg8L1llYXI+PFJl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</w:fldData>
        </w:fldChar>
      </w:r>
      <w:r w:rsidR="00952F3F" w:rsidRPr="00C517D3">
        <w:rPr>
          <w:b/>
          <w:bCs/>
        </w:rPr>
        <w:instrText xml:space="preserve"> ADDIN EN.CITE.DATA </w:instrText>
      </w:r>
      <w:r w:rsidR="00952F3F" w:rsidRPr="00C517D3">
        <w:rPr>
          <w:b/>
          <w:bCs/>
        </w:rPr>
      </w:r>
      <w:r w:rsidR="00952F3F" w:rsidRPr="00C517D3">
        <w:rPr>
          <w:b/>
          <w:bCs/>
        </w:rPr>
        <w:fldChar w:fldCharType="end"/>
      </w:r>
      <w:r w:rsidR="00952F3F" w:rsidRPr="00C517D3">
        <w:rPr>
          <w:b/>
          <w:bCs/>
        </w:rPr>
      </w:r>
      <w:r w:rsidR="00952F3F" w:rsidRPr="00C517D3">
        <w:rPr>
          <w:b/>
          <w:bCs/>
        </w:rPr>
        <w:fldChar w:fldCharType="separate"/>
      </w:r>
      <w:r w:rsidR="00952F3F" w:rsidRPr="00C517D3">
        <w:rPr>
          <w:b/>
          <w:bCs/>
          <w:noProof/>
          <w:vertAlign w:val="superscript"/>
        </w:rPr>
        <w:t>54</w:t>
      </w:r>
      <w:r w:rsidR="00952F3F" w:rsidRPr="00C517D3">
        <w:rPr>
          <w:b/>
          <w:bCs/>
        </w:rPr>
        <w:fldChar w:fldCharType="end"/>
      </w:r>
      <w:r w:rsidR="00EE549F">
        <w:rPr>
          <w:b/>
          <w:bCs/>
          <w:color w:val="auto"/>
        </w:rPr>
        <w:t xml:space="preserve">. </w:t>
      </w:r>
      <w:r w:rsidRPr="00C517D3">
        <w:t>(</w:t>
      </w:r>
      <w:r w:rsidR="00EE549F" w:rsidRPr="00EE549F">
        <w:rPr>
          <w:b/>
          <w:bCs/>
        </w:rPr>
        <w:t>A</w:t>
      </w:r>
      <w:r w:rsidRPr="00C517D3">
        <w:t>) Select panel of endogenous CDK target proteins fused with HiBiT on the C-terminus via CRISPR/Cas9 and assessed for degradation with 1</w:t>
      </w:r>
      <w:r w:rsidR="00EE549F">
        <w:t xml:space="preserve"> </w:t>
      </w:r>
      <w:r w:rsidR="00FA0DCF" w:rsidRPr="00C517D3">
        <w:t>µ</w:t>
      </w:r>
      <w:r w:rsidRPr="00C517D3">
        <w:t>M TL12-186 PROTAC</w:t>
      </w:r>
      <w:r w:rsidR="00952F3F" w:rsidRPr="00C517D3">
        <w:fldChar w:fldCharType="begin">
          <w:fldData xml:space="preserve">PEVuZE5vdGU+PENpdGU+PEF1dGhvcj5IdWFuZzwvQXV0aG9yPjxZZWFyPjIwMTg8L1llYXI+PFJl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</w:fldData>
        </w:fldChar>
      </w:r>
      <w:r w:rsidR="00952F3F" w:rsidRPr="00C517D3">
        <w:instrText xml:space="preserve"> ADDIN EN.CITE </w:instrText>
      </w:r>
      <w:r w:rsidR="00952F3F" w:rsidRPr="00C517D3">
        <w:fldChar w:fldCharType="begin">
          <w:fldData xml:space="preserve">PEVuZE5vdGU+PENpdGU+PEF1dGhvcj5IdWFuZzwvQXV0aG9yPjxZZWFyPjIwMTg8L1llYXI+PFJl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</w:fldData>
        </w:fldChar>
      </w:r>
      <w:r w:rsidR="00952F3F" w:rsidRPr="00C517D3">
        <w:instrText xml:space="preserve"> ADDIN EN.CITE.DATA </w:instrText>
      </w:r>
      <w:r w:rsidR="00952F3F" w:rsidRPr="00C517D3">
        <w:fldChar w:fldCharType="end"/>
      </w:r>
      <w:r w:rsidR="00952F3F" w:rsidRPr="00C517D3">
        <w:fldChar w:fldCharType="separate"/>
      </w:r>
      <w:r w:rsidR="00952F3F" w:rsidRPr="00C517D3">
        <w:rPr>
          <w:noProof/>
          <w:vertAlign w:val="superscript"/>
        </w:rPr>
        <w:t>54</w:t>
      </w:r>
      <w:r w:rsidR="00952F3F" w:rsidRPr="00C517D3">
        <w:fldChar w:fldCharType="end"/>
      </w:r>
      <w:r w:rsidRPr="00C517D3">
        <w:t xml:space="preserve"> at 2</w:t>
      </w:r>
      <w:r w:rsidR="00046640">
        <w:t xml:space="preserve"> h</w:t>
      </w:r>
      <w:r w:rsidRPr="00C517D3">
        <w:t>, 4</w:t>
      </w:r>
      <w:r w:rsidR="00046640">
        <w:t xml:space="preserve"> h</w:t>
      </w:r>
      <w:r w:rsidRPr="00C517D3">
        <w:t>, 8</w:t>
      </w:r>
      <w:r w:rsidR="00046640">
        <w:t xml:space="preserve"> h</w:t>
      </w:r>
      <w:r w:rsidRPr="00C517D3">
        <w:t>, and 24</w:t>
      </w:r>
      <w:r w:rsidR="00046640">
        <w:t xml:space="preserve"> </w:t>
      </w:r>
      <w:r w:rsidRPr="00C517D3">
        <w:t>h treatment.</w:t>
      </w:r>
      <w:r w:rsidR="00294DBC">
        <w:t xml:space="preserve"> </w:t>
      </w:r>
      <w:r w:rsidRPr="00C517D3">
        <w:t>Values are represented as Fractional RLU relative to a DMSO control measured at each time point.</w:t>
      </w:r>
      <w:r w:rsidR="00294DBC">
        <w:t xml:space="preserve"> </w:t>
      </w:r>
      <w:r w:rsidRPr="00C517D3">
        <w:t>Error bars represent SD of the mean of 3 technical replicates.</w:t>
      </w:r>
      <w:r w:rsidR="00294DBC">
        <w:t xml:space="preserve"> </w:t>
      </w:r>
      <w:r w:rsidRPr="00C517D3">
        <w:t>(</w:t>
      </w:r>
      <w:r w:rsidRPr="00EE549F">
        <w:rPr>
          <w:b/>
          <w:bCs/>
        </w:rPr>
        <w:t>B</w:t>
      </w:r>
      <w:r w:rsidRPr="00C517D3">
        <w:t>) Percent degradation of panel of CDK target proteins calculated from (A) representing the amount of degradation of each family member observed at 2, 4, 8, and 24</w:t>
      </w:r>
      <w:r w:rsidR="00EE549F">
        <w:t xml:space="preserve"> </w:t>
      </w:r>
      <w:r w:rsidRPr="00C517D3">
        <w:t>h time points.</w:t>
      </w:r>
      <w:r w:rsidR="00294DBC">
        <w:t xml:space="preserve"> </w:t>
      </w:r>
      <w:r w:rsidRPr="00C517D3">
        <w:t xml:space="preserve">Error bars represent SD of the mean of 3 technical replicates. </w:t>
      </w:r>
    </w:p>
    <w:p w14:paraId="748D1AFE" w14:textId="77777777" w:rsidR="00BA2815" w:rsidRPr="00C517D3" w:rsidRDefault="00BA2815" w:rsidP="004720A8"/>
    <w:p w14:paraId="65FD845A" w14:textId="6B2E7987" w:rsidR="00407CD6" w:rsidRPr="00BA2815" w:rsidRDefault="00407CD6" w:rsidP="004720A8">
      <w:pPr>
        <w:rPr>
          <w:b/>
          <w:bCs/>
        </w:rPr>
      </w:pPr>
      <w:r w:rsidRPr="00C517D3">
        <w:rPr>
          <w:b/>
          <w:bCs/>
        </w:rPr>
        <w:t>Figure 2</w:t>
      </w:r>
      <w:r w:rsidR="00EE549F">
        <w:rPr>
          <w:b/>
          <w:bCs/>
        </w:rPr>
        <w:t>:</w:t>
      </w:r>
      <w:r w:rsidRPr="00C517D3">
        <w:rPr>
          <w:b/>
          <w:bCs/>
        </w:rPr>
        <w:t xml:space="preserve"> Profiling kinetic degradation selectivity of BET family members with BET degraders, dBET6</w:t>
      </w:r>
      <w:r w:rsidR="0024151F" w:rsidRPr="00C517D3">
        <w:rPr>
          <w:b/>
          <w:bCs/>
        </w:rPr>
        <w:fldChar w:fldCharType="begin">
          <w:fldData xml:space="preserve">PEVuZE5vdGU+PENpdGU+PEF1dGhvcj5XaW50ZXI8L0F1dGhvcj48WWVhcj4yMDE3PC9ZZWFyPjxS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==
</w:fldData>
        </w:fldChar>
      </w:r>
      <w:r w:rsidR="0024151F" w:rsidRPr="00C517D3">
        <w:rPr>
          <w:b/>
          <w:bCs/>
        </w:rPr>
        <w:instrText xml:space="preserve"> ADDIN EN.CITE </w:instrText>
      </w:r>
      <w:r w:rsidR="0024151F" w:rsidRPr="00C517D3">
        <w:rPr>
          <w:b/>
          <w:bCs/>
        </w:rPr>
        <w:fldChar w:fldCharType="begin">
          <w:fldData xml:space="preserve">PEVuZE5vdGU+PENpdGU+PEF1dGhvcj5XaW50ZXI8L0F1dGhvcj48WWVhcj4yMDE3PC9ZZWFyPjxS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==
</w:fldData>
        </w:fldChar>
      </w:r>
      <w:r w:rsidR="0024151F" w:rsidRPr="00C517D3">
        <w:rPr>
          <w:b/>
          <w:bCs/>
        </w:rPr>
        <w:instrText xml:space="preserve"> ADDIN EN.CITE.DATA </w:instrText>
      </w:r>
      <w:r w:rsidR="0024151F" w:rsidRPr="00C517D3">
        <w:rPr>
          <w:b/>
          <w:bCs/>
        </w:rPr>
      </w:r>
      <w:r w:rsidR="0024151F" w:rsidRPr="00C517D3">
        <w:rPr>
          <w:b/>
          <w:bCs/>
        </w:rPr>
        <w:fldChar w:fldCharType="end"/>
      </w:r>
      <w:r w:rsidR="0024151F" w:rsidRPr="00C517D3">
        <w:rPr>
          <w:b/>
          <w:bCs/>
        </w:rPr>
      </w:r>
      <w:r w:rsidR="0024151F" w:rsidRPr="00C517D3">
        <w:rPr>
          <w:b/>
          <w:bCs/>
        </w:rPr>
        <w:fldChar w:fldCharType="separate"/>
      </w:r>
      <w:r w:rsidR="0024151F" w:rsidRPr="00C517D3">
        <w:rPr>
          <w:b/>
          <w:bCs/>
          <w:noProof/>
          <w:vertAlign w:val="superscript"/>
        </w:rPr>
        <w:t>50</w:t>
      </w:r>
      <w:r w:rsidR="0024151F" w:rsidRPr="00C517D3">
        <w:rPr>
          <w:b/>
          <w:bCs/>
        </w:rPr>
        <w:fldChar w:fldCharType="end"/>
      </w:r>
      <w:r w:rsidRPr="00C517D3">
        <w:rPr>
          <w:b/>
          <w:bCs/>
        </w:rPr>
        <w:t xml:space="preserve"> and ARV-771</w:t>
      </w:r>
      <w:r w:rsidR="0024151F" w:rsidRPr="00C517D3">
        <w:rPr>
          <w:b/>
          <w:bCs/>
        </w:rPr>
        <w:fldChar w:fldCharType="begin">
          <w:fldData xml:space="preserve">PEVuZE5vdGU+PENpdGU+PEF1dGhvcj5SYWluYTwvQXV0aG9yPjxZZWFyPjIwMTY8L1llYXI+PFJl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</w:fldData>
        </w:fldChar>
      </w:r>
      <w:r w:rsidR="0024151F" w:rsidRPr="00C517D3">
        <w:rPr>
          <w:b/>
          <w:bCs/>
        </w:rPr>
        <w:instrText xml:space="preserve"> ADDIN EN.CITE </w:instrText>
      </w:r>
      <w:r w:rsidR="0024151F" w:rsidRPr="00C517D3">
        <w:rPr>
          <w:b/>
          <w:bCs/>
        </w:rPr>
        <w:fldChar w:fldCharType="begin">
          <w:fldData xml:space="preserve">PEVuZE5vdGU+PENpdGU+PEF1dGhvcj5SYWluYTwvQXV0aG9yPjxZZWFyPjIwMTY8L1llYXI+PFJl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</w:fldData>
        </w:fldChar>
      </w:r>
      <w:r w:rsidR="0024151F" w:rsidRPr="00C517D3">
        <w:rPr>
          <w:b/>
          <w:bCs/>
        </w:rPr>
        <w:instrText xml:space="preserve"> ADDIN EN.CITE.DATA </w:instrText>
      </w:r>
      <w:r w:rsidR="0024151F" w:rsidRPr="00C517D3">
        <w:rPr>
          <w:b/>
          <w:bCs/>
        </w:rPr>
      </w:r>
      <w:r w:rsidR="0024151F" w:rsidRPr="00C517D3">
        <w:rPr>
          <w:b/>
          <w:bCs/>
        </w:rPr>
        <w:fldChar w:fldCharType="end"/>
      </w:r>
      <w:r w:rsidR="0024151F" w:rsidRPr="00C517D3">
        <w:rPr>
          <w:b/>
          <w:bCs/>
        </w:rPr>
      </w:r>
      <w:r w:rsidR="0024151F" w:rsidRPr="00C517D3">
        <w:rPr>
          <w:b/>
          <w:bCs/>
        </w:rPr>
        <w:fldChar w:fldCharType="separate"/>
      </w:r>
      <w:r w:rsidR="0024151F" w:rsidRPr="00C517D3">
        <w:rPr>
          <w:b/>
          <w:bCs/>
          <w:noProof/>
          <w:vertAlign w:val="superscript"/>
        </w:rPr>
        <w:t>41</w:t>
      </w:r>
      <w:r w:rsidR="0024151F" w:rsidRPr="00C517D3">
        <w:rPr>
          <w:b/>
          <w:bCs/>
        </w:rPr>
        <w:fldChar w:fldCharType="end"/>
      </w:r>
      <w:r w:rsidRPr="00C517D3">
        <w:rPr>
          <w:b/>
          <w:bCs/>
        </w:rPr>
        <w:t xml:space="preserve">. </w:t>
      </w:r>
      <w:r w:rsidRPr="00C517D3">
        <w:t>Kinetic degradation profiles of endogenous BET family members, BRD2, BRD3, and BRD4, tagged with HiBiT on the N-terminus via CRISPR/Cas9 with treatment of single concentrations of 1</w:t>
      </w:r>
      <w:r w:rsidR="00EE549F">
        <w:t xml:space="preserve"> </w:t>
      </w:r>
      <w:proofErr w:type="spellStart"/>
      <w:r w:rsidRPr="00C517D3">
        <w:t>nM</w:t>
      </w:r>
      <w:proofErr w:type="spellEnd"/>
      <w:r w:rsidRPr="00C517D3">
        <w:t xml:space="preserve"> (</w:t>
      </w:r>
      <w:r w:rsidRPr="00EE549F">
        <w:t>left</w:t>
      </w:r>
      <w:r w:rsidRPr="00C517D3">
        <w:t>), 10</w:t>
      </w:r>
      <w:r w:rsidR="00EE549F">
        <w:t xml:space="preserve"> </w:t>
      </w:r>
      <w:proofErr w:type="spellStart"/>
      <w:r w:rsidRPr="00C517D3">
        <w:t>nM</w:t>
      </w:r>
      <w:proofErr w:type="spellEnd"/>
      <w:r w:rsidRPr="00C517D3">
        <w:t xml:space="preserve"> (</w:t>
      </w:r>
      <w:r w:rsidRPr="00EE549F">
        <w:t>middle</w:t>
      </w:r>
      <w:r w:rsidRPr="00C517D3">
        <w:t>), or 100</w:t>
      </w:r>
      <w:r w:rsidR="00EE549F">
        <w:t xml:space="preserve"> </w:t>
      </w:r>
      <w:proofErr w:type="spellStart"/>
      <w:r w:rsidRPr="00C517D3">
        <w:t>nM</w:t>
      </w:r>
      <w:proofErr w:type="spellEnd"/>
      <w:r w:rsidRPr="00C517D3">
        <w:t xml:space="preserve"> (</w:t>
      </w:r>
      <w:r w:rsidRPr="00EE549F">
        <w:t>right</w:t>
      </w:r>
      <w:r w:rsidRPr="00C517D3">
        <w:t>) dBET6</w:t>
      </w:r>
      <w:r w:rsidR="0024151F" w:rsidRPr="00C517D3">
        <w:fldChar w:fldCharType="begin">
          <w:fldData xml:space="preserve">PEVuZE5vdGU+PENpdGU+PEF1dGhvcj5XaW50ZXI8L0F1dGhvcj48WWVhcj4yMDE3PC9ZZWFyPjxS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==
</w:fldData>
        </w:fldChar>
      </w:r>
      <w:r w:rsidR="0024151F" w:rsidRPr="00C517D3">
        <w:instrText xml:space="preserve"> ADDIN EN.CITE </w:instrText>
      </w:r>
      <w:r w:rsidR="0024151F" w:rsidRPr="00C517D3">
        <w:fldChar w:fldCharType="begin">
          <w:fldData xml:space="preserve">PEVuZE5vdGU+PENpdGU+PEF1dGhvcj5XaW50ZXI8L0F1dGhvcj48WWVhcj4yMDE3PC9ZZWFyPjxS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==
</w:fldData>
        </w:fldChar>
      </w:r>
      <w:r w:rsidR="0024151F" w:rsidRPr="00C517D3">
        <w:instrText xml:space="preserve"> ADDIN EN.CITE.DATA </w:instrText>
      </w:r>
      <w:r w:rsidR="0024151F" w:rsidRPr="00C517D3">
        <w:fldChar w:fldCharType="end"/>
      </w:r>
      <w:r w:rsidR="0024151F" w:rsidRPr="00C517D3">
        <w:fldChar w:fldCharType="separate"/>
      </w:r>
      <w:r w:rsidR="0024151F" w:rsidRPr="00C517D3">
        <w:rPr>
          <w:noProof/>
          <w:vertAlign w:val="superscript"/>
        </w:rPr>
        <w:t>50</w:t>
      </w:r>
      <w:r w:rsidR="0024151F" w:rsidRPr="00C517D3">
        <w:fldChar w:fldCharType="end"/>
      </w:r>
      <w:r w:rsidRPr="00C517D3">
        <w:t xml:space="preserve"> (</w:t>
      </w:r>
      <w:r w:rsidRPr="00EE549F">
        <w:rPr>
          <w:b/>
          <w:bCs/>
        </w:rPr>
        <w:t>A</w:t>
      </w:r>
      <w:r w:rsidRPr="00C517D3">
        <w:t>) or ARV-771</w:t>
      </w:r>
      <w:r w:rsidR="0024151F" w:rsidRPr="00C517D3">
        <w:fldChar w:fldCharType="begin">
          <w:fldData xml:space="preserve">PEVuZE5vdGU+PENpdGU+PEF1dGhvcj5SYWluYTwvQXV0aG9yPjxZZWFyPjIwMTY8L1llYXI+PFJl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</w:fldData>
        </w:fldChar>
      </w:r>
      <w:r w:rsidR="0024151F" w:rsidRPr="00C517D3">
        <w:instrText xml:space="preserve"> ADDIN EN.CITE </w:instrText>
      </w:r>
      <w:r w:rsidR="0024151F" w:rsidRPr="00C517D3">
        <w:fldChar w:fldCharType="begin">
          <w:fldData xml:space="preserve">PEVuZE5vdGU+PENpdGU+PEF1dGhvcj5SYWluYTwvQXV0aG9yPjxZZWFyPjIwMTY8L1llYXI+PFJl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</w:fldData>
        </w:fldChar>
      </w:r>
      <w:r w:rsidR="0024151F" w:rsidRPr="00C517D3">
        <w:instrText xml:space="preserve"> ADDIN EN.CITE.DATA </w:instrText>
      </w:r>
      <w:r w:rsidR="0024151F" w:rsidRPr="00C517D3">
        <w:fldChar w:fldCharType="end"/>
      </w:r>
      <w:r w:rsidR="0024151F" w:rsidRPr="00C517D3">
        <w:fldChar w:fldCharType="separate"/>
      </w:r>
      <w:r w:rsidR="0024151F" w:rsidRPr="00C517D3">
        <w:rPr>
          <w:noProof/>
          <w:vertAlign w:val="superscript"/>
        </w:rPr>
        <w:t>41</w:t>
      </w:r>
      <w:r w:rsidR="0024151F" w:rsidRPr="00C517D3">
        <w:fldChar w:fldCharType="end"/>
      </w:r>
      <w:r w:rsidRPr="00C517D3">
        <w:t xml:space="preserve"> (</w:t>
      </w:r>
      <w:r w:rsidRPr="00EE549F">
        <w:rPr>
          <w:b/>
          <w:bCs/>
        </w:rPr>
        <w:t>B</w:t>
      </w:r>
      <w:r w:rsidRPr="00C517D3">
        <w:t>) PROTACs.</w:t>
      </w:r>
      <w:r w:rsidR="00294DBC">
        <w:t xml:space="preserve"> </w:t>
      </w:r>
      <w:r w:rsidRPr="00C517D3">
        <w:t>Values are represented as Fractional RLU calculated from a DMSO control at each kinetic time point.</w:t>
      </w:r>
      <w:r w:rsidR="00294DBC">
        <w:t xml:space="preserve"> </w:t>
      </w:r>
      <w:r w:rsidRPr="00C517D3">
        <w:t>Error bars represent SD of the mean of 4 technical replicates.</w:t>
      </w:r>
    </w:p>
    <w:p w14:paraId="16AE4DD2" w14:textId="77777777" w:rsidR="00407CD6" w:rsidRPr="00C517D3" w:rsidRDefault="00407CD6" w:rsidP="004720A8"/>
    <w:p w14:paraId="79351741" w14:textId="24970388" w:rsidR="00407CD6" w:rsidRPr="00BA2815" w:rsidRDefault="00407CD6" w:rsidP="004720A8">
      <w:pPr>
        <w:rPr>
          <w:b/>
          <w:bCs/>
        </w:rPr>
      </w:pPr>
      <w:r w:rsidRPr="00C517D3">
        <w:rPr>
          <w:b/>
          <w:bCs/>
        </w:rPr>
        <w:t>Figure 3</w:t>
      </w:r>
      <w:r w:rsidR="00EE549F">
        <w:rPr>
          <w:b/>
          <w:bCs/>
        </w:rPr>
        <w:t>:</w:t>
      </w:r>
      <w:r w:rsidRPr="00C517D3">
        <w:rPr>
          <w:b/>
          <w:bCs/>
        </w:rPr>
        <w:t xml:space="preserve"> Live cell kinetic degradation dose response profiles of </w:t>
      </w:r>
      <w:proofErr w:type="spellStart"/>
      <w:r w:rsidRPr="00C517D3">
        <w:rPr>
          <w:b/>
          <w:bCs/>
        </w:rPr>
        <w:t>Ikaros</w:t>
      </w:r>
      <w:proofErr w:type="spellEnd"/>
      <w:r w:rsidRPr="00C517D3">
        <w:rPr>
          <w:b/>
          <w:bCs/>
        </w:rPr>
        <w:t>/IKZF1-HiBiT</w:t>
      </w:r>
      <w:r w:rsidR="00DF464F" w:rsidRPr="00C517D3">
        <w:rPr>
          <w:b/>
          <w:bCs/>
        </w:rPr>
        <w:t xml:space="preserve"> with a </w:t>
      </w:r>
      <w:r w:rsidR="00021AA2" w:rsidRPr="00C517D3">
        <w:rPr>
          <w:b/>
          <w:bCs/>
        </w:rPr>
        <w:t>molecular glue</w:t>
      </w:r>
      <w:r w:rsidR="00DF464F" w:rsidRPr="00C517D3">
        <w:rPr>
          <w:b/>
          <w:bCs/>
        </w:rPr>
        <w:t xml:space="preserve"> panel</w:t>
      </w:r>
      <w:r w:rsidR="00DF464F" w:rsidRPr="00C517D3">
        <w:rPr>
          <w:b/>
          <w:bCs/>
        </w:rPr>
        <w:fldChar w:fldCharType="begin">
          <w:fldData xml:space="preserve">PEVuZE5vdGU+PENpdGU+PEF1dGhvcj5Cam9ya2x1bmQ8L0F1dGhvcj48WWVhcj4yMDIwPC9ZZWFy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</w:fldData>
        </w:fldChar>
      </w:r>
      <w:r w:rsidR="00DF464F" w:rsidRPr="00C517D3">
        <w:rPr>
          <w:b/>
          <w:bCs/>
        </w:rPr>
        <w:instrText xml:space="preserve"> ADDIN EN.CITE </w:instrText>
      </w:r>
      <w:r w:rsidR="00DF464F" w:rsidRPr="00C517D3">
        <w:rPr>
          <w:b/>
          <w:bCs/>
        </w:rPr>
        <w:fldChar w:fldCharType="begin">
          <w:fldData xml:space="preserve">PEVuZE5vdGU+PENpdGU+PEF1dGhvcj5Cam9ya2x1bmQ8L0F1dGhvcj48WWVhcj4yMDIwPC9ZZWFy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</w:fldData>
        </w:fldChar>
      </w:r>
      <w:r w:rsidR="00DF464F" w:rsidRPr="00C517D3">
        <w:rPr>
          <w:b/>
          <w:bCs/>
        </w:rPr>
        <w:instrText xml:space="preserve"> ADDIN EN.CITE.DATA </w:instrText>
      </w:r>
      <w:r w:rsidR="00DF464F" w:rsidRPr="00C517D3">
        <w:rPr>
          <w:b/>
          <w:bCs/>
        </w:rPr>
      </w:r>
      <w:r w:rsidR="00DF464F" w:rsidRPr="00C517D3">
        <w:rPr>
          <w:b/>
          <w:bCs/>
        </w:rPr>
        <w:fldChar w:fldCharType="end"/>
      </w:r>
      <w:r w:rsidR="00DF464F" w:rsidRPr="00C517D3">
        <w:rPr>
          <w:b/>
          <w:bCs/>
        </w:rPr>
      </w:r>
      <w:r w:rsidR="00DF464F" w:rsidRPr="00C517D3">
        <w:rPr>
          <w:b/>
          <w:bCs/>
        </w:rPr>
        <w:fldChar w:fldCharType="separate"/>
      </w:r>
      <w:r w:rsidR="00DF464F" w:rsidRPr="00C517D3">
        <w:rPr>
          <w:b/>
          <w:bCs/>
          <w:noProof/>
          <w:vertAlign w:val="superscript"/>
        </w:rPr>
        <w:t>2,26,55,57</w:t>
      </w:r>
      <w:r w:rsidR="00DF464F" w:rsidRPr="00C517D3">
        <w:rPr>
          <w:b/>
          <w:bCs/>
        </w:rPr>
        <w:fldChar w:fldCharType="end"/>
      </w:r>
      <w:r w:rsidRPr="00C517D3">
        <w:rPr>
          <w:b/>
          <w:bCs/>
        </w:rPr>
        <w:t xml:space="preserve">. </w:t>
      </w:r>
      <w:proofErr w:type="spellStart"/>
      <w:r w:rsidRPr="00C517D3">
        <w:t>Jurkat</w:t>
      </w:r>
      <w:proofErr w:type="spellEnd"/>
      <w:r w:rsidRPr="00C517D3">
        <w:t xml:space="preserve"> cells stably expressing the </w:t>
      </w:r>
      <w:proofErr w:type="spellStart"/>
      <w:r w:rsidRPr="00C517D3">
        <w:t>LgBiT</w:t>
      </w:r>
      <w:proofErr w:type="spellEnd"/>
      <w:r w:rsidRPr="00C517D3">
        <w:t xml:space="preserve"> protein were engineered using CRISPR/Cas9 to tag the C-terminus of </w:t>
      </w:r>
      <w:proofErr w:type="spellStart"/>
      <w:r w:rsidRPr="00C517D3">
        <w:t>Ikaros</w:t>
      </w:r>
      <w:proofErr w:type="spellEnd"/>
      <w:r w:rsidRPr="00C517D3">
        <w:t xml:space="preserve">/IKZF1 with the </w:t>
      </w:r>
      <w:proofErr w:type="spellStart"/>
      <w:r w:rsidRPr="00C517D3">
        <w:t>HiBiT</w:t>
      </w:r>
      <w:proofErr w:type="spellEnd"/>
      <w:r w:rsidRPr="00C517D3">
        <w:t xml:space="preserve"> peptide.</w:t>
      </w:r>
      <w:r w:rsidR="00294DBC">
        <w:t xml:space="preserve"> </w:t>
      </w:r>
      <w:r w:rsidRPr="00C517D3">
        <w:t xml:space="preserve">Cells were </w:t>
      </w:r>
      <w:r w:rsidR="00A61753" w:rsidRPr="00C517D3">
        <w:t>treated with a</w:t>
      </w:r>
      <w:r w:rsidR="00C52844" w:rsidRPr="00C517D3">
        <w:t>n</w:t>
      </w:r>
      <w:r w:rsidR="00A61753" w:rsidRPr="00C517D3">
        <w:t xml:space="preserve"> </w:t>
      </w:r>
      <w:r w:rsidR="00380A35" w:rsidRPr="00C517D3">
        <w:t>8</w:t>
      </w:r>
      <w:r w:rsidR="00EE549F">
        <w:t xml:space="preserve"> </w:t>
      </w:r>
      <w:r w:rsidR="00A61753" w:rsidRPr="00C517D3">
        <w:t>p</w:t>
      </w:r>
      <w:r w:rsidR="00EE549F">
        <w:t>oin</w:t>
      </w:r>
      <w:r w:rsidR="00A61753" w:rsidRPr="00C517D3">
        <w:t>t dose response</w:t>
      </w:r>
      <w:r w:rsidR="00380A35" w:rsidRPr="00C517D3">
        <w:t xml:space="preserve"> concentration series including DMSO</w:t>
      </w:r>
      <w:r w:rsidR="00A61753" w:rsidRPr="00C517D3">
        <w:t xml:space="preserve"> of</w:t>
      </w:r>
      <w:r w:rsidR="00DF464F" w:rsidRPr="00C517D3">
        <w:t xml:space="preserve"> four different </w:t>
      </w:r>
      <w:r w:rsidR="00021AA2" w:rsidRPr="00C517D3">
        <w:t>molecular glue</w:t>
      </w:r>
      <w:r w:rsidR="00DF464F" w:rsidRPr="00C517D3">
        <w:t xml:space="preserve"> compounds</w:t>
      </w:r>
      <w:r w:rsidR="00DF464F" w:rsidRPr="00C517D3">
        <w:fldChar w:fldCharType="begin">
          <w:fldData xml:space="preserve">PEVuZE5vdGU+PENpdGU+PEF1dGhvcj5Cam9ya2x1bmQ8L0F1dGhvcj48WWVhcj4yMDIwPC9ZZWFy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</w:fldData>
        </w:fldChar>
      </w:r>
      <w:r w:rsidR="00DF464F" w:rsidRPr="00C517D3">
        <w:instrText xml:space="preserve"> ADDIN EN.CITE </w:instrText>
      </w:r>
      <w:r w:rsidR="00DF464F" w:rsidRPr="00C517D3">
        <w:fldChar w:fldCharType="begin">
          <w:fldData xml:space="preserve">PEVuZE5vdGU+PENpdGU+PEF1dGhvcj5Cam9ya2x1bmQ8L0F1dGhvcj48WWVhcj4yMDIwPC9ZZWFy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</w:fldData>
        </w:fldChar>
      </w:r>
      <w:r w:rsidR="00DF464F" w:rsidRPr="00C517D3">
        <w:instrText xml:space="preserve"> ADDIN EN.CITE.DATA </w:instrText>
      </w:r>
      <w:r w:rsidR="00DF464F" w:rsidRPr="00C517D3">
        <w:fldChar w:fldCharType="end"/>
      </w:r>
      <w:r w:rsidR="00DF464F" w:rsidRPr="00C517D3">
        <w:fldChar w:fldCharType="separate"/>
      </w:r>
      <w:r w:rsidR="00DF464F" w:rsidRPr="00C517D3">
        <w:rPr>
          <w:noProof/>
          <w:vertAlign w:val="superscript"/>
        </w:rPr>
        <w:t>2,26,55,57</w:t>
      </w:r>
      <w:r w:rsidR="00DF464F" w:rsidRPr="00C517D3">
        <w:fldChar w:fldCharType="end"/>
      </w:r>
      <w:r w:rsidR="00DF464F" w:rsidRPr="00C517D3">
        <w:t>:</w:t>
      </w:r>
      <w:r w:rsidRPr="00C517D3">
        <w:t xml:space="preserve"> (</w:t>
      </w:r>
      <w:r w:rsidRPr="00EE549F">
        <w:rPr>
          <w:b/>
          <w:bCs/>
        </w:rPr>
        <w:t>A</w:t>
      </w:r>
      <w:r w:rsidRPr="00C517D3">
        <w:t>) lenalidomide, (</w:t>
      </w:r>
      <w:r w:rsidRPr="00EE549F">
        <w:rPr>
          <w:b/>
          <w:bCs/>
        </w:rPr>
        <w:t>B</w:t>
      </w:r>
      <w:r w:rsidRPr="00C517D3">
        <w:t xml:space="preserve">) </w:t>
      </w:r>
      <w:proofErr w:type="spellStart"/>
      <w:r w:rsidRPr="00C517D3">
        <w:t>iberdomide</w:t>
      </w:r>
      <w:proofErr w:type="spellEnd"/>
      <w:r w:rsidR="00DF464F" w:rsidRPr="00C517D3">
        <w:t xml:space="preserve"> (CC-220)</w:t>
      </w:r>
      <w:r w:rsidRPr="00C517D3">
        <w:t>, (</w:t>
      </w:r>
      <w:r w:rsidRPr="00EE549F">
        <w:rPr>
          <w:b/>
          <w:bCs/>
        </w:rPr>
        <w:t>C</w:t>
      </w:r>
      <w:r w:rsidRPr="00C517D3">
        <w:t>) thalidomide, or (</w:t>
      </w:r>
      <w:r w:rsidRPr="00EE549F">
        <w:rPr>
          <w:b/>
          <w:bCs/>
        </w:rPr>
        <w:t>D</w:t>
      </w:r>
      <w:r w:rsidRPr="00C517D3">
        <w:t>) pomalidomide.</w:t>
      </w:r>
      <w:r w:rsidR="00294DBC">
        <w:t xml:space="preserve"> </w:t>
      </w:r>
      <w:r w:rsidRPr="00C517D3">
        <w:t>Luminescence was measured every 5 min for a total of 19.5 h.</w:t>
      </w:r>
      <w:r w:rsidR="00EE549F">
        <w:t xml:space="preserve"> </w:t>
      </w:r>
      <w:r w:rsidRPr="00C517D3">
        <w:t>Relative light unit (RLU) data from (A-D) were converted to fractional RLU as described in Step 2.4.1 and graphed as a function of time.</w:t>
      </w:r>
      <w:r w:rsidR="00294DBC">
        <w:t xml:space="preserve"> </w:t>
      </w:r>
      <w:r w:rsidRPr="00C517D3">
        <w:t xml:space="preserve">Error bars represent </w:t>
      </w:r>
      <w:r w:rsidR="00A61753" w:rsidRPr="00C517D3">
        <w:t xml:space="preserve">SD </w:t>
      </w:r>
      <w:r w:rsidRPr="00C517D3">
        <w:t>of 3 technical replicates.</w:t>
      </w:r>
    </w:p>
    <w:p w14:paraId="5785E2EA" w14:textId="77777777" w:rsidR="00407CD6" w:rsidRPr="00C517D3" w:rsidRDefault="00407CD6" w:rsidP="004720A8"/>
    <w:p w14:paraId="4DDDB77C" w14:textId="1B7E63F1" w:rsidR="004D7910" w:rsidRPr="00BA2815" w:rsidRDefault="00407CD6" w:rsidP="004720A8">
      <w:pPr>
        <w:rPr>
          <w:b/>
          <w:bCs/>
        </w:rPr>
      </w:pPr>
      <w:r w:rsidRPr="00C517D3">
        <w:rPr>
          <w:b/>
          <w:bCs/>
        </w:rPr>
        <w:t>Figure 4</w:t>
      </w:r>
      <w:r w:rsidR="00EE549F">
        <w:rPr>
          <w:b/>
          <w:bCs/>
        </w:rPr>
        <w:t>:</w:t>
      </w:r>
      <w:r w:rsidRPr="00C517D3">
        <w:rPr>
          <w:b/>
          <w:bCs/>
        </w:rPr>
        <w:t xml:space="preserve"> Calculation of degradation rate and Dmax50</w:t>
      </w:r>
      <w:r w:rsidR="00010F6F" w:rsidRPr="00C517D3">
        <w:rPr>
          <w:b/>
          <w:bCs/>
        </w:rPr>
        <w:t xml:space="preserve"> for </w:t>
      </w:r>
      <w:proofErr w:type="spellStart"/>
      <w:r w:rsidR="00010F6F" w:rsidRPr="00C517D3">
        <w:rPr>
          <w:b/>
          <w:bCs/>
        </w:rPr>
        <w:t>Ikaros</w:t>
      </w:r>
      <w:proofErr w:type="spellEnd"/>
      <w:r w:rsidR="00010F6F" w:rsidRPr="00C517D3">
        <w:rPr>
          <w:b/>
          <w:bCs/>
        </w:rPr>
        <w:t>/IKZF1-HiBiT</w:t>
      </w:r>
      <w:r w:rsidRPr="00C517D3">
        <w:rPr>
          <w:b/>
          <w:bCs/>
        </w:rPr>
        <w:t>, and multiplexing cell health assays.</w:t>
      </w:r>
      <w:r w:rsidR="00BA2815">
        <w:rPr>
          <w:b/>
          <w:bCs/>
        </w:rPr>
        <w:t xml:space="preserve"> </w:t>
      </w:r>
      <w:r w:rsidRPr="00C517D3">
        <w:t>Kinetic degradation data from Figure 3 were used to calculate quantitative degradation parameters</w:t>
      </w:r>
      <w:r w:rsidR="00BD390D" w:rsidRPr="00C517D3">
        <w:t xml:space="preserve">. </w:t>
      </w:r>
      <w:r w:rsidRPr="00C517D3">
        <w:t>(</w:t>
      </w:r>
      <w:r w:rsidRPr="00EE549F">
        <w:rPr>
          <w:b/>
          <w:bCs/>
        </w:rPr>
        <w:t>A</w:t>
      </w:r>
      <w:r w:rsidRPr="00C517D3">
        <w:t xml:space="preserve">) </w:t>
      </w:r>
      <w:r w:rsidR="00377837" w:rsidRPr="00C517D3">
        <w:t>D</w:t>
      </w:r>
      <w:r w:rsidRPr="00C517D3">
        <w:t xml:space="preserve">egradation rates and </w:t>
      </w:r>
      <w:r w:rsidR="007E45FF" w:rsidRPr="00C517D3">
        <w:t>(</w:t>
      </w:r>
      <w:r w:rsidR="007E45FF" w:rsidRPr="00EE549F">
        <w:rPr>
          <w:b/>
          <w:bCs/>
        </w:rPr>
        <w:t>B</w:t>
      </w:r>
      <w:r w:rsidR="007E45FF" w:rsidRPr="00C517D3">
        <w:t xml:space="preserve">) </w:t>
      </w:r>
      <w:r w:rsidRPr="00C517D3">
        <w:t>degradation max</w:t>
      </w:r>
      <w:r w:rsidR="007E45FF" w:rsidRPr="00C517D3">
        <w:t>imum</w:t>
      </w:r>
      <w:r w:rsidRPr="00C517D3">
        <w:t xml:space="preserve"> values (</w:t>
      </w:r>
      <w:proofErr w:type="spellStart"/>
      <w:r w:rsidRPr="00C517D3">
        <w:t>Dmax</w:t>
      </w:r>
      <w:proofErr w:type="spellEnd"/>
      <w:r w:rsidRPr="00C517D3">
        <w:t>) are graphed at each drug concentration</w:t>
      </w:r>
      <w:r w:rsidR="007E45FF" w:rsidRPr="00C517D3">
        <w:t xml:space="preserve"> for the indicated </w:t>
      </w:r>
      <w:r w:rsidR="00021AA2" w:rsidRPr="00C517D3">
        <w:t>molecular glue</w:t>
      </w:r>
      <w:r w:rsidR="00DF464F" w:rsidRPr="00C517D3">
        <w:t xml:space="preserve"> </w:t>
      </w:r>
      <w:r w:rsidR="007E45FF" w:rsidRPr="00C517D3">
        <w:t>compounds</w:t>
      </w:r>
      <w:r w:rsidR="00DF464F" w:rsidRPr="00C517D3">
        <w:fldChar w:fldCharType="begin">
          <w:fldData xml:space="preserve">PEVuZE5vdGU+PENpdGU+PEF1dGhvcj5Cam9ya2x1bmQ8L0F1dGhvcj48WWVhcj4yMDIwPC9ZZWFy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</w:fldData>
        </w:fldChar>
      </w:r>
      <w:r w:rsidR="00DF464F" w:rsidRPr="00C517D3">
        <w:instrText xml:space="preserve"> ADDIN EN.CITE </w:instrText>
      </w:r>
      <w:r w:rsidR="00DF464F" w:rsidRPr="00C517D3">
        <w:fldChar w:fldCharType="begin">
          <w:fldData xml:space="preserve">PEVuZE5vdGU+PENpdGU+PEF1dGhvcj5Cam9ya2x1bmQ8L0F1dGhvcj48WWVhcj4yMDIwPC9ZZWFy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</w:fldData>
        </w:fldChar>
      </w:r>
      <w:r w:rsidR="00DF464F" w:rsidRPr="00C517D3">
        <w:instrText xml:space="preserve"> ADDIN EN.CITE.DATA </w:instrText>
      </w:r>
      <w:r w:rsidR="00DF464F" w:rsidRPr="00C517D3">
        <w:fldChar w:fldCharType="end"/>
      </w:r>
      <w:r w:rsidR="00DF464F" w:rsidRPr="00C517D3">
        <w:fldChar w:fldCharType="separate"/>
      </w:r>
      <w:r w:rsidR="00DF464F" w:rsidRPr="00C517D3">
        <w:rPr>
          <w:noProof/>
          <w:vertAlign w:val="superscript"/>
        </w:rPr>
        <w:t>2,26,55,57</w:t>
      </w:r>
      <w:r w:rsidR="00DF464F" w:rsidRPr="00C517D3">
        <w:fldChar w:fldCharType="end"/>
      </w:r>
      <w:r w:rsidRPr="00C517D3">
        <w:t>.</w:t>
      </w:r>
      <w:r w:rsidR="00294DBC">
        <w:t xml:space="preserve"> </w:t>
      </w:r>
      <w:r w:rsidR="007E45FF" w:rsidRPr="00C517D3">
        <w:t>(</w:t>
      </w:r>
      <w:r w:rsidR="007E45FF" w:rsidRPr="00EE549F">
        <w:rPr>
          <w:b/>
          <w:bCs/>
        </w:rPr>
        <w:t>B</w:t>
      </w:r>
      <w:r w:rsidR="007E45FF" w:rsidRPr="00C517D3">
        <w:t xml:space="preserve">) </w:t>
      </w:r>
      <w:r w:rsidRPr="00C517D3">
        <w:lastRenderedPageBreak/>
        <w:t>Dmax</w:t>
      </w:r>
      <w:r w:rsidRPr="00C517D3">
        <w:rPr>
          <w:vertAlign w:val="subscript"/>
        </w:rPr>
        <w:t>50</w:t>
      </w:r>
      <w:r w:rsidRPr="00C517D3">
        <w:t xml:space="preserve"> values for each compound were calculated</w:t>
      </w:r>
      <w:r w:rsidR="00A46BD4" w:rsidRPr="00C517D3">
        <w:t xml:space="preserve"> using a dose-response model with constrained Hill slope of 1</w:t>
      </w:r>
      <w:r w:rsidRPr="00C517D3">
        <w:t>, which can be used to rank order degradation compounds for a target.</w:t>
      </w:r>
      <w:r w:rsidR="00004D0F" w:rsidRPr="00C517D3">
        <w:t xml:space="preserve"> </w:t>
      </w:r>
      <w:r w:rsidRPr="00C517D3">
        <w:t>(</w:t>
      </w:r>
      <w:r w:rsidR="00004D0F" w:rsidRPr="00EE549F">
        <w:rPr>
          <w:b/>
          <w:bCs/>
        </w:rPr>
        <w:t>C</w:t>
      </w:r>
      <w:r w:rsidRPr="00C517D3">
        <w:t xml:space="preserve">) </w:t>
      </w:r>
      <w:r w:rsidR="00EE549F">
        <w:t>C</w:t>
      </w:r>
      <w:r w:rsidR="00004D0F" w:rsidRPr="00C517D3">
        <w:t xml:space="preserve">ell viability assays with the </w:t>
      </w:r>
      <w:proofErr w:type="spellStart"/>
      <w:r w:rsidR="00004D0F" w:rsidRPr="00C517D3">
        <w:t>iberdomide</w:t>
      </w:r>
      <w:proofErr w:type="spellEnd"/>
      <w:r w:rsidR="00004D0F" w:rsidRPr="00C517D3">
        <w:t xml:space="preserve"> (CC-220)</w:t>
      </w:r>
      <w:r w:rsidR="00004D0F" w:rsidRPr="00C517D3">
        <w:fldChar w:fldCharType="begin">
          <w:fldData xml:space="preserve">PEVuZE5vdGU+PENpdGU+PEF1dGhvcj5Cam9ya2x1bmQ8L0F1dGhvcj48WWVhcj4yMDIwPC9ZZWFy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</w:fldData>
        </w:fldChar>
      </w:r>
      <w:r w:rsidR="00004D0F" w:rsidRPr="00C517D3">
        <w:instrText xml:space="preserve"> ADDIN EN.CITE </w:instrText>
      </w:r>
      <w:r w:rsidR="00004D0F" w:rsidRPr="00C517D3">
        <w:fldChar w:fldCharType="begin">
          <w:fldData xml:space="preserve">PEVuZE5vdGU+PENpdGU+PEF1dGhvcj5Cam9ya2x1bmQ8L0F1dGhvcj48WWVhcj4yMDIwPC9ZZWFy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</w:fldData>
        </w:fldChar>
      </w:r>
      <w:r w:rsidR="00004D0F" w:rsidRPr="00C517D3">
        <w:instrText xml:space="preserve"> ADDIN EN.CITE.DATA </w:instrText>
      </w:r>
      <w:r w:rsidR="00004D0F" w:rsidRPr="00C517D3">
        <w:fldChar w:fldCharType="end"/>
      </w:r>
      <w:r w:rsidR="00004D0F" w:rsidRPr="00C517D3">
        <w:fldChar w:fldCharType="separate"/>
      </w:r>
      <w:r w:rsidR="00004D0F" w:rsidRPr="00C517D3">
        <w:rPr>
          <w:noProof/>
          <w:vertAlign w:val="superscript"/>
        </w:rPr>
        <w:t>55,57</w:t>
      </w:r>
      <w:r w:rsidR="00004D0F" w:rsidRPr="00C517D3">
        <w:fldChar w:fldCharType="end"/>
      </w:r>
      <w:r w:rsidR="00004D0F" w:rsidRPr="00C517D3">
        <w:t xml:space="preserve"> degradation dose response from Figure 3B</w:t>
      </w:r>
      <w:r w:rsidRPr="00C517D3">
        <w:t xml:space="preserve"> was performed as an endpoint </w:t>
      </w:r>
      <w:r w:rsidR="00010F6F" w:rsidRPr="00C517D3">
        <w:t xml:space="preserve">measurement </w:t>
      </w:r>
      <w:r w:rsidRPr="00C517D3">
        <w:t xml:space="preserve">upon completion of </w:t>
      </w:r>
      <w:r w:rsidR="00010F6F" w:rsidRPr="00C517D3">
        <w:t xml:space="preserve">the kinetic </w:t>
      </w:r>
      <w:r w:rsidRPr="00C517D3">
        <w:t>degradatio</w:t>
      </w:r>
      <w:r w:rsidR="00010F6F" w:rsidRPr="00C517D3">
        <w:t xml:space="preserve">n measurements. </w:t>
      </w:r>
      <w:r w:rsidRPr="00C517D3">
        <w:t xml:space="preserve">Error bars represent </w:t>
      </w:r>
      <w:r w:rsidR="00A61753" w:rsidRPr="00C517D3">
        <w:t xml:space="preserve">SD </w:t>
      </w:r>
      <w:r w:rsidRPr="00C517D3">
        <w:t>of 3 technical replicates.</w:t>
      </w:r>
    </w:p>
    <w:p w14:paraId="71F8CE0D" w14:textId="77777777" w:rsidR="00F623AC" w:rsidRPr="00C517D3" w:rsidRDefault="00F623AC" w:rsidP="004720A8">
      <w:pPr>
        <w:rPr>
          <w:b/>
          <w:color w:val="000000" w:themeColor="text1"/>
        </w:rPr>
      </w:pPr>
    </w:p>
    <w:p w14:paraId="5408786E" w14:textId="77777777" w:rsidR="005145C8" w:rsidRPr="00C517D3" w:rsidRDefault="009726EE" w:rsidP="004720A8">
      <w:pPr>
        <w:rPr>
          <w:b/>
          <w:bCs/>
        </w:rPr>
      </w:pPr>
      <w:bookmarkStart w:id="6" w:name="Discussion"/>
      <w:r w:rsidRPr="00C517D3">
        <w:rPr>
          <w:b/>
        </w:rPr>
        <w:t>DISCUSSION</w:t>
      </w:r>
      <w:bookmarkEnd w:id="6"/>
      <w:r w:rsidRPr="00C517D3">
        <w:rPr>
          <w:b/>
          <w:bCs/>
        </w:rPr>
        <w:t xml:space="preserve">: </w:t>
      </w:r>
    </w:p>
    <w:p w14:paraId="48B3BEE4" w14:textId="0D7C5C16" w:rsidR="0035495B" w:rsidRPr="00C517D3" w:rsidRDefault="00EA32CD" w:rsidP="004720A8">
      <w:pPr>
        <w:rPr>
          <w:color w:val="000000" w:themeColor="text1"/>
        </w:rPr>
      </w:pPr>
      <w:r w:rsidRPr="00C517D3">
        <w:rPr>
          <w:color w:val="000000" w:themeColor="text1"/>
        </w:rPr>
        <w:t>We present here two methods of</w:t>
      </w:r>
      <w:r w:rsidR="00F2797E" w:rsidRPr="00C517D3">
        <w:rPr>
          <w:color w:val="000000" w:themeColor="text1"/>
        </w:rPr>
        <w:t xml:space="preserve"> screening degradation</w:t>
      </w:r>
      <w:r w:rsidR="002D0332" w:rsidRPr="00C517D3">
        <w:rPr>
          <w:color w:val="000000" w:themeColor="text1"/>
        </w:rPr>
        <w:t xml:space="preserve"> compound</w:t>
      </w:r>
      <w:r w:rsidR="00F2797E" w:rsidRPr="00C517D3">
        <w:rPr>
          <w:color w:val="000000" w:themeColor="text1"/>
        </w:rPr>
        <w:t xml:space="preserve"> activity</w:t>
      </w:r>
      <w:r w:rsidRPr="00C517D3">
        <w:rPr>
          <w:color w:val="000000" w:themeColor="text1"/>
        </w:rPr>
        <w:t xml:space="preserve"> </w:t>
      </w:r>
      <w:r w:rsidR="00F2797E" w:rsidRPr="00C517D3">
        <w:rPr>
          <w:color w:val="000000" w:themeColor="text1"/>
        </w:rPr>
        <w:t xml:space="preserve">in </w:t>
      </w:r>
      <w:r w:rsidRPr="00C517D3">
        <w:rPr>
          <w:color w:val="000000" w:themeColor="text1"/>
        </w:rPr>
        <w:t xml:space="preserve">either </w:t>
      </w:r>
      <w:r w:rsidR="00F2797E" w:rsidRPr="00C517D3">
        <w:rPr>
          <w:color w:val="000000" w:themeColor="text1"/>
        </w:rPr>
        <w:t xml:space="preserve">endpoint lytic </w:t>
      </w:r>
      <w:r w:rsidRPr="00C517D3">
        <w:rPr>
          <w:color w:val="000000" w:themeColor="text1"/>
        </w:rPr>
        <w:t xml:space="preserve">format or </w:t>
      </w:r>
      <w:r w:rsidR="00F2797E" w:rsidRPr="00C517D3">
        <w:rPr>
          <w:color w:val="000000" w:themeColor="text1"/>
        </w:rPr>
        <w:t xml:space="preserve">live-cell </w:t>
      </w:r>
      <w:r w:rsidRPr="00C517D3">
        <w:rPr>
          <w:color w:val="000000" w:themeColor="text1"/>
        </w:rPr>
        <w:t xml:space="preserve">kinetic </w:t>
      </w:r>
      <w:r w:rsidR="00F2797E" w:rsidRPr="00C517D3">
        <w:rPr>
          <w:color w:val="000000" w:themeColor="text1"/>
        </w:rPr>
        <w:t xml:space="preserve">mode. These approaches are </w:t>
      </w:r>
      <w:r w:rsidR="002D0332" w:rsidRPr="00C517D3">
        <w:rPr>
          <w:color w:val="000000" w:themeColor="text1"/>
        </w:rPr>
        <w:t xml:space="preserve">based upon the same luminescent measurement </w:t>
      </w:r>
      <w:r w:rsidR="00AB23E9" w:rsidRPr="00C517D3">
        <w:rPr>
          <w:color w:val="000000" w:themeColor="text1"/>
        </w:rPr>
        <w:t>principles yet</w:t>
      </w:r>
      <w:r w:rsidR="002D0332" w:rsidRPr="00C517D3">
        <w:rPr>
          <w:color w:val="000000" w:themeColor="text1"/>
        </w:rPr>
        <w:t xml:space="preserve"> provide different levels of detail and understanding</w:t>
      </w:r>
      <w:r w:rsidR="008B6BF1" w:rsidRPr="00C517D3">
        <w:rPr>
          <w:color w:val="000000" w:themeColor="text1"/>
        </w:rPr>
        <w:t>. The</w:t>
      </w:r>
      <w:r w:rsidR="002D0332" w:rsidRPr="00C517D3">
        <w:rPr>
          <w:color w:val="000000" w:themeColor="text1"/>
        </w:rPr>
        <w:t xml:space="preserve"> choice of either approach </w:t>
      </w:r>
      <w:r w:rsidR="008B6BF1" w:rsidRPr="00C517D3">
        <w:rPr>
          <w:color w:val="000000" w:themeColor="text1"/>
        </w:rPr>
        <w:t>will likely be</w:t>
      </w:r>
      <w:r w:rsidR="002D0332" w:rsidRPr="00C517D3">
        <w:rPr>
          <w:color w:val="000000" w:themeColor="text1"/>
        </w:rPr>
        <w:t xml:space="preserve"> dependent </w:t>
      </w:r>
      <w:r w:rsidR="008B6BF1" w:rsidRPr="00C517D3">
        <w:rPr>
          <w:color w:val="000000" w:themeColor="text1"/>
        </w:rPr>
        <w:t>up</w:t>
      </w:r>
      <w:r w:rsidR="002D0332" w:rsidRPr="00C517D3">
        <w:rPr>
          <w:color w:val="000000" w:themeColor="text1"/>
        </w:rPr>
        <w:t xml:space="preserve">on screening goals and </w:t>
      </w:r>
      <w:r w:rsidR="00E403BD" w:rsidRPr="00C517D3">
        <w:rPr>
          <w:color w:val="000000" w:themeColor="text1"/>
        </w:rPr>
        <w:t>size of compound library</w:t>
      </w:r>
      <w:r w:rsidR="002D0332" w:rsidRPr="00C517D3">
        <w:rPr>
          <w:color w:val="000000" w:themeColor="text1"/>
        </w:rPr>
        <w:t>.</w:t>
      </w:r>
      <w:r w:rsidR="00294DBC">
        <w:rPr>
          <w:color w:val="000000" w:themeColor="text1"/>
        </w:rPr>
        <w:t xml:space="preserve"> </w:t>
      </w:r>
      <w:r w:rsidR="002D0332" w:rsidRPr="00C517D3">
        <w:rPr>
          <w:color w:val="000000" w:themeColor="text1"/>
        </w:rPr>
        <w:t xml:space="preserve">For large compound screening decks or </w:t>
      </w:r>
      <w:r w:rsidR="00E403BD" w:rsidRPr="00C517D3">
        <w:rPr>
          <w:color w:val="000000" w:themeColor="text1"/>
        </w:rPr>
        <w:t xml:space="preserve">primary </w:t>
      </w:r>
      <w:r w:rsidR="002D0332" w:rsidRPr="00C517D3">
        <w:rPr>
          <w:color w:val="000000" w:themeColor="text1"/>
        </w:rPr>
        <w:t xml:space="preserve">screens to </w:t>
      </w:r>
      <w:r w:rsidR="00E403BD" w:rsidRPr="00C517D3">
        <w:rPr>
          <w:color w:val="000000" w:themeColor="text1"/>
        </w:rPr>
        <w:t>observe</w:t>
      </w:r>
      <w:r w:rsidR="002D0332" w:rsidRPr="00C517D3">
        <w:rPr>
          <w:color w:val="000000" w:themeColor="text1"/>
        </w:rPr>
        <w:t xml:space="preserve"> any detectable degradation, endpoint lytic screening </w:t>
      </w:r>
      <w:r w:rsidR="00C80193" w:rsidRPr="00C517D3">
        <w:rPr>
          <w:color w:val="000000" w:themeColor="text1"/>
        </w:rPr>
        <w:t xml:space="preserve">offers sensitive and efficient high-throughput </w:t>
      </w:r>
      <w:r w:rsidR="00E403BD" w:rsidRPr="00C517D3">
        <w:rPr>
          <w:color w:val="000000" w:themeColor="text1"/>
        </w:rPr>
        <w:t xml:space="preserve">compatibility </w:t>
      </w:r>
      <w:r w:rsidR="00C80193" w:rsidRPr="00C517D3">
        <w:rPr>
          <w:color w:val="000000" w:themeColor="text1"/>
        </w:rPr>
        <w:t xml:space="preserve">where other endpoint approaches, such as </w:t>
      </w:r>
      <w:r w:rsidR="00EE549F">
        <w:rPr>
          <w:color w:val="000000" w:themeColor="text1"/>
        </w:rPr>
        <w:t>w</w:t>
      </w:r>
      <w:r w:rsidR="00C80193" w:rsidRPr="00C517D3">
        <w:rPr>
          <w:color w:val="000000" w:themeColor="text1"/>
        </w:rPr>
        <w:t xml:space="preserve">estern blot or mass spectrometry </w:t>
      </w:r>
      <w:r w:rsidR="008B6BF1" w:rsidRPr="00C517D3">
        <w:rPr>
          <w:color w:val="000000" w:themeColor="text1"/>
        </w:rPr>
        <w:t>can be either</w:t>
      </w:r>
      <w:r w:rsidR="00E403BD" w:rsidRPr="00C517D3">
        <w:rPr>
          <w:color w:val="000000" w:themeColor="text1"/>
        </w:rPr>
        <w:t xml:space="preserve"> impractical or difficult to adapt</w:t>
      </w:r>
      <w:r w:rsidR="00192676" w:rsidRPr="00C517D3">
        <w:rPr>
          <w:color w:val="000000" w:themeColor="text1"/>
        </w:rPr>
        <w:fldChar w:fldCharType="begin"/>
      </w:r>
      <w:r w:rsidR="00192676" w:rsidRPr="00C517D3">
        <w:rPr>
          <w:color w:val="000000" w:themeColor="text1"/>
        </w:rPr>
        <w:instrText xml:space="preserve"> ADDIN EN.CITE &lt;EndNote&gt;&lt;Cite&gt;&lt;Author&gt;Daniels&lt;/Author&gt;&lt;Year&gt;2019&lt;/Year&gt;&lt;RecNum&gt;115&lt;/RecNum&gt;&lt;DisplayText&gt;&lt;style face="superscript"&gt;14&lt;/style&gt;&lt;/DisplayText&gt;&lt;record&gt;&lt;rec-number&gt;115&lt;/rec-number&gt;&lt;foreign-keys&gt;&lt;key app="EN" db-id="aser0ea5hp5tp1e0epdpz5vttrexrzewdpw2" timestamp="1587405487"&gt;115&lt;/key&gt;&lt;/foreign-keys&gt;&lt;ref-type name="Journal Article"&gt;17&lt;/ref-type&gt;&lt;contributors&gt;&lt;authors&gt;&lt;author&gt;Daniels, D. L.&lt;/author&gt;&lt;author&gt;Riching, K. M.&lt;/author&gt;&lt;author&gt;Urh, M.&lt;/author&gt;&lt;/authors&gt;&lt;/contributors&gt;&lt;auth-address&gt;Promega Corporation, 2800 Woods Hollow Road, Madison, WI, 53711, USA. Electronic address: danette.daniels@promega.com.&amp;#xD;Promega Corporation, 2800 Woods Hollow Road, Madison, WI, 53711, USA.&lt;/auth-address&gt;&lt;titles&gt;&lt;title&gt;Monitoring and deciphering protein degradation pathways inside cells&lt;/title&gt;&lt;secondary-title&gt;Drug Discov Today Technol&lt;/secondary-title&gt;&lt;/titles&gt;&lt;periodical&gt;&lt;full-title&gt;Drug Discov Today Technol&lt;/full-title&gt;&lt;/periodical&gt;&lt;pages&gt;61-68&lt;/pages&gt;&lt;volume&gt;31&lt;/volume&gt;&lt;edition&gt;2019/06/16&lt;/edition&gt;&lt;keywords&gt;&lt;keyword&gt;Drug Discovery&lt;/keyword&gt;&lt;keyword&gt;Proteins/metabolism&lt;/keyword&gt;&lt;keyword&gt;*Proteolysis&lt;/keyword&gt;&lt;/keywords&gt;&lt;dates&gt;&lt;year&gt;2019&lt;/year&gt;&lt;pub-dates&gt;&lt;date&gt;Apr&lt;/date&gt;&lt;/pub-dates&gt;&lt;/dates&gt;&lt;isbn&gt;1740-6749 (Electronic)&amp;#xD;1740-6749 (Linking)&lt;/isbn&gt;&lt;accession-num&gt;31200861&lt;/accession-num&gt;&lt;urls&gt;&lt;related-urls&gt;&lt;url&gt;https://www.ncbi.nlm.nih.gov/pubmed/31200861&lt;/url&gt;&lt;/related-urls&gt;&lt;/urls&gt;&lt;electronic-resource-num&gt;10.1016/j.ddtec.2018.12.001&lt;/electronic-resource-num&gt;&lt;/record&gt;&lt;/Cite&gt;&lt;/EndNote&gt;</w:instrText>
      </w:r>
      <w:r w:rsidR="00192676" w:rsidRPr="00C517D3">
        <w:rPr>
          <w:color w:val="000000" w:themeColor="text1"/>
        </w:rPr>
        <w:fldChar w:fldCharType="separate"/>
      </w:r>
      <w:r w:rsidR="00192676" w:rsidRPr="00C517D3">
        <w:rPr>
          <w:noProof/>
          <w:color w:val="000000" w:themeColor="text1"/>
          <w:vertAlign w:val="superscript"/>
        </w:rPr>
        <w:t>14</w:t>
      </w:r>
      <w:r w:rsidR="00192676" w:rsidRPr="00C517D3">
        <w:rPr>
          <w:color w:val="000000" w:themeColor="text1"/>
        </w:rPr>
        <w:fldChar w:fldCharType="end"/>
      </w:r>
      <w:r w:rsidR="002D0332" w:rsidRPr="00C517D3">
        <w:rPr>
          <w:color w:val="000000" w:themeColor="text1"/>
        </w:rPr>
        <w:t xml:space="preserve">. </w:t>
      </w:r>
      <w:r w:rsidR="00C80193" w:rsidRPr="00C517D3">
        <w:rPr>
          <w:color w:val="000000" w:themeColor="text1"/>
        </w:rPr>
        <w:t xml:space="preserve"> </w:t>
      </w:r>
      <w:r w:rsidR="004773B9" w:rsidRPr="00C517D3">
        <w:rPr>
          <w:color w:val="000000" w:themeColor="text1"/>
        </w:rPr>
        <w:t xml:space="preserve">A starting point for these screens could be performed with a limited number of concentrations </w:t>
      </w:r>
      <w:r w:rsidR="00E403BD" w:rsidRPr="00C517D3">
        <w:rPr>
          <w:color w:val="000000" w:themeColor="text1"/>
        </w:rPr>
        <w:t>and</w:t>
      </w:r>
      <w:r w:rsidR="004773B9" w:rsidRPr="00C517D3">
        <w:rPr>
          <w:color w:val="000000" w:themeColor="text1"/>
        </w:rPr>
        <w:t xml:space="preserve"> timepoints.</w:t>
      </w:r>
      <w:r w:rsidR="002D0332" w:rsidRPr="00C517D3">
        <w:rPr>
          <w:color w:val="000000" w:themeColor="text1"/>
        </w:rPr>
        <w:t xml:space="preserve"> </w:t>
      </w:r>
      <w:r w:rsidR="004773B9" w:rsidRPr="00C517D3">
        <w:rPr>
          <w:color w:val="000000" w:themeColor="text1"/>
        </w:rPr>
        <w:t>Recommend</w:t>
      </w:r>
      <w:r w:rsidR="00E403BD" w:rsidRPr="00C517D3">
        <w:rPr>
          <w:color w:val="000000" w:themeColor="text1"/>
        </w:rPr>
        <w:t>ed</w:t>
      </w:r>
      <w:r w:rsidR="002D0332" w:rsidRPr="00C517D3">
        <w:rPr>
          <w:color w:val="000000" w:themeColor="text1"/>
        </w:rPr>
        <w:t xml:space="preserve"> </w:t>
      </w:r>
      <w:r w:rsidR="004773B9" w:rsidRPr="00C517D3">
        <w:rPr>
          <w:color w:val="000000" w:themeColor="text1"/>
        </w:rPr>
        <w:t xml:space="preserve">initial concentrations to test </w:t>
      </w:r>
      <w:r w:rsidR="00E403BD" w:rsidRPr="00C517D3">
        <w:rPr>
          <w:color w:val="000000" w:themeColor="text1"/>
        </w:rPr>
        <w:t>are in the range of</w:t>
      </w:r>
      <w:r w:rsidR="004773B9" w:rsidRPr="00C517D3">
        <w:rPr>
          <w:color w:val="000000" w:themeColor="text1"/>
        </w:rPr>
        <w:t xml:space="preserve"> 100</w:t>
      </w:r>
      <w:r w:rsidR="00EE549F">
        <w:rPr>
          <w:color w:val="000000" w:themeColor="text1"/>
        </w:rPr>
        <w:t xml:space="preserve"> </w:t>
      </w:r>
      <w:r w:rsidR="004773B9" w:rsidRPr="00C517D3">
        <w:rPr>
          <w:color w:val="000000" w:themeColor="text1"/>
        </w:rPr>
        <w:t>nM-10</w:t>
      </w:r>
      <w:r w:rsidR="00EE549F">
        <w:rPr>
          <w:color w:val="000000" w:themeColor="text1"/>
        </w:rPr>
        <w:t xml:space="preserve"> </w:t>
      </w:r>
      <w:r w:rsidR="00C107E3" w:rsidRPr="00C517D3">
        <w:rPr>
          <w:color w:val="000000" w:themeColor="text1"/>
        </w:rPr>
        <w:t>µ</w:t>
      </w:r>
      <w:r w:rsidR="004773B9" w:rsidRPr="00C517D3">
        <w:rPr>
          <w:color w:val="000000" w:themeColor="text1"/>
        </w:rPr>
        <w:t xml:space="preserve">M, </w:t>
      </w:r>
      <w:r w:rsidR="001F3C02" w:rsidRPr="00C517D3">
        <w:rPr>
          <w:color w:val="000000" w:themeColor="text1"/>
        </w:rPr>
        <w:t>to account for initial degraders having low potency, poor permeability, or in some cases with highly potent compounds, the presence of a hook effect.</w:t>
      </w:r>
      <w:r w:rsidR="00294DBC">
        <w:rPr>
          <w:color w:val="000000" w:themeColor="text1"/>
        </w:rPr>
        <w:t xml:space="preserve"> </w:t>
      </w:r>
      <w:r w:rsidR="005C5FD5" w:rsidRPr="00C517D3">
        <w:rPr>
          <w:color w:val="000000" w:themeColor="text1"/>
        </w:rPr>
        <w:t>It is further recommended that a</w:t>
      </w:r>
      <w:r w:rsidR="001F3C02" w:rsidRPr="00C517D3">
        <w:rPr>
          <w:color w:val="000000" w:themeColor="text1"/>
        </w:rPr>
        <w:t xml:space="preserve"> </w:t>
      </w:r>
      <w:r w:rsidR="0035495B" w:rsidRPr="00C517D3">
        <w:rPr>
          <w:color w:val="000000" w:themeColor="text1"/>
        </w:rPr>
        <w:t>minimum of two different</w:t>
      </w:r>
      <w:r w:rsidR="004773B9" w:rsidRPr="00C517D3">
        <w:rPr>
          <w:color w:val="000000" w:themeColor="text1"/>
        </w:rPr>
        <w:t xml:space="preserve"> time points</w:t>
      </w:r>
      <w:r w:rsidR="001F3C02" w:rsidRPr="00C517D3">
        <w:rPr>
          <w:color w:val="000000" w:themeColor="text1"/>
        </w:rPr>
        <w:t xml:space="preserve"> </w:t>
      </w:r>
      <w:r w:rsidR="005C5FD5" w:rsidRPr="00C517D3">
        <w:rPr>
          <w:color w:val="000000" w:themeColor="text1"/>
        </w:rPr>
        <w:t>should be tested to</w:t>
      </w:r>
      <w:r w:rsidR="001F3C02" w:rsidRPr="00C517D3">
        <w:rPr>
          <w:color w:val="000000" w:themeColor="text1"/>
        </w:rPr>
        <w:t xml:space="preserve"> establish </w:t>
      </w:r>
      <w:r w:rsidR="004773B9" w:rsidRPr="00C517D3">
        <w:rPr>
          <w:color w:val="000000" w:themeColor="text1"/>
        </w:rPr>
        <w:t xml:space="preserve">early </w:t>
      </w:r>
      <w:r w:rsidR="001F3C02" w:rsidRPr="00C517D3">
        <w:rPr>
          <w:color w:val="000000" w:themeColor="text1"/>
        </w:rPr>
        <w:t xml:space="preserve">onset degradation at </w:t>
      </w:r>
      <w:r w:rsidR="004773B9" w:rsidRPr="00C517D3">
        <w:rPr>
          <w:color w:val="000000" w:themeColor="text1"/>
        </w:rPr>
        <w:t>4-6</w:t>
      </w:r>
      <w:r w:rsidR="00EE549F">
        <w:rPr>
          <w:color w:val="000000" w:themeColor="text1"/>
        </w:rPr>
        <w:t xml:space="preserve"> </w:t>
      </w:r>
      <w:r w:rsidR="00C107E3" w:rsidRPr="00C517D3">
        <w:rPr>
          <w:color w:val="000000" w:themeColor="text1"/>
        </w:rPr>
        <w:t>h</w:t>
      </w:r>
      <w:r w:rsidR="004773B9" w:rsidRPr="00C517D3">
        <w:rPr>
          <w:color w:val="000000" w:themeColor="text1"/>
        </w:rPr>
        <w:t xml:space="preserve"> and </w:t>
      </w:r>
      <w:r w:rsidR="001F3C02" w:rsidRPr="00C517D3">
        <w:rPr>
          <w:color w:val="000000" w:themeColor="text1"/>
        </w:rPr>
        <w:t>latent or sustained degradation at</w:t>
      </w:r>
      <w:r w:rsidR="004773B9" w:rsidRPr="00C517D3">
        <w:rPr>
          <w:color w:val="000000" w:themeColor="text1"/>
        </w:rPr>
        <w:t xml:space="preserve"> 18-24</w:t>
      </w:r>
      <w:r w:rsidR="00EE549F">
        <w:rPr>
          <w:color w:val="000000" w:themeColor="text1"/>
        </w:rPr>
        <w:t xml:space="preserve"> </w:t>
      </w:r>
      <w:r w:rsidR="004773B9" w:rsidRPr="00C517D3">
        <w:rPr>
          <w:color w:val="000000" w:themeColor="text1"/>
        </w:rPr>
        <w:t>h.</w:t>
      </w:r>
      <w:r w:rsidR="00EE549F">
        <w:rPr>
          <w:color w:val="000000" w:themeColor="text1"/>
        </w:rPr>
        <w:t xml:space="preserve"> </w:t>
      </w:r>
      <w:r w:rsidR="000F6BA8" w:rsidRPr="00C517D3">
        <w:rPr>
          <w:color w:val="000000" w:themeColor="text1"/>
        </w:rPr>
        <w:t xml:space="preserve">Compounds that exhibit high degradation potency and on-target mechanism are readily </w:t>
      </w:r>
      <w:r w:rsidR="0035495B" w:rsidRPr="00C517D3">
        <w:rPr>
          <w:color w:val="000000" w:themeColor="text1"/>
        </w:rPr>
        <w:t xml:space="preserve">observed within </w:t>
      </w:r>
      <w:r w:rsidR="000F6BA8" w:rsidRPr="00C517D3">
        <w:rPr>
          <w:color w:val="000000" w:themeColor="text1"/>
        </w:rPr>
        <w:t xml:space="preserve">a </w:t>
      </w:r>
      <w:r w:rsidR="0035495B" w:rsidRPr="00C517D3">
        <w:rPr>
          <w:color w:val="000000" w:themeColor="text1"/>
        </w:rPr>
        <w:t>4-6</w:t>
      </w:r>
      <w:r w:rsidR="00EE549F">
        <w:rPr>
          <w:color w:val="000000" w:themeColor="text1"/>
        </w:rPr>
        <w:t xml:space="preserve"> </w:t>
      </w:r>
      <w:r w:rsidR="0035495B" w:rsidRPr="00C517D3">
        <w:rPr>
          <w:color w:val="000000" w:themeColor="text1"/>
        </w:rPr>
        <w:t>h timeframe</w:t>
      </w:r>
      <w:r w:rsidR="000F6BA8" w:rsidRPr="00C517D3">
        <w:rPr>
          <w:color w:val="000000" w:themeColor="text1"/>
        </w:rPr>
        <w:t>,</w:t>
      </w:r>
      <w:r w:rsidR="0035495B" w:rsidRPr="00C517D3">
        <w:rPr>
          <w:color w:val="000000" w:themeColor="text1"/>
        </w:rPr>
        <w:t xml:space="preserve"> whereas degradation</w:t>
      </w:r>
      <w:r w:rsidR="008B6BF1" w:rsidRPr="00C517D3">
        <w:rPr>
          <w:color w:val="000000" w:themeColor="text1"/>
        </w:rPr>
        <w:t xml:space="preserve"> or apparent protein loss</w:t>
      </w:r>
      <w:r w:rsidR="0035495B" w:rsidRPr="00C517D3">
        <w:rPr>
          <w:color w:val="000000" w:themeColor="text1"/>
        </w:rPr>
        <w:t xml:space="preserve"> </w:t>
      </w:r>
      <w:r w:rsidR="008B6BF1" w:rsidRPr="00C517D3">
        <w:rPr>
          <w:color w:val="000000" w:themeColor="text1"/>
        </w:rPr>
        <w:t>observed</w:t>
      </w:r>
      <w:r w:rsidR="000F6BA8" w:rsidRPr="00C517D3">
        <w:rPr>
          <w:color w:val="000000" w:themeColor="text1"/>
        </w:rPr>
        <w:t xml:space="preserve"> only</w:t>
      </w:r>
      <w:r w:rsidR="0035495B" w:rsidRPr="00C517D3">
        <w:rPr>
          <w:color w:val="000000" w:themeColor="text1"/>
        </w:rPr>
        <w:t xml:space="preserve"> at later time points</w:t>
      </w:r>
      <w:r w:rsidR="000F6BA8" w:rsidRPr="00C517D3">
        <w:rPr>
          <w:color w:val="000000" w:themeColor="text1"/>
        </w:rPr>
        <w:t xml:space="preserve"> </w:t>
      </w:r>
      <w:r w:rsidR="0035495B" w:rsidRPr="00C517D3">
        <w:rPr>
          <w:color w:val="000000" w:themeColor="text1"/>
        </w:rPr>
        <w:t>could be due to a variety of mechanisms. It is highly recommended</w:t>
      </w:r>
      <w:r w:rsidR="008B6BF1" w:rsidRPr="00C517D3">
        <w:rPr>
          <w:color w:val="000000" w:themeColor="text1"/>
        </w:rPr>
        <w:t xml:space="preserve"> </w:t>
      </w:r>
      <w:r w:rsidR="0035495B" w:rsidRPr="00C517D3">
        <w:rPr>
          <w:color w:val="000000" w:themeColor="text1"/>
        </w:rPr>
        <w:t xml:space="preserve">to monitor cell viability at both early </w:t>
      </w:r>
      <w:r w:rsidR="000F6BA8" w:rsidRPr="00C517D3">
        <w:rPr>
          <w:color w:val="000000" w:themeColor="text1"/>
        </w:rPr>
        <w:t>and</w:t>
      </w:r>
      <w:r w:rsidR="0035495B" w:rsidRPr="00C517D3">
        <w:rPr>
          <w:color w:val="000000" w:themeColor="text1"/>
        </w:rPr>
        <w:t xml:space="preserve"> late time point</w:t>
      </w:r>
      <w:r w:rsidR="000F6BA8" w:rsidRPr="00C517D3">
        <w:rPr>
          <w:color w:val="000000" w:themeColor="text1"/>
        </w:rPr>
        <w:t>s</w:t>
      </w:r>
      <w:r w:rsidR="0035495B" w:rsidRPr="00C517D3">
        <w:rPr>
          <w:color w:val="000000" w:themeColor="text1"/>
        </w:rPr>
        <w:t xml:space="preserve">, such that protein </w:t>
      </w:r>
      <w:r w:rsidR="000F6BA8" w:rsidRPr="00C517D3">
        <w:rPr>
          <w:color w:val="000000" w:themeColor="text1"/>
        </w:rPr>
        <w:t>loss</w:t>
      </w:r>
      <w:r w:rsidR="0035495B" w:rsidRPr="00C517D3">
        <w:rPr>
          <w:color w:val="000000" w:themeColor="text1"/>
        </w:rPr>
        <w:t xml:space="preserve"> can be </w:t>
      </w:r>
      <w:r w:rsidR="000F6BA8" w:rsidRPr="00C517D3">
        <w:rPr>
          <w:color w:val="000000" w:themeColor="text1"/>
        </w:rPr>
        <w:t>uncoupled from loss due to</w:t>
      </w:r>
      <w:r w:rsidR="0035495B" w:rsidRPr="00C517D3">
        <w:rPr>
          <w:color w:val="000000" w:themeColor="text1"/>
        </w:rPr>
        <w:t xml:space="preserve"> cell death.  </w:t>
      </w:r>
      <w:r w:rsidR="005C5FD5" w:rsidRPr="00C517D3">
        <w:rPr>
          <w:color w:val="000000" w:themeColor="text1"/>
        </w:rPr>
        <w:t>Similar to any type of luminescent or fluorescent assay, there is a potential for compounds within libraries to interfere or inhibit signal, therefore</w:t>
      </w:r>
      <w:r w:rsidR="00EE549F">
        <w:rPr>
          <w:color w:val="000000" w:themeColor="text1"/>
        </w:rPr>
        <w:t>,</w:t>
      </w:r>
      <w:r w:rsidR="005C5FD5" w:rsidRPr="00C517D3">
        <w:rPr>
          <w:color w:val="000000" w:themeColor="text1"/>
        </w:rPr>
        <w:t xml:space="preserve"> orthogonal follow-up experiments with lead compounds using unrelated fusions or alternative approaches to monitoring protein level will be important for assessing that loss of RLU in these assays is associated directly with target protein degradation.</w:t>
      </w:r>
    </w:p>
    <w:p w14:paraId="5793EE3F" w14:textId="77777777" w:rsidR="001F7572" w:rsidRPr="00C517D3" w:rsidRDefault="001F7572" w:rsidP="004720A8">
      <w:pPr>
        <w:rPr>
          <w:color w:val="000000" w:themeColor="text1"/>
        </w:rPr>
      </w:pPr>
    </w:p>
    <w:p w14:paraId="458A6AE0" w14:textId="037077B3" w:rsidR="001F7572" w:rsidRPr="00C517D3" w:rsidRDefault="001F7572" w:rsidP="004720A8">
      <w:r w:rsidRPr="00C517D3">
        <w:t>The ability to screen in live cell kinetic format over extended periods of time relies heavily on the assay signal to background (S:B)</w:t>
      </w:r>
      <w:r w:rsidR="00E2041A" w:rsidRPr="00C517D3">
        <w:t xml:space="preserve">. Factors that contribute to S:B include the expression level of the target protein itself, which can span several orders of magnitude, the efficiency of </w:t>
      </w:r>
      <w:proofErr w:type="spellStart"/>
      <w:r w:rsidR="00E2041A" w:rsidRPr="00C517D3">
        <w:t>LgBiT</w:t>
      </w:r>
      <w:proofErr w:type="spellEnd"/>
      <w:r w:rsidR="00E2041A" w:rsidRPr="00C517D3">
        <w:t xml:space="preserve"> expression in the cell line chosen for </w:t>
      </w:r>
      <w:r w:rsidR="00EE549F">
        <w:t>peptide</w:t>
      </w:r>
      <w:r w:rsidR="00E2041A" w:rsidRPr="00C517D3">
        <w:t xml:space="preserve"> insertion, and the availability of </w:t>
      </w:r>
      <w:r w:rsidR="00EE549F">
        <w:t>the tagged</w:t>
      </w:r>
      <w:r w:rsidR="00E2041A" w:rsidRPr="00C517D3">
        <w:t xml:space="preserve"> target for complementation in its various native complexes. </w:t>
      </w:r>
      <w:r w:rsidRPr="00C517D3">
        <w:t xml:space="preserve">We have established a general cutoff requirement consisting of a S:B of 15 to successfully measure degradation in kinetic mode with either </w:t>
      </w:r>
      <w:proofErr w:type="spellStart"/>
      <w:r w:rsidRPr="00C517D3">
        <w:t>Endurazine</w:t>
      </w:r>
      <w:proofErr w:type="spellEnd"/>
      <w:r w:rsidRPr="00C517D3">
        <w:t xml:space="preserve"> or </w:t>
      </w:r>
      <w:proofErr w:type="spellStart"/>
      <w:r w:rsidRPr="00C517D3">
        <w:t>Vivazine</w:t>
      </w:r>
      <w:proofErr w:type="spellEnd"/>
      <w:r w:rsidRPr="00C517D3">
        <w:t>.</w:t>
      </w:r>
      <w:r w:rsidR="00EE549F">
        <w:t xml:space="preserve"> </w:t>
      </w:r>
      <w:r w:rsidRPr="00C517D3">
        <w:t xml:space="preserve">The </w:t>
      </w:r>
      <w:proofErr w:type="gramStart"/>
      <w:r w:rsidRPr="00C517D3">
        <w:t>S:B</w:t>
      </w:r>
      <w:proofErr w:type="gramEnd"/>
      <w:r w:rsidRPr="00C517D3">
        <w:t xml:space="preserve"> is determined by measuring the baseline signal of the </w:t>
      </w:r>
      <w:proofErr w:type="spellStart"/>
      <w:r w:rsidRPr="00C517D3">
        <w:t>HiBiT</w:t>
      </w:r>
      <w:proofErr w:type="spellEnd"/>
      <w:r w:rsidRPr="00C517D3">
        <w:t xml:space="preserve">-edited cells co-expressing </w:t>
      </w:r>
      <w:proofErr w:type="spellStart"/>
      <w:r w:rsidRPr="00C517D3">
        <w:t>LgBiT</w:t>
      </w:r>
      <w:proofErr w:type="spellEnd"/>
      <w:r w:rsidRPr="00C517D3">
        <w:t xml:space="preserve"> relative to unedited parental cells expressing </w:t>
      </w:r>
      <w:proofErr w:type="spellStart"/>
      <w:r w:rsidRPr="00C517D3">
        <w:t>LgBiT</w:t>
      </w:r>
      <w:proofErr w:type="spellEnd"/>
      <w:r w:rsidRPr="00C517D3">
        <w:t xml:space="preserve"> alone in the presence of either </w:t>
      </w:r>
      <w:proofErr w:type="spellStart"/>
      <w:r w:rsidRPr="00C517D3">
        <w:t>Endurazine</w:t>
      </w:r>
      <w:proofErr w:type="spellEnd"/>
      <w:r w:rsidRPr="00C517D3">
        <w:t xml:space="preserve"> or </w:t>
      </w:r>
      <w:proofErr w:type="spellStart"/>
      <w:r w:rsidRPr="00C517D3">
        <w:t>Vivazine</w:t>
      </w:r>
      <w:proofErr w:type="spellEnd"/>
      <w:r w:rsidRPr="00C517D3">
        <w:t xml:space="preserve"> live cell substrates.</w:t>
      </w:r>
      <w:r w:rsidR="00294DBC">
        <w:t xml:space="preserve"> </w:t>
      </w:r>
      <w:proofErr w:type="spellStart"/>
      <w:r w:rsidRPr="00C517D3">
        <w:t>Vivazine</w:t>
      </w:r>
      <w:proofErr w:type="spellEnd"/>
      <w:r w:rsidRPr="00C517D3">
        <w:t xml:space="preserve"> will produce a higher luminescent </w:t>
      </w:r>
      <w:r w:rsidR="00AB23E9" w:rsidRPr="00C517D3">
        <w:t>signal but</w:t>
      </w:r>
      <w:r w:rsidRPr="00C517D3">
        <w:t xml:space="preserve"> will decay faster than </w:t>
      </w:r>
      <w:proofErr w:type="spellStart"/>
      <w:r w:rsidRPr="00C517D3">
        <w:t>Endurazine</w:t>
      </w:r>
      <w:proofErr w:type="spellEnd"/>
      <w:r w:rsidRPr="00C517D3">
        <w:t xml:space="preserve"> and may limit signal acquisition to 24 hours or less. Furthermore, </w:t>
      </w:r>
      <w:proofErr w:type="gramStart"/>
      <w:r w:rsidRPr="00C517D3">
        <w:t>S:B</w:t>
      </w:r>
      <w:proofErr w:type="gramEnd"/>
      <w:r w:rsidRPr="00C517D3">
        <w:t xml:space="preserve"> </w:t>
      </w:r>
      <w:r w:rsidR="00E2041A" w:rsidRPr="00C517D3">
        <w:t xml:space="preserve">can also be highly dependent on whether CRISPR pools or clones are </w:t>
      </w:r>
      <w:r w:rsidR="009C7BC2" w:rsidRPr="00C517D3">
        <w:t>used</w:t>
      </w:r>
      <w:r w:rsidR="00E2041A" w:rsidRPr="00C517D3">
        <w:t>.</w:t>
      </w:r>
      <w:r w:rsidR="00294DBC">
        <w:t xml:space="preserve"> </w:t>
      </w:r>
      <w:r w:rsidR="00E2041A" w:rsidRPr="00C517D3">
        <w:t xml:space="preserve">For targets in cell lines which are more amenable and </w:t>
      </w:r>
      <w:r w:rsidR="001170FF" w:rsidRPr="00C517D3">
        <w:t xml:space="preserve">have </w:t>
      </w:r>
      <w:r w:rsidR="00E2041A" w:rsidRPr="00C517D3">
        <w:t xml:space="preserve">high efficiency for CRISPR/Cas9 engineering, a </w:t>
      </w:r>
      <w:r w:rsidRPr="00C517D3">
        <w:t xml:space="preserve">heterogeneous </w:t>
      </w:r>
      <w:r w:rsidR="00E2041A" w:rsidRPr="00C517D3">
        <w:t xml:space="preserve">CRISPR pool </w:t>
      </w:r>
      <w:r w:rsidRPr="00C517D3">
        <w:t>population of edited cells</w:t>
      </w:r>
      <w:r w:rsidR="00E2041A" w:rsidRPr="00C517D3">
        <w:t xml:space="preserve"> may have </w:t>
      </w:r>
      <w:r w:rsidR="001170FF" w:rsidRPr="00C517D3">
        <w:t>sufficient</w:t>
      </w:r>
      <w:r w:rsidR="00E2041A" w:rsidRPr="00C517D3">
        <w:t xml:space="preserve"> </w:t>
      </w:r>
      <w:proofErr w:type="gramStart"/>
      <w:r w:rsidR="00E2041A" w:rsidRPr="00C517D3">
        <w:t>S:B</w:t>
      </w:r>
      <w:proofErr w:type="gramEnd"/>
      <w:r w:rsidR="00E2041A" w:rsidRPr="00C517D3">
        <w:t xml:space="preserve"> for </w:t>
      </w:r>
      <w:r w:rsidR="001170FF" w:rsidRPr="00C517D3">
        <w:t>kinetic analysis</w:t>
      </w:r>
      <w:r w:rsidR="00E2041A" w:rsidRPr="00C517D3">
        <w:t>.</w:t>
      </w:r>
      <w:r w:rsidR="00294DBC">
        <w:t xml:space="preserve"> </w:t>
      </w:r>
      <w:r w:rsidR="00E2041A" w:rsidRPr="00C517D3">
        <w:t>For target</w:t>
      </w:r>
      <w:r w:rsidR="001170FF" w:rsidRPr="00C517D3">
        <w:t>s</w:t>
      </w:r>
      <w:r w:rsidR="00E2041A" w:rsidRPr="00C517D3">
        <w:t xml:space="preserve"> in </w:t>
      </w:r>
      <w:r w:rsidR="001170FF" w:rsidRPr="00C517D3">
        <w:t xml:space="preserve">more </w:t>
      </w:r>
      <w:r w:rsidR="00E2041A" w:rsidRPr="00C517D3">
        <w:t>difficult cell lines</w:t>
      </w:r>
      <w:r w:rsidR="009C7BC2" w:rsidRPr="00C517D3">
        <w:t xml:space="preserve"> where</w:t>
      </w:r>
      <w:r w:rsidR="00294DBC">
        <w:t xml:space="preserve"> </w:t>
      </w:r>
      <w:r w:rsidR="009C7BC2" w:rsidRPr="00C517D3">
        <w:t xml:space="preserve">less efficient </w:t>
      </w:r>
      <w:r w:rsidR="009C7BC2" w:rsidRPr="00C517D3">
        <w:lastRenderedPageBreak/>
        <w:t>genomic integration via CRISPR</w:t>
      </w:r>
      <w:r w:rsidR="001170FF" w:rsidRPr="00C517D3">
        <w:t xml:space="preserve"> </w:t>
      </w:r>
      <w:r w:rsidR="009C7BC2" w:rsidRPr="00C517D3">
        <w:t xml:space="preserve">results in pools with low </w:t>
      </w:r>
      <w:proofErr w:type="gramStart"/>
      <w:r w:rsidR="009C7BC2" w:rsidRPr="00C517D3">
        <w:t>S:B</w:t>
      </w:r>
      <w:proofErr w:type="gramEnd"/>
      <w:r w:rsidR="009C7BC2" w:rsidRPr="00C517D3">
        <w:t xml:space="preserve">, isolating </w:t>
      </w:r>
      <w:r w:rsidR="001170FF" w:rsidRPr="00C517D3">
        <w:t xml:space="preserve">CRISPR clones might be necessary to enrich edited populations and achieve a </w:t>
      </w:r>
      <w:r w:rsidR="009C7BC2" w:rsidRPr="00C517D3">
        <w:t xml:space="preserve">sufficiently </w:t>
      </w:r>
      <w:r w:rsidR="001170FF" w:rsidRPr="00C517D3">
        <w:t>high S:B</w:t>
      </w:r>
      <w:r w:rsidR="009C7BC2" w:rsidRPr="00C517D3">
        <w:t xml:space="preserve"> for kinetic analysis</w:t>
      </w:r>
      <w:r w:rsidR="001170FF" w:rsidRPr="00C517D3">
        <w:t>.</w:t>
      </w:r>
      <w:r w:rsidRPr="00C517D3">
        <w:t xml:space="preserve"> For any of these scenarios, if </w:t>
      </w:r>
      <w:proofErr w:type="gramStart"/>
      <w:r w:rsidRPr="00C517D3">
        <w:t>S:B</w:t>
      </w:r>
      <w:proofErr w:type="gramEnd"/>
      <w:r w:rsidRPr="00C517D3">
        <w:t xml:space="preserve"> is less than 15 with either </w:t>
      </w:r>
      <w:proofErr w:type="spellStart"/>
      <w:r w:rsidRPr="00C517D3">
        <w:t>Endurazine</w:t>
      </w:r>
      <w:proofErr w:type="spellEnd"/>
      <w:r w:rsidRPr="00C517D3">
        <w:t xml:space="preserve"> or </w:t>
      </w:r>
      <w:proofErr w:type="spellStart"/>
      <w:r w:rsidRPr="00C517D3">
        <w:t>Vivazine</w:t>
      </w:r>
      <w:proofErr w:type="spellEnd"/>
      <w:r w:rsidRPr="00C517D3">
        <w:t xml:space="preserve"> substrates, endpoint lytic screening is advised.  </w:t>
      </w:r>
    </w:p>
    <w:p w14:paraId="54913192" w14:textId="77777777" w:rsidR="00812CC8" w:rsidRPr="00C517D3" w:rsidRDefault="00812CC8" w:rsidP="004720A8">
      <w:pPr>
        <w:rPr>
          <w:color w:val="000000" w:themeColor="text1"/>
        </w:rPr>
      </w:pPr>
    </w:p>
    <w:p w14:paraId="0D4D0238" w14:textId="47236A72" w:rsidR="00141382" w:rsidRPr="00C517D3" w:rsidRDefault="00812CC8" w:rsidP="004720A8">
      <w:pPr>
        <w:rPr>
          <w:color w:val="000000" w:themeColor="text1"/>
        </w:rPr>
      </w:pPr>
      <w:r w:rsidRPr="00C517D3">
        <w:rPr>
          <w:color w:val="000000" w:themeColor="text1"/>
        </w:rPr>
        <w:t xml:space="preserve">For </w:t>
      </w:r>
      <w:r w:rsidR="00410ABA" w:rsidRPr="00C517D3">
        <w:rPr>
          <w:color w:val="000000" w:themeColor="text1"/>
        </w:rPr>
        <w:t>better</w:t>
      </w:r>
      <w:r w:rsidRPr="00C517D3">
        <w:rPr>
          <w:color w:val="000000" w:themeColor="text1"/>
        </w:rPr>
        <w:t xml:space="preserve"> understanding and characterization of compounds, including</w:t>
      </w:r>
      <w:r w:rsidR="00FC624C" w:rsidRPr="00C517D3">
        <w:rPr>
          <w:color w:val="000000" w:themeColor="text1"/>
        </w:rPr>
        <w:t xml:space="preserve"> determination of a </w:t>
      </w:r>
      <w:r w:rsidRPr="00C517D3">
        <w:rPr>
          <w:color w:val="000000" w:themeColor="text1"/>
        </w:rPr>
        <w:t xml:space="preserve">degradation </w:t>
      </w:r>
      <w:r w:rsidR="00FC624C" w:rsidRPr="00C517D3">
        <w:rPr>
          <w:color w:val="000000" w:themeColor="text1"/>
        </w:rPr>
        <w:t>profile with quantitative parameters</w:t>
      </w:r>
      <w:r w:rsidRPr="00C517D3">
        <w:rPr>
          <w:color w:val="000000" w:themeColor="text1"/>
        </w:rPr>
        <w:t>, real-time kinetic analysis in live cells is</w:t>
      </w:r>
      <w:r w:rsidR="00FC624C" w:rsidRPr="00C517D3">
        <w:rPr>
          <w:color w:val="000000" w:themeColor="text1"/>
        </w:rPr>
        <w:t xml:space="preserve"> the recommended </w:t>
      </w:r>
      <w:r w:rsidR="00410ABA" w:rsidRPr="00C517D3">
        <w:rPr>
          <w:color w:val="000000" w:themeColor="text1"/>
        </w:rPr>
        <w:t xml:space="preserve">screening </w:t>
      </w:r>
      <w:r w:rsidR="00FC624C" w:rsidRPr="00C517D3">
        <w:rPr>
          <w:color w:val="000000" w:themeColor="text1"/>
        </w:rPr>
        <w:t>approach</w:t>
      </w:r>
      <w:r w:rsidR="00192676" w:rsidRPr="00C517D3">
        <w:rPr>
          <w:color w:val="000000" w:themeColor="text1"/>
        </w:rPr>
        <w:fldChar w:fldCharType="begin">
          <w:fldData xml:space="preserve">PEVuZE5vdGU+PENpdGU+PEF1dGhvcj5EYW5pZWxzPC9BdXRob3I+PFllYXI+MjAxOTwvWWVhcj48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</w:fldData>
        </w:fldChar>
      </w:r>
      <w:r w:rsidR="00192676" w:rsidRPr="00C517D3">
        <w:rPr>
          <w:color w:val="000000" w:themeColor="text1"/>
        </w:rPr>
        <w:instrText xml:space="preserve"> ADDIN EN.CITE </w:instrText>
      </w:r>
      <w:r w:rsidR="00192676" w:rsidRPr="00C517D3">
        <w:rPr>
          <w:color w:val="000000" w:themeColor="text1"/>
        </w:rPr>
        <w:fldChar w:fldCharType="begin">
          <w:fldData xml:space="preserve">PEVuZE5vdGU+PENpdGU+PEF1dGhvcj5EYW5pZWxzPC9BdXRob3I+PFllYXI+MjAxOTwvWWVhcj48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</w:fldData>
        </w:fldChar>
      </w:r>
      <w:r w:rsidR="00192676" w:rsidRPr="00C517D3">
        <w:rPr>
          <w:color w:val="000000" w:themeColor="text1"/>
        </w:rPr>
        <w:instrText xml:space="preserve"> ADDIN EN.CITE.DATA </w:instrText>
      </w:r>
      <w:r w:rsidR="00192676" w:rsidRPr="00C517D3">
        <w:rPr>
          <w:color w:val="000000" w:themeColor="text1"/>
        </w:rPr>
      </w:r>
      <w:r w:rsidR="00192676" w:rsidRPr="00C517D3">
        <w:rPr>
          <w:color w:val="000000" w:themeColor="text1"/>
        </w:rPr>
        <w:fldChar w:fldCharType="end"/>
      </w:r>
      <w:r w:rsidR="00192676" w:rsidRPr="00C517D3">
        <w:rPr>
          <w:color w:val="000000" w:themeColor="text1"/>
        </w:rPr>
      </w:r>
      <w:r w:rsidR="00192676" w:rsidRPr="00C517D3">
        <w:rPr>
          <w:color w:val="000000" w:themeColor="text1"/>
        </w:rPr>
        <w:fldChar w:fldCharType="separate"/>
      </w:r>
      <w:r w:rsidR="00192676" w:rsidRPr="00C517D3">
        <w:rPr>
          <w:noProof/>
          <w:color w:val="000000" w:themeColor="text1"/>
          <w:vertAlign w:val="superscript"/>
        </w:rPr>
        <w:t>14,18</w:t>
      </w:r>
      <w:r w:rsidR="00192676" w:rsidRPr="00C517D3">
        <w:rPr>
          <w:color w:val="000000" w:themeColor="text1"/>
        </w:rPr>
        <w:fldChar w:fldCharType="end"/>
      </w:r>
      <w:r w:rsidR="00FC624C" w:rsidRPr="00C517D3">
        <w:rPr>
          <w:color w:val="000000" w:themeColor="text1"/>
        </w:rPr>
        <w:t>.</w:t>
      </w:r>
      <w:r w:rsidR="00294DBC">
        <w:rPr>
          <w:color w:val="000000" w:themeColor="text1"/>
        </w:rPr>
        <w:t xml:space="preserve"> </w:t>
      </w:r>
      <w:r w:rsidR="00AB23E9" w:rsidRPr="00C517D3">
        <w:rPr>
          <w:color w:val="000000" w:themeColor="text1"/>
        </w:rPr>
        <w:t>Like</w:t>
      </w:r>
      <w:r w:rsidR="00E4749E" w:rsidRPr="00C517D3">
        <w:rPr>
          <w:color w:val="000000" w:themeColor="text1"/>
        </w:rPr>
        <w:t xml:space="preserve"> endpoint analysis discussed above, </w:t>
      </w:r>
      <w:r w:rsidR="00FC624C" w:rsidRPr="00C517D3">
        <w:rPr>
          <w:color w:val="000000" w:themeColor="text1"/>
        </w:rPr>
        <w:t xml:space="preserve">initial </w:t>
      </w:r>
      <w:r w:rsidR="00E4749E" w:rsidRPr="00C517D3">
        <w:rPr>
          <w:color w:val="000000" w:themeColor="text1"/>
        </w:rPr>
        <w:t xml:space="preserve">kinetic </w:t>
      </w:r>
      <w:r w:rsidR="00FC624C" w:rsidRPr="00C517D3">
        <w:rPr>
          <w:color w:val="000000" w:themeColor="text1"/>
        </w:rPr>
        <w:t xml:space="preserve">screening </w:t>
      </w:r>
      <w:r w:rsidR="00E4749E" w:rsidRPr="00C517D3">
        <w:rPr>
          <w:color w:val="000000" w:themeColor="text1"/>
        </w:rPr>
        <w:t>can be done with a</w:t>
      </w:r>
      <w:r w:rsidR="00FC624C" w:rsidRPr="00C517D3">
        <w:rPr>
          <w:color w:val="000000" w:themeColor="text1"/>
        </w:rPr>
        <w:t xml:space="preserve"> limited number of concentrations</w:t>
      </w:r>
      <w:r w:rsidR="004B6F99" w:rsidRPr="00C517D3">
        <w:rPr>
          <w:color w:val="000000" w:themeColor="text1"/>
        </w:rPr>
        <w:t xml:space="preserve"> in the range of</w:t>
      </w:r>
      <w:r w:rsidR="00C107E3" w:rsidRPr="00C517D3">
        <w:rPr>
          <w:color w:val="000000" w:themeColor="text1"/>
        </w:rPr>
        <w:t xml:space="preserve"> </w:t>
      </w:r>
      <w:r w:rsidR="00FC624C" w:rsidRPr="00C517D3">
        <w:rPr>
          <w:color w:val="000000" w:themeColor="text1"/>
        </w:rPr>
        <w:t>100nM-10</w:t>
      </w:r>
      <w:r w:rsidR="00C107E3" w:rsidRPr="00C517D3">
        <w:rPr>
          <w:color w:val="000000" w:themeColor="text1"/>
        </w:rPr>
        <w:t>µ</w:t>
      </w:r>
      <w:r w:rsidR="00FC624C" w:rsidRPr="00C517D3">
        <w:rPr>
          <w:color w:val="000000" w:themeColor="text1"/>
        </w:rPr>
        <w:t>M</w:t>
      </w:r>
      <w:r w:rsidR="004B6F99" w:rsidRPr="00C517D3">
        <w:rPr>
          <w:color w:val="000000" w:themeColor="text1"/>
        </w:rPr>
        <w:t xml:space="preserve"> </w:t>
      </w:r>
      <w:r w:rsidR="00FC624C" w:rsidRPr="00C517D3">
        <w:rPr>
          <w:color w:val="000000" w:themeColor="text1"/>
        </w:rPr>
        <w:t>in high-throughput fashion</w:t>
      </w:r>
      <w:r w:rsidR="00410ABA" w:rsidRPr="00C517D3">
        <w:rPr>
          <w:color w:val="000000" w:themeColor="text1"/>
        </w:rPr>
        <w:t>.</w:t>
      </w:r>
      <w:r w:rsidR="00294DBC">
        <w:rPr>
          <w:color w:val="000000" w:themeColor="text1"/>
        </w:rPr>
        <w:t xml:space="preserve"> </w:t>
      </w:r>
      <w:r w:rsidR="00E4749E" w:rsidRPr="00C517D3">
        <w:rPr>
          <w:color w:val="000000" w:themeColor="text1"/>
        </w:rPr>
        <w:t>In 384-well format</w:t>
      </w:r>
      <w:r w:rsidR="00410ABA" w:rsidRPr="00C517D3">
        <w:rPr>
          <w:color w:val="000000" w:themeColor="text1"/>
        </w:rPr>
        <w:t>,</w:t>
      </w:r>
      <w:r w:rsidR="00E4749E" w:rsidRPr="00C517D3">
        <w:rPr>
          <w:color w:val="000000" w:themeColor="text1"/>
        </w:rPr>
        <w:t xml:space="preserve"> over 100 compounds can readily be screened in triplicate at </w:t>
      </w:r>
      <w:r w:rsidR="004B6F99" w:rsidRPr="00C517D3">
        <w:rPr>
          <w:color w:val="000000" w:themeColor="text1"/>
        </w:rPr>
        <w:t xml:space="preserve">one </w:t>
      </w:r>
      <w:r w:rsidR="00E4749E" w:rsidRPr="00C517D3">
        <w:rPr>
          <w:color w:val="000000" w:themeColor="text1"/>
        </w:rPr>
        <w:t>concentration on a single plate.</w:t>
      </w:r>
      <w:r w:rsidR="00294DBC">
        <w:rPr>
          <w:color w:val="000000" w:themeColor="text1"/>
        </w:rPr>
        <w:t xml:space="preserve"> </w:t>
      </w:r>
      <w:r w:rsidR="00FC624C" w:rsidRPr="00C517D3">
        <w:rPr>
          <w:color w:val="000000" w:themeColor="text1"/>
        </w:rPr>
        <w:t>The</w:t>
      </w:r>
      <w:r w:rsidR="00E4749E" w:rsidRPr="00C517D3">
        <w:rPr>
          <w:color w:val="000000" w:themeColor="text1"/>
        </w:rPr>
        <w:t xml:space="preserve"> resulting degradation profiles</w:t>
      </w:r>
      <w:r w:rsidR="00FC624C" w:rsidRPr="00C517D3">
        <w:rPr>
          <w:color w:val="000000" w:themeColor="text1"/>
        </w:rPr>
        <w:t xml:space="preserve"> will provide guidance not only on the extent of degradation observed, but the rate of degradation, the duration of degradation, </w:t>
      </w:r>
      <w:r w:rsidR="00AB23E9" w:rsidRPr="00C517D3">
        <w:rPr>
          <w:color w:val="000000" w:themeColor="text1"/>
        </w:rPr>
        <w:t>and</w:t>
      </w:r>
      <w:r w:rsidR="00FC624C" w:rsidRPr="00C517D3">
        <w:rPr>
          <w:color w:val="000000" w:themeColor="text1"/>
        </w:rPr>
        <w:t xml:space="preserve"> potential recovery of the protein</w:t>
      </w:r>
      <w:r w:rsidR="00192676" w:rsidRPr="00C517D3">
        <w:rPr>
          <w:color w:val="000000" w:themeColor="text1"/>
        </w:rPr>
        <w:fldChar w:fldCharType="begin">
          <w:fldData xml:space="preserve">PEVuZE5vdGU+PENpdGU+PEF1dGhvcj5EYW5pZWxzPC9BdXRob3I+PFllYXI+MjAxOTwvWWVhcj48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</w:fldData>
        </w:fldChar>
      </w:r>
      <w:r w:rsidR="00192676" w:rsidRPr="00C517D3">
        <w:rPr>
          <w:color w:val="000000" w:themeColor="text1"/>
        </w:rPr>
        <w:instrText xml:space="preserve"> ADDIN EN.CITE </w:instrText>
      </w:r>
      <w:r w:rsidR="00192676" w:rsidRPr="00C517D3">
        <w:rPr>
          <w:color w:val="000000" w:themeColor="text1"/>
        </w:rPr>
        <w:fldChar w:fldCharType="begin">
          <w:fldData xml:space="preserve">PEVuZE5vdGU+PENpdGU+PEF1dGhvcj5EYW5pZWxzPC9BdXRob3I+PFllYXI+MjAxOTwvWWVhcj48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</w:fldData>
        </w:fldChar>
      </w:r>
      <w:r w:rsidR="00192676" w:rsidRPr="00C517D3">
        <w:rPr>
          <w:color w:val="000000" w:themeColor="text1"/>
        </w:rPr>
        <w:instrText xml:space="preserve"> ADDIN EN.CITE.DATA </w:instrText>
      </w:r>
      <w:r w:rsidR="00192676" w:rsidRPr="00C517D3">
        <w:rPr>
          <w:color w:val="000000" w:themeColor="text1"/>
        </w:rPr>
      </w:r>
      <w:r w:rsidR="00192676" w:rsidRPr="00C517D3">
        <w:rPr>
          <w:color w:val="000000" w:themeColor="text1"/>
        </w:rPr>
        <w:fldChar w:fldCharType="end"/>
      </w:r>
      <w:r w:rsidR="00192676" w:rsidRPr="00C517D3">
        <w:rPr>
          <w:color w:val="000000" w:themeColor="text1"/>
        </w:rPr>
      </w:r>
      <w:r w:rsidR="00192676" w:rsidRPr="00C517D3">
        <w:rPr>
          <w:color w:val="000000" w:themeColor="text1"/>
        </w:rPr>
        <w:fldChar w:fldCharType="separate"/>
      </w:r>
      <w:r w:rsidR="00192676" w:rsidRPr="00C517D3">
        <w:rPr>
          <w:noProof/>
          <w:color w:val="000000" w:themeColor="text1"/>
          <w:vertAlign w:val="superscript"/>
        </w:rPr>
        <w:t>14,18</w:t>
      </w:r>
      <w:r w:rsidR="00192676" w:rsidRPr="00C517D3">
        <w:rPr>
          <w:color w:val="000000" w:themeColor="text1"/>
        </w:rPr>
        <w:fldChar w:fldCharType="end"/>
      </w:r>
      <w:r w:rsidR="00C107E3" w:rsidRPr="00C517D3">
        <w:rPr>
          <w:color w:val="000000" w:themeColor="text1"/>
        </w:rPr>
        <w:t xml:space="preserve"> (</w:t>
      </w:r>
      <w:r w:rsidR="00C107E3" w:rsidRPr="00294DBC">
        <w:rPr>
          <w:b/>
          <w:bCs/>
          <w:color w:val="000000" w:themeColor="text1"/>
        </w:rPr>
        <w:t>Figure 2</w:t>
      </w:r>
      <w:r w:rsidR="00C107E3" w:rsidRPr="00C517D3">
        <w:rPr>
          <w:color w:val="000000" w:themeColor="text1"/>
        </w:rPr>
        <w:t xml:space="preserve"> and </w:t>
      </w:r>
      <w:r w:rsidR="00294DBC" w:rsidRPr="00294DBC">
        <w:rPr>
          <w:b/>
          <w:bCs/>
          <w:color w:val="000000" w:themeColor="text1"/>
        </w:rPr>
        <w:t xml:space="preserve">Figure </w:t>
      </w:r>
      <w:r w:rsidR="00C107E3" w:rsidRPr="00294DBC">
        <w:rPr>
          <w:b/>
          <w:bCs/>
          <w:color w:val="000000" w:themeColor="text1"/>
        </w:rPr>
        <w:t>3</w:t>
      </w:r>
      <w:r w:rsidR="00C107E3" w:rsidRPr="00C517D3">
        <w:rPr>
          <w:color w:val="000000" w:themeColor="text1"/>
        </w:rPr>
        <w:t>)</w:t>
      </w:r>
      <w:r w:rsidR="00FC624C" w:rsidRPr="00C517D3">
        <w:rPr>
          <w:color w:val="000000" w:themeColor="text1"/>
        </w:rPr>
        <w:t xml:space="preserve">. </w:t>
      </w:r>
      <w:r w:rsidR="00E4749E" w:rsidRPr="00C517D3">
        <w:rPr>
          <w:color w:val="000000" w:themeColor="text1"/>
        </w:rPr>
        <w:t>The</w:t>
      </w:r>
      <w:r w:rsidR="00FC624C" w:rsidRPr="00C517D3">
        <w:rPr>
          <w:color w:val="000000" w:themeColor="text1"/>
        </w:rPr>
        <w:t xml:space="preserve"> shape</w:t>
      </w:r>
      <w:r w:rsidR="00E4749E" w:rsidRPr="00C517D3">
        <w:rPr>
          <w:color w:val="000000" w:themeColor="text1"/>
        </w:rPr>
        <w:t>s</w:t>
      </w:r>
      <w:r w:rsidR="00FC624C" w:rsidRPr="00C517D3">
        <w:rPr>
          <w:color w:val="000000" w:themeColor="text1"/>
        </w:rPr>
        <w:t xml:space="preserve"> of the degradation </w:t>
      </w:r>
      <w:r w:rsidR="00E4749E" w:rsidRPr="00C517D3">
        <w:rPr>
          <w:color w:val="000000" w:themeColor="text1"/>
        </w:rPr>
        <w:t>profile also yield valuable information.</w:t>
      </w:r>
      <w:r w:rsidR="00FC624C" w:rsidRPr="00C517D3">
        <w:rPr>
          <w:color w:val="000000" w:themeColor="text1"/>
        </w:rPr>
        <w:t xml:space="preserve"> Specific and potent degraders often show an initial </w:t>
      </w:r>
      <w:r w:rsidR="00410ABA" w:rsidRPr="00C517D3">
        <w:rPr>
          <w:color w:val="000000" w:themeColor="text1"/>
        </w:rPr>
        <w:t xml:space="preserve">rapid </w:t>
      </w:r>
      <w:r w:rsidR="00FC624C" w:rsidRPr="00C517D3">
        <w:rPr>
          <w:color w:val="000000" w:themeColor="text1"/>
        </w:rPr>
        <w:t>loss of the target protein to a plateau</w:t>
      </w:r>
      <w:r w:rsidR="00410ABA" w:rsidRPr="00C517D3">
        <w:rPr>
          <w:color w:val="000000" w:themeColor="text1"/>
        </w:rPr>
        <w:t xml:space="preserve"> in a matter of hours</w:t>
      </w:r>
      <w:r w:rsidR="00192676" w:rsidRPr="00C517D3">
        <w:rPr>
          <w:color w:val="000000" w:themeColor="text1"/>
        </w:rPr>
        <w:fldChar w:fldCharType="begin">
          <w:fldData xml:space="preserve">PEVuZE5vdGU+PENpdGU+PEF1dGhvcj5SaWNoaW5nPC9BdXRob3I+PFllYXI+MjAxODwvWWVhcj48
UmVjTnVtPjg4PC9SZWNOdW0+PERpc3BsYXlUZXh0PjxzdHlsZSBmYWNlPSJzdXBlcnNjcmlwdCI+
MTgsNTM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Wm9wcGk8L0F1dGhvcj48WWVhcj4yMDE5PC9ZZWFyPjxSZWNOdW0+MTA1PC9S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</w:fldData>
        </w:fldChar>
      </w:r>
      <w:r w:rsidR="00192676" w:rsidRPr="00C517D3">
        <w:rPr>
          <w:color w:val="000000" w:themeColor="text1"/>
        </w:rPr>
        <w:instrText xml:space="preserve"> ADDIN EN.CITE </w:instrText>
      </w:r>
      <w:r w:rsidR="00192676" w:rsidRPr="00C517D3">
        <w:rPr>
          <w:color w:val="000000" w:themeColor="text1"/>
        </w:rPr>
        <w:fldChar w:fldCharType="begin">
          <w:fldData xml:space="preserve">PEVuZE5vdGU+PENpdGU+PEF1dGhvcj5SaWNoaW5nPC9BdXRob3I+PFllYXI+MjAxODwvWWVhcj48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</w:fldData>
        </w:fldChar>
      </w:r>
      <w:r w:rsidR="00192676" w:rsidRPr="00C517D3">
        <w:rPr>
          <w:color w:val="000000" w:themeColor="text1"/>
        </w:rPr>
        <w:instrText xml:space="preserve"> ADDIN EN.CITE.DATA </w:instrText>
      </w:r>
      <w:r w:rsidR="00192676" w:rsidRPr="00C517D3">
        <w:rPr>
          <w:color w:val="000000" w:themeColor="text1"/>
        </w:rPr>
      </w:r>
      <w:r w:rsidR="00192676" w:rsidRPr="00C517D3">
        <w:rPr>
          <w:color w:val="000000" w:themeColor="text1"/>
        </w:rPr>
        <w:fldChar w:fldCharType="end"/>
      </w:r>
      <w:r w:rsidR="00192676" w:rsidRPr="00C517D3">
        <w:rPr>
          <w:color w:val="000000" w:themeColor="text1"/>
        </w:rPr>
      </w:r>
      <w:r w:rsidR="00192676" w:rsidRPr="00C517D3">
        <w:rPr>
          <w:color w:val="000000" w:themeColor="text1"/>
        </w:rPr>
        <w:fldChar w:fldCharType="separate"/>
      </w:r>
      <w:r w:rsidR="00192676" w:rsidRPr="00C517D3">
        <w:rPr>
          <w:noProof/>
          <w:color w:val="000000" w:themeColor="text1"/>
          <w:vertAlign w:val="superscript"/>
        </w:rPr>
        <w:t>18,53</w:t>
      </w:r>
      <w:r w:rsidR="00192676" w:rsidRPr="00C517D3">
        <w:rPr>
          <w:color w:val="000000" w:themeColor="text1"/>
        </w:rPr>
        <w:fldChar w:fldCharType="end"/>
      </w:r>
      <w:r w:rsidR="00FC624C" w:rsidRPr="00C517D3">
        <w:rPr>
          <w:color w:val="000000" w:themeColor="text1"/>
        </w:rPr>
        <w:t xml:space="preserve">, whereas other mechanisms such as transcriptional </w:t>
      </w:r>
      <w:r w:rsidR="00410ABA" w:rsidRPr="00C517D3">
        <w:rPr>
          <w:color w:val="000000" w:themeColor="text1"/>
        </w:rPr>
        <w:t xml:space="preserve">feedback </w:t>
      </w:r>
      <w:r w:rsidR="00E4749E" w:rsidRPr="00C517D3">
        <w:rPr>
          <w:color w:val="000000" w:themeColor="text1"/>
        </w:rPr>
        <w:t>or compound toxicity</w:t>
      </w:r>
      <w:r w:rsidR="00FC624C" w:rsidRPr="00C517D3">
        <w:rPr>
          <w:color w:val="000000" w:themeColor="text1"/>
        </w:rPr>
        <w:t xml:space="preserve"> </w:t>
      </w:r>
      <w:r w:rsidR="00410ABA" w:rsidRPr="00C517D3">
        <w:rPr>
          <w:color w:val="000000" w:themeColor="text1"/>
        </w:rPr>
        <w:t xml:space="preserve"> typically result in</w:t>
      </w:r>
      <w:r w:rsidR="00FC624C" w:rsidRPr="00C517D3">
        <w:rPr>
          <w:color w:val="000000" w:themeColor="text1"/>
        </w:rPr>
        <w:t xml:space="preserve">  more linear</w:t>
      </w:r>
      <w:r w:rsidR="00C107E3" w:rsidRPr="00C517D3">
        <w:rPr>
          <w:color w:val="000000" w:themeColor="text1"/>
        </w:rPr>
        <w:t xml:space="preserve"> </w:t>
      </w:r>
      <w:r w:rsidR="00FC624C" w:rsidRPr="00C517D3">
        <w:rPr>
          <w:color w:val="000000" w:themeColor="text1"/>
        </w:rPr>
        <w:t xml:space="preserve">loss of </w:t>
      </w:r>
      <w:r w:rsidR="00410ABA" w:rsidRPr="00C517D3">
        <w:rPr>
          <w:color w:val="000000" w:themeColor="text1"/>
        </w:rPr>
        <w:t xml:space="preserve">the </w:t>
      </w:r>
      <w:r w:rsidR="00FC624C" w:rsidRPr="00C517D3">
        <w:rPr>
          <w:color w:val="000000" w:themeColor="text1"/>
        </w:rPr>
        <w:t>protein over time.</w:t>
      </w:r>
      <w:r w:rsidR="00294DBC">
        <w:rPr>
          <w:color w:val="000000" w:themeColor="text1"/>
        </w:rPr>
        <w:t xml:space="preserve"> </w:t>
      </w:r>
      <w:r w:rsidR="00FC624C" w:rsidRPr="00C517D3">
        <w:rPr>
          <w:color w:val="000000" w:themeColor="text1"/>
        </w:rPr>
        <w:t>These</w:t>
      </w:r>
      <w:r w:rsidR="00294DBC">
        <w:rPr>
          <w:color w:val="000000" w:themeColor="text1"/>
        </w:rPr>
        <w:t xml:space="preserve"> </w:t>
      </w:r>
      <w:r w:rsidR="00E4749E" w:rsidRPr="00C517D3">
        <w:rPr>
          <w:color w:val="000000" w:themeColor="text1"/>
        </w:rPr>
        <w:t xml:space="preserve">details and nuances </w:t>
      </w:r>
      <w:r w:rsidR="00410ABA" w:rsidRPr="00C517D3">
        <w:rPr>
          <w:color w:val="000000" w:themeColor="text1"/>
        </w:rPr>
        <w:t>are</w:t>
      </w:r>
      <w:r w:rsidR="00FC624C" w:rsidRPr="00C517D3">
        <w:rPr>
          <w:color w:val="000000" w:themeColor="text1"/>
        </w:rPr>
        <w:t xml:space="preserve"> missed </w:t>
      </w:r>
      <w:r w:rsidR="00410ABA" w:rsidRPr="00C517D3">
        <w:rPr>
          <w:color w:val="000000" w:themeColor="text1"/>
        </w:rPr>
        <w:t>with</w:t>
      </w:r>
      <w:r w:rsidR="00FC624C" w:rsidRPr="00C517D3">
        <w:rPr>
          <w:color w:val="000000" w:themeColor="text1"/>
        </w:rPr>
        <w:t xml:space="preserve"> endpoint lytic analysis</w:t>
      </w:r>
      <w:r w:rsidR="00E4749E" w:rsidRPr="00C517D3">
        <w:rPr>
          <w:color w:val="000000" w:themeColor="text1"/>
        </w:rPr>
        <w:t>, and with real-time analysis over 24-48</w:t>
      </w:r>
      <w:r w:rsidR="00294DBC">
        <w:rPr>
          <w:color w:val="000000" w:themeColor="text1"/>
        </w:rPr>
        <w:t xml:space="preserve"> </w:t>
      </w:r>
      <w:r w:rsidR="00E4749E" w:rsidRPr="00C517D3">
        <w:rPr>
          <w:color w:val="000000" w:themeColor="text1"/>
        </w:rPr>
        <w:t>h</w:t>
      </w:r>
      <w:r w:rsidR="00294DBC">
        <w:rPr>
          <w:color w:val="000000" w:themeColor="text1"/>
        </w:rPr>
        <w:t>ours</w:t>
      </w:r>
      <w:r w:rsidR="00E4749E" w:rsidRPr="00C517D3">
        <w:rPr>
          <w:color w:val="000000" w:themeColor="text1"/>
        </w:rPr>
        <w:t xml:space="preserve">, one does not have to predict the time </w:t>
      </w:r>
      <w:r w:rsidR="00410ABA" w:rsidRPr="00C517D3">
        <w:rPr>
          <w:color w:val="000000" w:themeColor="text1"/>
        </w:rPr>
        <w:t>to capture the true</w:t>
      </w:r>
      <w:r w:rsidR="00E4749E" w:rsidRPr="00C517D3">
        <w:rPr>
          <w:color w:val="000000" w:themeColor="text1"/>
        </w:rPr>
        <w:t xml:space="preserve"> </w:t>
      </w:r>
      <w:proofErr w:type="spellStart"/>
      <w:r w:rsidR="00E4749E" w:rsidRPr="00C517D3">
        <w:rPr>
          <w:color w:val="000000" w:themeColor="text1"/>
        </w:rPr>
        <w:t>Dmax</w:t>
      </w:r>
      <w:proofErr w:type="spellEnd"/>
      <w:r w:rsidR="00E4749E" w:rsidRPr="00C517D3">
        <w:rPr>
          <w:color w:val="000000" w:themeColor="text1"/>
        </w:rPr>
        <w:t xml:space="preserve"> within sets of new or unknown compounds</w:t>
      </w:r>
      <w:r w:rsidR="00FC624C" w:rsidRPr="00C517D3">
        <w:rPr>
          <w:color w:val="000000" w:themeColor="text1"/>
        </w:rPr>
        <w:t xml:space="preserve">.  </w:t>
      </w:r>
    </w:p>
    <w:p w14:paraId="67BE53DE" w14:textId="77777777" w:rsidR="00141382" w:rsidRPr="00C517D3" w:rsidRDefault="00141382" w:rsidP="004720A8">
      <w:pPr>
        <w:rPr>
          <w:color w:val="000000" w:themeColor="text1"/>
        </w:rPr>
      </w:pPr>
    </w:p>
    <w:p w14:paraId="5E8A7632" w14:textId="77E23414" w:rsidR="0035495B" w:rsidRPr="00C517D3" w:rsidRDefault="00ED038B" w:rsidP="004720A8">
      <w:pPr>
        <w:rPr>
          <w:color w:val="000000" w:themeColor="text1"/>
        </w:rPr>
      </w:pPr>
      <w:r w:rsidRPr="00C517D3">
        <w:rPr>
          <w:color w:val="000000" w:themeColor="text1"/>
        </w:rPr>
        <w:t>Real</w:t>
      </w:r>
      <w:r w:rsidR="00FC624C" w:rsidRPr="00C517D3">
        <w:rPr>
          <w:color w:val="000000" w:themeColor="text1"/>
        </w:rPr>
        <w:t>-time kinetic</w:t>
      </w:r>
      <w:r w:rsidRPr="00C517D3">
        <w:rPr>
          <w:color w:val="000000" w:themeColor="text1"/>
        </w:rPr>
        <w:t>s</w:t>
      </w:r>
      <w:r w:rsidR="00C107E3" w:rsidRPr="00C517D3">
        <w:rPr>
          <w:color w:val="000000" w:themeColor="text1"/>
        </w:rPr>
        <w:t xml:space="preserve"> </w:t>
      </w:r>
      <w:r w:rsidR="00FC624C" w:rsidRPr="00C517D3">
        <w:rPr>
          <w:color w:val="000000" w:themeColor="text1"/>
        </w:rPr>
        <w:t xml:space="preserve">also allows for efficient dose response screening </w:t>
      </w:r>
      <w:r w:rsidR="005F4B28" w:rsidRPr="00C517D3">
        <w:rPr>
          <w:color w:val="000000" w:themeColor="text1"/>
        </w:rPr>
        <w:t xml:space="preserve">to </w:t>
      </w:r>
      <w:r w:rsidR="00294DBC">
        <w:rPr>
          <w:color w:val="000000" w:themeColor="text1"/>
        </w:rPr>
        <w:t>better</w:t>
      </w:r>
      <w:r w:rsidR="005F4B28" w:rsidRPr="00C517D3">
        <w:rPr>
          <w:color w:val="000000" w:themeColor="text1"/>
        </w:rPr>
        <w:t xml:space="preserve"> understand compound efficacy</w:t>
      </w:r>
      <w:r w:rsidR="00141382" w:rsidRPr="00C517D3">
        <w:rPr>
          <w:color w:val="000000" w:themeColor="text1"/>
        </w:rPr>
        <w:t xml:space="preserve">, </w:t>
      </w:r>
      <w:r w:rsidR="00E4749E" w:rsidRPr="00C517D3">
        <w:rPr>
          <w:color w:val="000000" w:themeColor="text1"/>
        </w:rPr>
        <w:t>how</w:t>
      </w:r>
      <w:r w:rsidR="00294DBC">
        <w:rPr>
          <w:color w:val="000000" w:themeColor="text1"/>
        </w:rPr>
        <w:t xml:space="preserve"> </w:t>
      </w:r>
      <w:r w:rsidR="005F4B28" w:rsidRPr="00C517D3">
        <w:rPr>
          <w:color w:val="000000" w:themeColor="text1"/>
        </w:rPr>
        <w:t xml:space="preserve">compound concentration </w:t>
      </w:r>
      <w:r w:rsidR="00E4749E" w:rsidRPr="00C517D3">
        <w:rPr>
          <w:color w:val="000000" w:themeColor="text1"/>
        </w:rPr>
        <w:t>impacts</w:t>
      </w:r>
      <w:r w:rsidR="005F4B28" w:rsidRPr="00C517D3">
        <w:rPr>
          <w:color w:val="000000" w:themeColor="text1"/>
        </w:rPr>
        <w:t xml:space="preserve"> initial degradation rate</w:t>
      </w:r>
      <w:r w:rsidR="00141382" w:rsidRPr="00C517D3">
        <w:rPr>
          <w:color w:val="000000" w:themeColor="text1"/>
        </w:rPr>
        <w:t xml:space="preserve">, and offers possibilities </w:t>
      </w:r>
      <w:r w:rsidR="00410ABA" w:rsidRPr="00C517D3">
        <w:rPr>
          <w:color w:val="000000" w:themeColor="text1"/>
        </w:rPr>
        <w:t xml:space="preserve">to </w:t>
      </w:r>
      <w:r w:rsidR="00E4749E" w:rsidRPr="00C517D3">
        <w:rPr>
          <w:color w:val="000000" w:themeColor="text1"/>
        </w:rPr>
        <w:t xml:space="preserve">rank compounds </w:t>
      </w:r>
      <w:r w:rsidR="00410ABA" w:rsidRPr="00C517D3">
        <w:rPr>
          <w:color w:val="000000" w:themeColor="text1"/>
        </w:rPr>
        <w:t>based on more than one parameter</w:t>
      </w:r>
      <w:r w:rsidR="00E4749E" w:rsidRPr="00C517D3">
        <w:rPr>
          <w:color w:val="000000" w:themeColor="text1"/>
        </w:rPr>
        <w:t>.</w:t>
      </w:r>
      <w:r w:rsidR="00294DBC">
        <w:rPr>
          <w:color w:val="000000" w:themeColor="text1"/>
        </w:rPr>
        <w:t xml:space="preserve"> </w:t>
      </w:r>
      <w:r w:rsidR="00C107E3" w:rsidRPr="00C517D3">
        <w:t>Classical measurements of degradation potency involve DC</w:t>
      </w:r>
      <w:r w:rsidR="00C107E3" w:rsidRPr="00C517D3">
        <w:rPr>
          <w:vertAlign w:val="subscript"/>
        </w:rPr>
        <w:t xml:space="preserve">50 </w:t>
      </w:r>
      <w:r w:rsidR="00C107E3" w:rsidRPr="00C517D3">
        <w:t>calculations at a specific point in time based on apparent degradation maxima.  In contrast, our kinetic approach to evaluate potency incorporates the true degradation maximum at each concentration regardless of when it occurs in time</w:t>
      </w:r>
      <w:r w:rsidR="00192676" w:rsidRPr="00C517D3">
        <w:fldChar w:fldCharType="begin"/>
      </w:r>
      <w:r w:rsidR="00192676" w:rsidRPr="00C517D3">
        <w:instrText xml:space="preserve"> ADDIN EN.CITE &lt;EndNote&gt;&lt;Cite&gt;&lt;Author&gt;Riching&lt;/Author&gt;&lt;Year&gt;2018&lt;/Year&gt;&lt;RecNum&gt;88&lt;/RecNum&gt;&lt;DisplayText&gt;&lt;style face="superscript"&gt;18&lt;/style&gt;&lt;/DisplayText&gt;&lt;record&gt;&lt;rec-number&gt;88&lt;/rec-number&gt;&lt;foreign-keys&gt;&lt;key app="EN" db-id="aser0ea5hp5tp1e0epdpz5vttrexrzewdpw2" timestamp="1538713884"&gt;88&lt;/key&gt;&lt;/foreign-keys&gt;&lt;ref-type name="Journal Article"&gt;17&lt;/ref-type&gt;&lt;contributors&gt;&lt;authors&gt;&lt;author&gt;Riching, K. M.&lt;/author&gt;&lt;author&gt;Mahan, S.&lt;/author&gt;&lt;author&gt;Corona, C. R.&lt;/author&gt;&lt;author&gt;McDougall, M.&lt;/author&gt;&lt;author&gt;Vasta, J. D.&lt;/author&gt;&lt;author&gt;Robers, M. B.&lt;/author&gt;&lt;author&gt;Urh, M.&lt;/author&gt;&lt;author&gt;Daniels, D. L.&lt;/author&gt;&lt;/authors&gt;&lt;/contributors&gt;&lt;auth-address&gt;Promega Corporation , 2800 Woods Hollow Road , Madison , Wisconsin 53711 , United States.&amp;#xD;Promega Biosciences Incorporated , 277 Granada Drive , San Luis Obispo , California 93401 , United States.&lt;/auth-address&gt;&lt;titles&gt;&lt;title&gt;Quantitative Live-Cell Kinetic Degradation and Mechanistic Profiling of PROTAC Mode of Action&lt;/title&gt;&lt;secondary-title&gt;ACS Chem Biol&lt;/secondary-title&gt;&lt;/titles&gt;&lt;periodical&gt;&lt;full-title&gt;ACS Chem Biol&lt;/full-title&gt;&lt;/periodical&gt;&lt;pages&gt;2758-2770&lt;/pages&gt;&lt;volume&gt;13&lt;/volume&gt;&lt;number&gt;9&lt;/number&gt;&lt;edition&gt;2018/08/24&lt;/edition&gt;&lt;dates&gt;&lt;year&gt;2018&lt;/year&gt;&lt;pub-dates&gt;&lt;date&gt;Sep 21&lt;/date&gt;&lt;/pub-dates&gt;&lt;/dates&gt;&lt;isbn&gt;1554-8937 (Electronic)&amp;#xD;1554-8929 (Linking)&lt;/isbn&gt;&lt;accession-num&gt;30137962&lt;/accession-num&gt;&lt;urls&gt;&lt;related-urls&gt;&lt;url&gt;https://www.ncbi.nlm.nih.gov/pubmed/30137962&lt;/url&gt;&lt;/related-urls&gt;&lt;/urls&gt;&lt;electronic-resource-num&gt;10.1021/acschembio.8b00692&lt;/electronic-resource-num&gt;&lt;/record&gt;&lt;/Cite&gt;&lt;/EndNote&gt;</w:instrText>
      </w:r>
      <w:r w:rsidR="00192676" w:rsidRPr="00C517D3">
        <w:fldChar w:fldCharType="separate"/>
      </w:r>
      <w:r w:rsidR="00192676" w:rsidRPr="00C517D3">
        <w:rPr>
          <w:noProof/>
          <w:vertAlign w:val="superscript"/>
        </w:rPr>
        <w:t>18</w:t>
      </w:r>
      <w:r w:rsidR="00192676" w:rsidRPr="00C517D3">
        <w:fldChar w:fldCharType="end"/>
      </w:r>
      <w:r w:rsidR="00C107E3" w:rsidRPr="00C517D3">
        <w:t>. We call this measurement of kinetic degradation potency, the Dmax</w:t>
      </w:r>
      <w:r w:rsidR="00C107E3" w:rsidRPr="00C517D3">
        <w:rPr>
          <w:vertAlign w:val="subscript"/>
        </w:rPr>
        <w:t>50</w:t>
      </w:r>
      <w:r w:rsidR="00192676" w:rsidRPr="00C517D3">
        <w:rPr>
          <w:vertAlign w:val="subscript"/>
        </w:rPr>
        <w:fldChar w:fldCharType="begin"/>
      </w:r>
      <w:r w:rsidR="00192676" w:rsidRPr="00C517D3">
        <w:rPr>
          <w:vertAlign w:val="subscript"/>
        </w:rPr>
        <w:instrText xml:space="preserve"> ADDIN EN.CITE &lt;EndNote&gt;&lt;Cite&gt;&lt;Author&gt;Riching&lt;/Author&gt;&lt;Year&gt;2018&lt;/Year&gt;&lt;RecNum&gt;88&lt;/RecNum&gt;&lt;DisplayText&gt;&lt;style face="superscript"&gt;18&lt;/style&gt;&lt;/DisplayText&gt;&lt;record&gt;&lt;rec-number&gt;88&lt;/rec-number&gt;&lt;foreign-keys&gt;&lt;key app="EN" db-id="aser0ea5hp5tp1e0epdpz5vttrexrzewdpw2" timestamp="1538713884"&gt;88&lt;/key&gt;&lt;/foreign-keys&gt;&lt;ref-type name="Journal Article"&gt;17&lt;/ref-type&gt;&lt;contributors&gt;&lt;authors&gt;&lt;author&gt;Riching, K. M.&lt;/author&gt;&lt;author&gt;Mahan, S.&lt;/author&gt;&lt;author&gt;Corona, C. R.&lt;/author&gt;&lt;author&gt;McDougall, M.&lt;/author&gt;&lt;author&gt;Vasta, J. D.&lt;/author&gt;&lt;author&gt;Robers, M. B.&lt;/author&gt;&lt;author&gt;Urh, M.&lt;/author&gt;&lt;author&gt;Daniels, D. L.&lt;/author&gt;&lt;/authors&gt;&lt;/contributors&gt;&lt;auth-address&gt;Promega Corporation , 2800 Woods Hollow Road , Madison , Wisconsin 53711 , United States.&amp;#xD;Promega Biosciences Incorporated , 277 Granada Drive , San Luis Obispo , California 93401 , United States.&lt;/auth-address&gt;&lt;titles&gt;&lt;title&gt;Quantitative Live-Cell Kinetic Degradation and Mechanistic Profiling of PROTAC Mode of Action&lt;/title&gt;&lt;secondary-title&gt;ACS Chem Biol&lt;/secondary-title&gt;&lt;/titles&gt;&lt;periodical&gt;&lt;full-title&gt;ACS Chem Biol&lt;/full-title&gt;&lt;/periodical&gt;&lt;pages&gt;2758-2770&lt;/pages&gt;&lt;volume&gt;13&lt;/volume&gt;&lt;number&gt;9&lt;/number&gt;&lt;edition&gt;2018/08/24&lt;/edition&gt;&lt;dates&gt;&lt;year&gt;2018&lt;/year&gt;&lt;pub-dates&gt;&lt;date&gt;Sep 21&lt;/date&gt;&lt;/pub-dates&gt;&lt;/dates&gt;&lt;isbn&gt;1554-8937 (Electronic)&amp;#xD;1554-8929 (Linking)&lt;/isbn&gt;&lt;accession-num&gt;30137962&lt;/accession-num&gt;&lt;urls&gt;&lt;related-urls&gt;&lt;url&gt;https://www.ncbi.nlm.nih.gov/pubmed/30137962&lt;/url&gt;&lt;/related-urls&gt;&lt;/urls&gt;&lt;electronic-resource-num&gt;10.1021/acschembio.8b00692&lt;/electronic-resource-num&gt;&lt;/record&gt;&lt;/Cite&gt;&lt;/EndNote&gt;</w:instrText>
      </w:r>
      <w:r w:rsidR="00192676" w:rsidRPr="00C517D3">
        <w:rPr>
          <w:vertAlign w:val="subscript"/>
        </w:rPr>
        <w:fldChar w:fldCharType="separate"/>
      </w:r>
      <w:r w:rsidR="00192676" w:rsidRPr="00C517D3">
        <w:rPr>
          <w:noProof/>
          <w:vertAlign w:val="superscript"/>
        </w:rPr>
        <w:t>18</w:t>
      </w:r>
      <w:r w:rsidR="00192676" w:rsidRPr="00C517D3">
        <w:rPr>
          <w:vertAlign w:val="subscript"/>
        </w:rPr>
        <w:fldChar w:fldCharType="end"/>
      </w:r>
      <w:r w:rsidR="00C107E3" w:rsidRPr="00C517D3">
        <w:t xml:space="preserve">. </w:t>
      </w:r>
      <w:r w:rsidR="00594E92" w:rsidRPr="00C517D3">
        <w:rPr>
          <w:color w:val="000000" w:themeColor="text1"/>
        </w:rPr>
        <w:t xml:space="preserve">Analysis in this fashion accounts for compounds that may initiate degradation more slowly at lower concentrations and therefore take a longer time post-treatment to reach their </w:t>
      </w:r>
      <w:proofErr w:type="spellStart"/>
      <w:r w:rsidR="00594E92" w:rsidRPr="00C517D3">
        <w:rPr>
          <w:color w:val="000000" w:themeColor="text1"/>
        </w:rPr>
        <w:t>Dmax</w:t>
      </w:r>
      <w:proofErr w:type="spellEnd"/>
      <w:r w:rsidR="00594E92" w:rsidRPr="00C517D3">
        <w:rPr>
          <w:color w:val="000000" w:themeColor="text1"/>
        </w:rPr>
        <w:t>.</w:t>
      </w:r>
      <w:r w:rsidR="00294DBC">
        <w:rPr>
          <w:color w:val="000000" w:themeColor="text1"/>
        </w:rPr>
        <w:t xml:space="preserve"> </w:t>
      </w:r>
      <w:r w:rsidR="00187331" w:rsidRPr="00C517D3">
        <w:rPr>
          <w:color w:val="000000" w:themeColor="text1"/>
        </w:rPr>
        <w:t xml:space="preserve">It can be especially informative to rank compounds on both degradation rate and </w:t>
      </w:r>
      <w:proofErr w:type="spellStart"/>
      <w:r w:rsidR="008013CE" w:rsidRPr="00C517D3">
        <w:rPr>
          <w:color w:val="000000" w:themeColor="text1"/>
        </w:rPr>
        <w:t>Dmax</w:t>
      </w:r>
      <w:proofErr w:type="spellEnd"/>
      <w:r w:rsidR="00187331" w:rsidRPr="00C517D3">
        <w:rPr>
          <w:color w:val="000000" w:themeColor="text1"/>
        </w:rPr>
        <w:t>.</w:t>
      </w:r>
      <w:r w:rsidR="00294DBC">
        <w:rPr>
          <w:color w:val="000000" w:themeColor="text1"/>
        </w:rPr>
        <w:t xml:space="preserve"> </w:t>
      </w:r>
      <w:r w:rsidR="008013CE" w:rsidRPr="00C517D3">
        <w:rPr>
          <w:color w:val="000000" w:themeColor="text1"/>
        </w:rPr>
        <w:t>For the most potent degraders this will further differentiate slow, but potent degraders from those which are</w:t>
      </w:r>
      <w:r w:rsidR="00187331" w:rsidRPr="00C517D3">
        <w:rPr>
          <w:color w:val="000000" w:themeColor="text1"/>
        </w:rPr>
        <w:t xml:space="preserve"> both</w:t>
      </w:r>
      <w:r w:rsidR="008013CE" w:rsidRPr="00C517D3">
        <w:rPr>
          <w:color w:val="000000" w:themeColor="text1"/>
        </w:rPr>
        <w:t xml:space="preserve"> fast </w:t>
      </w:r>
      <w:r w:rsidR="00187331" w:rsidRPr="00C517D3">
        <w:rPr>
          <w:color w:val="000000" w:themeColor="text1"/>
        </w:rPr>
        <w:t>and</w:t>
      </w:r>
      <w:r w:rsidR="008013CE" w:rsidRPr="00C517D3">
        <w:rPr>
          <w:color w:val="000000" w:themeColor="text1"/>
        </w:rPr>
        <w:t xml:space="preserve"> potent</w:t>
      </w:r>
      <w:r w:rsidR="00C107E3" w:rsidRPr="00C517D3">
        <w:rPr>
          <w:color w:val="000000" w:themeColor="text1"/>
        </w:rPr>
        <w:t>.</w:t>
      </w:r>
      <w:r w:rsidR="008013CE" w:rsidRPr="00C517D3">
        <w:rPr>
          <w:color w:val="000000" w:themeColor="text1"/>
        </w:rPr>
        <w:t xml:space="preserve"> </w:t>
      </w:r>
      <w:r w:rsidR="00855649" w:rsidRPr="00C517D3">
        <w:rPr>
          <w:color w:val="000000" w:themeColor="text1"/>
        </w:rPr>
        <w:t xml:space="preserve">Together, both lytic and live cell kinetic </w:t>
      </w:r>
      <w:r w:rsidR="008013CE" w:rsidRPr="00C517D3">
        <w:rPr>
          <w:color w:val="000000" w:themeColor="text1"/>
        </w:rPr>
        <w:t xml:space="preserve">screening utilizing HiBiT CRISPR cell lines </w:t>
      </w:r>
      <w:r w:rsidR="00855649" w:rsidRPr="00C517D3">
        <w:rPr>
          <w:color w:val="000000" w:themeColor="text1"/>
        </w:rPr>
        <w:t xml:space="preserve">are powerful </w:t>
      </w:r>
      <w:r w:rsidR="00187331" w:rsidRPr="00C517D3">
        <w:rPr>
          <w:color w:val="000000" w:themeColor="text1"/>
        </w:rPr>
        <w:t>approac</w:t>
      </w:r>
      <w:r w:rsidR="00C74C34" w:rsidRPr="00C517D3">
        <w:rPr>
          <w:color w:val="000000" w:themeColor="text1"/>
        </w:rPr>
        <w:t>h</w:t>
      </w:r>
      <w:r w:rsidR="00187331" w:rsidRPr="00C517D3">
        <w:rPr>
          <w:color w:val="000000" w:themeColor="text1"/>
        </w:rPr>
        <w:t xml:space="preserve">es </w:t>
      </w:r>
      <w:r w:rsidR="00855649" w:rsidRPr="00C517D3">
        <w:rPr>
          <w:color w:val="000000" w:themeColor="text1"/>
        </w:rPr>
        <w:t>which yield</w:t>
      </w:r>
      <w:r w:rsidR="008013CE" w:rsidRPr="00C517D3">
        <w:rPr>
          <w:color w:val="000000" w:themeColor="text1"/>
        </w:rPr>
        <w:t xml:space="preserve"> a more </w:t>
      </w:r>
      <w:r w:rsidR="00141382" w:rsidRPr="00C517D3">
        <w:rPr>
          <w:color w:val="000000" w:themeColor="text1"/>
        </w:rPr>
        <w:t>comprehensive picture of</w:t>
      </w:r>
      <w:r w:rsidR="00594E92" w:rsidRPr="00C517D3">
        <w:rPr>
          <w:color w:val="000000" w:themeColor="text1"/>
        </w:rPr>
        <w:t xml:space="preserve"> </w:t>
      </w:r>
      <w:r w:rsidR="008013CE" w:rsidRPr="00C517D3">
        <w:rPr>
          <w:color w:val="000000" w:themeColor="text1"/>
        </w:rPr>
        <w:t>targeted protein degradation</w:t>
      </w:r>
      <w:r w:rsidR="00187331" w:rsidRPr="00C517D3">
        <w:rPr>
          <w:color w:val="000000" w:themeColor="text1"/>
        </w:rPr>
        <w:t>,</w:t>
      </w:r>
      <w:r w:rsidR="008013CE" w:rsidRPr="00C517D3">
        <w:rPr>
          <w:color w:val="000000" w:themeColor="text1"/>
        </w:rPr>
        <w:t xml:space="preserve"> </w:t>
      </w:r>
      <w:r w:rsidR="00594E92" w:rsidRPr="00C517D3">
        <w:rPr>
          <w:color w:val="000000" w:themeColor="text1"/>
        </w:rPr>
        <w:t>compound function</w:t>
      </w:r>
      <w:r w:rsidR="00187331" w:rsidRPr="00C517D3">
        <w:rPr>
          <w:color w:val="000000" w:themeColor="text1"/>
        </w:rPr>
        <w:t>,</w:t>
      </w:r>
      <w:r w:rsidR="008013CE" w:rsidRPr="00C517D3">
        <w:rPr>
          <w:color w:val="000000" w:themeColor="text1"/>
        </w:rPr>
        <w:t xml:space="preserve"> and enable the screening process </w:t>
      </w:r>
      <w:r w:rsidR="00C74C34" w:rsidRPr="00C517D3">
        <w:rPr>
          <w:color w:val="000000" w:themeColor="text1"/>
        </w:rPr>
        <w:t>from</w:t>
      </w:r>
      <w:r w:rsidR="008013CE" w:rsidRPr="00C517D3">
        <w:rPr>
          <w:color w:val="000000" w:themeColor="text1"/>
        </w:rPr>
        <w:t xml:space="preserve"> initial activity assessment</w:t>
      </w:r>
      <w:r w:rsidR="00855649" w:rsidRPr="00C517D3">
        <w:rPr>
          <w:color w:val="000000" w:themeColor="text1"/>
        </w:rPr>
        <w:t xml:space="preserve"> </w:t>
      </w:r>
      <w:r w:rsidR="00C74C34" w:rsidRPr="00C517D3">
        <w:rPr>
          <w:color w:val="000000" w:themeColor="text1"/>
        </w:rPr>
        <w:t xml:space="preserve">to </w:t>
      </w:r>
      <w:r w:rsidR="00855649" w:rsidRPr="00C517D3">
        <w:rPr>
          <w:color w:val="000000" w:themeColor="text1"/>
        </w:rPr>
        <w:t>downstream</w:t>
      </w:r>
      <w:r w:rsidR="005F4B28" w:rsidRPr="00C517D3">
        <w:rPr>
          <w:color w:val="000000" w:themeColor="text1"/>
        </w:rPr>
        <w:t xml:space="preserve"> chemical optimization </w:t>
      </w:r>
      <w:r w:rsidR="00C74C34" w:rsidRPr="00C517D3">
        <w:rPr>
          <w:color w:val="000000" w:themeColor="text1"/>
        </w:rPr>
        <w:t>through</w:t>
      </w:r>
      <w:r w:rsidR="00855649" w:rsidRPr="00C517D3">
        <w:rPr>
          <w:color w:val="000000" w:themeColor="text1"/>
        </w:rPr>
        <w:t xml:space="preserve"> </w:t>
      </w:r>
      <w:r w:rsidR="008013CE" w:rsidRPr="00C517D3">
        <w:rPr>
          <w:color w:val="000000" w:themeColor="text1"/>
        </w:rPr>
        <w:t xml:space="preserve"> enhance</w:t>
      </w:r>
      <w:r w:rsidR="00855649" w:rsidRPr="00C517D3">
        <w:rPr>
          <w:color w:val="000000" w:themeColor="text1"/>
        </w:rPr>
        <w:t>ment of</w:t>
      </w:r>
      <w:r w:rsidR="008013CE" w:rsidRPr="00C517D3">
        <w:rPr>
          <w:color w:val="000000" w:themeColor="text1"/>
        </w:rPr>
        <w:t xml:space="preserve"> key degradation </w:t>
      </w:r>
      <w:r w:rsidR="00E4749E" w:rsidRPr="00C517D3">
        <w:rPr>
          <w:color w:val="000000" w:themeColor="text1"/>
        </w:rPr>
        <w:t>parameters.</w:t>
      </w:r>
      <w:r w:rsidR="000F467F" w:rsidRPr="00C517D3">
        <w:rPr>
          <w:color w:val="000000" w:themeColor="text1"/>
        </w:rPr>
        <w:t xml:space="preserve"> </w:t>
      </w:r>
    </w:p>
    <w:p w14:paraId="60160573" w14:textId="77777777" w:rsidR="006450C9" w:rsidRPr="00C517D3" w:rsidRDefault="006450C9" w:rsidP="004720A8">
      <w:pPr>
        <w:pStyle w:val="ListParagraph"/>
        <w:ind w:left="0"/>
        <w:rPr>
          <w:color w:val="808080" w:themeColor="background1" w:themeShade="80"/>
        </w:rPr>
      </w:pPr>
    </w:p>
    <w:p w14:paraId="511C8F47" w14:textId="0160A6E9" w:rsidR="009726EE" w:rsidRPr="00C517D3" w:rsidRDefault="009726EE" w:rsidP="004720A8">
      <w:bookmarkStart w:id="7" w:name="Acknowledgments"/>
      <w:r w:rsidRPr="00C517D3">
        <w:rPr>
          <w:b/>
          <w:bCs/>
        </w:rPr>
        <w:t>ACKNOWLEDGMENTS</w:t>
      </w:r>
      <w:bookmarkEnd w:id="7"/>
      <w:r w:rsidRPr="00C517D3">
        <w:rPr>
          <w:b/>
          <w:bCs/>
        </w:rPr>
        <w:t>:</w:t>
      </w:r>
      <w:r w:rsidRPr="00C517D3">
        <w:t xml:space="preserve"> </w:t>
      </w:r>
    </w:p>
    <w:p w14:paraId="78E16E4A" w14:textId="10239AE4" w:rsidR="00C17BFF" w:rsidRPr="00C517D3" w:rsidRDefault="00281864" w:rsidP="004720A8">
      <w:pPr>
        <w:rPr>
          <w:color w:val="auto"/>
        </w:rPr>
      </w:pPr>
      <w:r w:rsidRPr="00C517D3">
        <w:rPr>
          <w:color w:val="auto"/>
        </w:rPr>
        <w:t>K.M.R, S.D.M, M.U. and D.L.D are all employees of Promega Corporation</w:t>
      </w:r>
    </w:p>
    <w:p w14:paraId="30C490A8" w14:textId="77777777" w:rsidR="00B67C41" w:rsidRPr="00C517D3" w:rsidRDefault="00B67C41" w:rsidP="004720A8">
      <w:pPr>
        <w:rPr>
          <w:color w:val="808080" w:themeColor="background1" w:themeShade="80"/>
        </w:rPr>
      </w:pPr>
    </w:p>
    <w:p w14:paraId="089A3BB5" w14:textId="2472A920" w:rsidR="009726EE" w:rsidRPr="00C517D3" w:rsidRDefault="009726EE" w:rsidP="004720A8">
      <w:pPr>
        <w:rPr>
          <w:b/>
        </w:rPr>
      </w:pPr>
      <w:bookmarkStart w:id="8" w:name="Disclosures"/>
      <w:r w:rsidRPr="00C517D3">
        <w:rPr>
          <w:b/>
        </w:rPr>
        <w:t>DISCLOSURES</w:t>
      </w:r>
      <w:bookmarkEnd w:id="8"/>
      <w:r w:rsidRPr="00C517D3">
        <w:rPr>
          <w:b/>
        </w:rPr>
        <w:t xml:space="preserve">: </w:t>
      </w:r>
    </w:p>
    <w:p w14:paraId="07F97C04" w14:textId="370FAEFA" w:rsidR="00281864" w:rsidRPr="00C517D3" w:rsidRDefault="00281864" w:rsidP="004720A8">
      <w:pPr>
        <w:pStyle w:val="NormalWeb"/>
        <w:spacing w:before="0" w:beforeAutospacing="0" w:after="0" w:afterAutospacing="0"/>
        <w:rPr>
          <w:color w:val="auto"/>
        </w:rPr>
      </w:pPr>
      <w:bookmarkStart w:id="9" w:name="References"/>
      <w:r w:rsidRPr="00C517D3">
        <w:rPr>
          <w:color w:val="auto"/>
        </w:rPr>
        <w:t xml:space="preserve">Promega Corporation is </w:t>
      </w:r>
      <w:r w:rsidR="00E40AFC" w:rsidRPr="00C517D3">
        <w:rPr>
          <w:color w:val="auto"/>
        </w:rPr>
        <w:t xml:space="preserve">the commercial </w:t>
      </w:r>
      <w:r w:rsidRPr="00C517D3">
        <w:rPr>
          <w:color w:val="auto"/>
        </w:rPr>
        <w:t xml:space="preserve">owner </w:t>
      </w:r>
      <w:r w:rsidR="00E40AFC" w:rsidRPr="00C517D3">
        <w:rPr>
          <w:color w:val="auto"/>
        </w:rPr>
        <w:t xml:space="preserve">by assignment of patents of the </w:t>
      </w:r>
      <w:r w:rsidRPr="00C517D3">
        <w:rPr>
          <w:color w:val="auto"/>
        </w:rPr>
        <w:t xml:space="preserve">HiBiT and NanoLuc </w:t>
      </w:r>
      <w:r w:rsidR="00E40AFC" w:rsidRPr="00C517D3">
        <w:rPr>
          <w:color w:val="auto"/>
        </w:rPr>
        <w:t>technologies and applications</w:t>
      </w:r>
      <w:r w:rsidRPr="00C517D3">
        <w:rPr>
          <w:color w:val="auto"/>
        </w:rPr>
        <w:t>.</w:t>
      </w:r>
    </w:p>
    <w:p w14:paraId="72CCAA31" w14:textId="77777777" w:rsidR="00B67373" w:rsidRPr="00C517D3" w:rsidRDefault="00B67373" w:rsidP="004720A8">
      <w:pPr>
        <w:pStyle w:val="NormalWeb"/>
        <w:spacing w:before="0" w:beforeAutospacing="0" w:after="0" w:afterAutospacing="0"/>
        <w:rPr>
          <w:color w:val="auto"/>
        </w:rPr>
      </w:pPr>
    </w:p>
    <w:p w14:paraId="02779E34" w14:textId="77777777" w:rsidR="007E34CC" w:rsidRPr="00C517D3" w:rsidRDefault="009726EE" w:rsidP="004720A8">
      <w:pPr>
        <w:pStyle w:val="NormalWeb"/>
        <w:spacing w:before="0" w:beforeAutospacing="0" w:after="0" w:afterAutospacing="0"/>
        <w:rPr>
          <w:b/>
          <w:bCs/>
        </w:rPr>
      </w:pPr>
      <w:r w:rsidRPr="00C517D3">
        <w:rPr>
          <w:b/>
          <w:bCs/>
        </w:rPr>
        <w:t>REFERENCES</w:t>
      </w:r>
      <w:r w:rsidR="00EF64FC" w:rsidRPr="00C517D3">
        <w:rPr>
          <w:b/>
          <w:bCs/>
        </w:rPr>
        <w:t>:</w:t>
      </w:r>
    </w:p>
    <w:bookmarkEnd w:id="9"/>
    <w:p w14:paraId="41F73625" w14:textId="77777777" w:rsidR="00D02CEE" w:rsidRPr="00C517D3" w:rsidRDefault="00D02CEE" w:rsidP="004720A8">
      <w:pPr>
        <w:rPr>
          <w:color w:val="7F7F7F" w:themeColor="text1" w:themeTint="80"/>
        </w:rPr>
      </w:pPr>
    </w:p>
    <w:p w14:paraId="4DC5B3E0" w14:textId="45C400F6" w:rsidR="00C743EA" w:rsidRDefault="00D02CEE" w:rsidP="004720A8">
      <w:pPr>
        <w:pStyle w:val="EndNoteBibliography"/>
        <w:numPr>
          <w:ilvl w:val="0"/>
          <w:numId w:val="2"/>
        </w:numPr>
        <w:ind w:left="0" w:firstLine="0"/>
      </w:pPr>
      <w:r w:rsidRPr="00C517D3">
        <w:rPr>
          <w:color w:val="7F7F7F" w:themeColor="text1" w:themeTint="80"/>
        </w:rPr>
        <w:fldChar w:fldCharType="begin"/>
      </w:r>
      <w:r w:rsidRPr="00C517D3">
        <w:rPr>
          <w:color w:val="7F7F7F" w:themeColor="text1" w:themeTint="80"/>
        </w:rPr>
        <w:instrText xml:space="preserve"> ADDIN EN.REFLIST </w:instrText>
      </w:r>
      <w:r w:rsidRPr="00C517D3">
        <w:rPr>
          <w:color w:val="7F7F7F" w:themeColor="text1" w:themeTint="80"/>
        </w:rPr>
        <w:fldChar w:fldCharType="separate"/>
      </w:r>
      <w:r w:rsidR="00F6009F" w:rsidRPr="00C517D3">
        <w:t>Burslem, G. M.</w:t>
      </w:r>
      <w:r w:rsidR="00C743EA">
        <w:t xml:space="preserve">, </w:t>
      </w:r>
      <w:r w:rsidR="00F6009F" w:rsidRPr="00C517D3">
        <w:t>Crews, C. M. Proteolysis-</w:t>
      </w:r>
      <w:r w:rsidR="00C743EA">
        <w:t>t</w:t>
      </w:r>
      <w:r w:rsidR="00F6009F" w:rsidRPr="00C517D3">
        <w:t xml:space="preserve">argeting </w:t>
      </w:r>
      <w:r w:rsidR="00C743EA">
        <w:t>c</w:t>
      </w:r>
      <w:r w:rsidR="00F6009F" w:rsidRPr="00C517D3">
        <w:t xml:space="preserve">himeras as </w:t>
      </w:r>
      <w:r w:rsidR="00C743EA">
        <w:t>t</w:t>
      </w:r>
      <w:r w:rsidR="00F6009F" w:rsidRPr="00C517D3">
        <w:t xml:space="preserve">herapeutics and </w:t>
      </w:r>
      <w:r w:rsidR="00C743EA">
        <w:t>t</w:t>
      </w:r>
      <w:r w:rsidR="00F6009F" w:rsidRPr="00C517D3">
        <w:t xml:space="preserve">ools for </w:t>
      </w:r>
      <w:r w:rsidR="00C743EA">
        <w:t>b</w:t>
      </w:r>
      <w:r w:rsidR="00F6009F" w:rsidRPr="00C517D3">
        <w:t xml:space="preserve">iological </w:t>
      </w:r>
      <w:r w:rsidR="00C743EA">
        <w:t>d</w:t>
      </w:r>
      <w:r w:rsidR="00F6009F" w:rsidRPr="00C517D3">
        <w:t xml:space="preserve">iscovery. </w:t>
      </w:r>
      <w:r w:rsidR="00F6009F" w:rsidRPr="00C517D3">
        <w:rPr>
          <w:i/>
        </w:rPr>
        <w:t>Cell.</w:t>
      </w:r>
      <w:r w:rsidR="00F6009F" w:rsidRPr="00C517D3">
        <w:t xml:space="preserve"> </w:t>
      </w:r>
      <w:r w:rsidR="00F6009F" w:rsidRPr="00C517D3">
        <w:rPr>
          <w:b/>
        </w:rPr>
        <w:t>181</w:t>
      </w:r>
      <w:r w:rsidR="00F6009F" w:rsidRPr="00C517D3">
        <w:t xml:space="preserve"> (1), 102-114 (2020).</w:t>
      </w:r>
    </w:p>
    <w:p w14:paraId="2B56CFF2" w14:textId="77777777" w:rsidR="00C743EA" w:rsidRDefault="00F6009F" w:rsidP="004720A8">
      <w:pPr>
        <w:pStyle w:val="EndNoteBibliography"/>
        <w:numPr>
          <w:ilvl w:val="0"/>
          <w:numId w:val="2"/>
        </w:numPr>
        <w:ind w:left="0" w:firstLine="0"/>
      </w:pPr>
      <w:r w:rsidRPr="00C517D3">
        <w:t>Chamberlain, P. P.</w:t>
      </w:r>
      <w:r w:rsidR="00C743EA">
        <w:t xml:space="preserve">, </w:t>
      </w:r>
      <w:r w:rsidRPr="00C517D3">
        <w:t xml:space="preserve">Hamann, L. G. Development of targeted protein degradation therapeutics. </w:t>
      </w:r>
      <w:r w:rsidRPr="00C743EA">
        <w:rPr>
          <w:i/>
        </w:rPr>
        <w:t>Nat</w:t>
      </w:r>
      <w:r w:rsidR="00C743EA">
        <w:rPr>
          <w:i/>
        </w:rPr>
        <w:t>ure</w:t>
      </w:r>
      <w:r w:rsidRPr="00C743EA">
        <w:rPr>
          <w:i/>
        </w:rPr>
        <w:t xml:space="preserve"> Chem</w:t>
      </w:r>
      <w:r w:rsidR="00C743EA">
        <w:rPr>
          <w:i/>
        </w:rPr>
        <w:t>ical</w:t>
      </w:r>
      <w:r w:rsidRPr="00C743EA">
        <w:rPr>
          <w:i/>
        </w:rPr>
        <w:t xml:space="preserve"> Biol</w:t>
      </w:r>
      <w:r w:rsidR="00C743EA">
        <w:rPr>
          <w:i/>
        </w:rPr>
        <w:t>ogy</w:t>
      </w:r>
      <w:r w:rsidRPr="00C743EA">
        <w:rPr>
          <w:i/>
        </w:rPr>
        <w:t>.</w:t>
      </w:r>
      <w:r w:rsidRPr="00C517D3">
        <w:t xml:space="preserve"> </w:t>
      </w:r>
      <w:r w:rsidRPr="00C743EA">
        <w:rPr>
          <w:b/>
        </w:rPr>
        <w:t>15</w:t>
      </w:r>
      <w:r w:rsidRPr="00C517D3">
        <w:t xml:space="preserve"> (10), 937-944 (2019).</w:t>
      </w:r>
    </w:p>
    <w:p w14:paraId="01CEBD33" w14:textId="59E10B7D" w:rsidR="00F43C31" w:rsidRDefault="00F6009F" w:rsidP="004720A8">
      <w:pPr>
        <w:pStyle w:val="EndNoteBibliography"/>
        <w:numPr>
          <w:ilvl w:val="0"/>
          <w:numId w:val="2"/>
        </w:numPr>
        <w:ind w:left="0" w:firstLine="0"/>
      </w:pPr>
      <w:r w:rsidRPr="00C517D3">
        <w:t>Churcher, I. Protac-</w:t>
      </w:r>
      <w:r w:rsidR="00C743EA">
        <w:t>i</w:t>
      </w:r>
      <w:r w:rsidRPr="00C517D3">
        <w:t xml:space="preserve">nduced </w:t>
      </w:r>
      <w:r w:rsidR="00C743EA">
        <w:t>p</w:t>
      </w:r>
      <w:r w:rsidRPr="00C517D3">
        <w:t xml:space="preserve">rotein </w:t>
      </w:r>
      <w:r w:rsidR="00C743EA">
        <w:t>d</w:t>
      </w:r>
      <w:r w:rsidRPr="00C517D3">
        <w:t xml:space="preserve">egradation in </w:t>
      </w:r>
      <w:r w:rsidR="00C743EA">
        <w:t>d</w:t>
      </w:r>
      <w:r w:rsidRPr="00C517D3">
        <w:t xml:space="preserve">rug </w:t>
      </w:r>
      <w:r w:rsidR="00C743EA">
        <w:t>d</w:t>
      </w:r>
      <w:r w:rsidRPr="00C517D3">
        <w:t xml:space="preserve">iscovery: Breaking the </w:t>
      </w:r>
      <w:r w:rsidR="00C743EA">
        <w:t>r</w:t>
      </w:r>
      <w:r w:rsidRPr="00C517D3">
        <w:t xml:space="preserve">ules or </w:t>
      </w:r>
      <w:r w:rsidR="00C743EA">
        <w:t>j</w:t>
      </w:r>
      <w:r w:rsidRPr="00C517D3">
        <w:t xml:space="preserve">ust </w:t>
      </w:r>
      <w:r w:rsidR="00C743EA">
        <w:t>m</w:t>
      </w:r>
      <w:r w:rsidRPr="00C517D3">
        <w:t xml:space="preserve">aking </w:t>
      </w:r>
      <w:r w:rsidR="00C743EA">
        <w:t>n</w:t>
      </w:r>
      <w:r w:rsidRPr="00C517D3">
        <w:t xml:space="preserve">ew </w:t>
      </w:r>
      <w:r w:rsidR="00C743EA">
        <w:t>o</w:t>
      </w:r>
      <w:r w:rsidRPr="00C517D3">
        <w:t xml:space="preserve">nes? </w:t>
      </w:r>
      <w:r w:rsidRPr="00C743EA">
        <w:rPr>
          <w:i/>
        </w:rPr>
        <w:t>J</w:t>
      </w:r>
      <w:r w:rsidR="008E7C0E">
        <w:rPr>
          <w:i/>
        </w:rPr>
        <w:t>ournal of</w:t>
      </w:r>
      <w:r w:rsidRPr="00C743EA">
        <w:rPr>
          <w:i/>
        </w:rPr>
        <w:t xml:space="preserve"> Med</w:t>
      </w:r>
      <w:r w:rsidR="008E7C0E">
        <w:rPr>
          <w:i/>
        </w:rPr>
        <w:t>icinal</w:t>
      </w:r>
      <w:r w:rsidRPr="00C743EA">
        <w:rPr>
          <w:i/>
        </w:rPr>
        <w:t xml:space="preserve"> Chem</w:t>
      </w:r>
      <w:r w:rsidR="008E7C0E">
        <w:rPr>
          <w:i/>
        </w:rPr>
        <w:t>istry</w:t>
      </w:r>
      <w:r w:rsidRPr="00C743EA">
        <w:rPr>
          <w:i/>
        </w:rPr>
        <w:t>.</w:t>
      </w:r>
      <w:r w:rsidRPr="00C517D3">
        <w:t xml:space="preserve"> </w:t>
      </w:r>
      <w:r w:rsidRPr="00C743EA">
        <w:rPr>
          <w:b/>
        </w:rPr>
        <w:t>61</w:t>
      </w:r>
      <w:r w:rsidRPr="00C517D3">
        <w:t xml:space="preserve"> (2), 444-452 (2018).</w:t>
      </w:r>
    </w:p>
    <w:p w14:paraId="31A136CF" w14:textId="77777777" w:rsidR="008E7C0E" w:rsidRDefault="00F6009F" w:rsidP="004720A8">
      <w:pPr>
        <w:pStyle w:val="EndNoteBibliography"/>
        <w:numPr>
          <w:ilvl w:val="0"/>
          <w:numId w:val="2"/>
        </w:numPr>
        <w:ind w:left="0" w:firstLine="0"/>
      </w:pPr>
      <w:r w:rsidRPr="00C517D3">
        <w:t>Ciulli, A.</w:t>
      </w:r>
      <w:r w:rsidR="00F43C31">
        <w:t xml:space="preserve">, </w:t>
      </w:r>
      <w:r w:rsidRPr="00C517D3">
        <w:t xml:space="preserve">Farnaby, W. Protein degradation for drug discovery. </w:t>
      </w:r>
      <w:r w:rsidRPr="00F43C31">
        <w:rPr>
          <w:i/>
        </w:rPr>
        <w:t>Drug Discov</w:t>
      </w:r>
      <w:r w:rsidR="00F43C31">
        <w:rPr>
          <w:i/>
        </w:rPr>
        <w:t>ery</w:t>
      </w:r>
      <w:r w:rsidRPr="00F43C31">
        <w:rPr>
          <w:i/>
        </w:rPr>
        <w:t xml:space="preserve"> Today</w:t>
      </w:r>
      <w:r w:rsidR="00F43C31">
        <w:rPr>
          <w:i/>
        </w:rPr>
        <w:t>:</w:t>
      </w:r>
      <w:r w:rsidRPr="00F43C31">
        <w:rPr>
          <w:i/>
        </w:rPr>
        <w:t xml:space="preserve"> Technol</w:t>
      </w:r>
      <w:r w:rsidR="00F43C31">
        <w:rPr>
          <w:i/>
        </w:rPr>
        <w:t>ogies</w:t>
      </w:r>
      <w:r w:rsidRPr="00F43C31">
        <w:rPr>
          <w:i/>
        </w:rPr>
        <w:t>.</w:t>
      </w:r>
      <w:r w:rsidRPr="00C517D3">
        <w:t xml:space="preserve"> </w:t>
      </w:r>
      <w:r w:rsidRPr="00F43C31">
        <w:rPr>
          <w:b/>
        </w:rPr>
        <w:t>31</w:t>
      </w:r>
      <w:r w:rsidR="00F43C31" w:rsidRPr="008E7C0E">
        <w:t>,</w:t>
      </w:r>
      <w:r w:rsidR="00F43C31">
        <w:t xml:space="preserve"> </w:t>
      </w:r>
      <w:r w:rsidRPr="00C517D3">
        <w:t>1-3 (2019).</w:t>
      </w:r>
    </w:p>
    <w:p w14:paraId="149F4306" w14:textId="77777777" w:rsidR="008E7C0E" w:rsidRDefault="00F6009F" w:rsidP="004720A8">
      <w:pPr>
        <w:pStyle w:val="EndNoteBibliography"/>
        <w:numPr>
          <w:ilvl w:val="0"/>
          <w:numId w:val="2"/>
        </w:numPr>
        <w:ind w:left="0" w:firstLine="0"/>
      </w:pPr>
      <w:r w:rsidRPr="00C517D3">
        <w:t xml:space="preserve">Crews, C. M. Inducing </w:t>
      </w:r>
      <w:r w:rsidR="008E7C0E">
        <w:t>p</w:t>
      </w:r>
      <w:r w:rsidRPr="00C517D3">
        <w:t xml:space="preserve">rotein </w:t>
      </w:r>
      <w:r w:rsidR="008E7C0E">
        <w:t>d</w:t>
      </w:r>
      <w:r w:rsidRPr="00C517D3">
        <w:t xml:space="preserve">egradation as a </w:t>
      </w:r>
      <w:r w:rsidR="008E7C0E">
        <w:t>t</w:t>
      </w:r>
      <w:r w:rsidRPr="00C517D3">
        <w:t xml:space="preserve">herapeutic </w:t>
      </w:r>
      <w:r w:rsidR="008E7C0E">
        <w:t>s</w:t>
      </w:r>
      <w:r w:rsidRPr="00C517D3">
        <w:t xml:space="preserve">trategy. </w:t>
      </w:r>
      <w:r w:rsidRPr="008E7C0E">
        <w:rPr>
          <w:i/>
        </w:rPr>
        <w:t>J</w:t>
      </w:r>
      <w:r w:rsidR="008E7C0E">
        <w:rPr>
          <w:i/>
        </w:rPr>
        <w:t>ournal of</w:t>
      </w:r>
      <w:r w:rsidRPr="008E7C0E">
        <w:rPr>
          <w:i/>
        </w:rPr>
        <w:t xml:space="preserve"> Med</w:t>
      </w:r>
      <w:r w:rsidR="008E7C0E">
        <w:rPr>
          <w:i/>
        </w:rPr>
        <w:t>icinal</w:t>
      </w:r>
      <w:r w:rsidRPr="008E7C0E">
        <w:rPr>
          <w:i/>
        </w:rPr>
        <w:t xml:space="preserve"> Chem</w:t>
      </w:r>
      <w:r w:rsidR="008E7C0E">
        <w:rPr>
          <w:i/>
        </w:rPr>
        <w:t>istry</w:t>
      </w:r>
      <w:r w:rsidRPr="008E7C0E">
        <w:rPr>
          <w:i/>
        </w:rPr>
        <w:t>.</w:t>
      </w:r>
      <w:r w:rsidRPr="00C517D3">
        <w:t xml:space="preserve"> </w:t>
      </w:r>
      <w:r w:rsidRPr="008E7C0E">
        <w:rPr>
          <w:b/>
        </w:rPr>
        <w:t>61</w:t>
      </w:r>
      <w:r w:rsidRPr="00C517D3">
        <w:t xml:space="preserve"> (2), 403-404 (2018).</w:t>
      </w:r>
    </w:p>
    <w:p w14:paraId="6A419A3E" w14:textId="77777777" w:rsidR="008E7C0E" w:rsidRDefault="00F6009F" w:rsidP="004720A8">
      <w:pPr>
        <w:pStyle w:val="EndNoteBibliography"/>
        <w:numPr>
          <w:ilvl w:val="0"/>
          <w:numId w:val="2"/>
        </w:numPr>
        <w:ind w:left="0" w:firstLine="0"/>
      </w:pPr>
      <w:r w:rsidRPr="00C517D3">
        <w:t>Cromm, P. M.</w:t>
      </w:r>
      <w:r w:rsidR="008E7C0E">
        <w:t>,</w:t>
      </w:r>
      <w:r w:rsidRPr="00C517D3">
        <w:t xml:space="preserve"> Crews, C. M. Targeted </w:t>
      </w:r>
      <w:r w:rsidR="008E7C0E">
        <w:t>p</w:t>
      </w:r>
      <w:r w:rsidRPr="00C517D3">
        <w:t xml:space="preserve">rotein </w:t>
      </w:r>
      <w:r w:rsidR="008E7C0E">
        <w:t>d</w:t>
      </w:r>
      <w:r w:rsidRPr="00C517D3">
        <w:t xml:space="preserve">egradation: from </w:t>
      </w:r>
      <w:r w:rsidR="008E7C0E">
        <w:t>c</w:t>
      </w:r>
      <w:r w:rsidRPr="00C517D3">
        <w:t xml:space="preserve">hemical </w:t>
      </w:r>
      <w:r w:rsidR="008E7C0E">
        <w:t>b</w:t>
      </w:r>
      <w:r w:rsidRPr="00C517D3">
        <w:t xml:space="preserve">iology to Drug Discovery. </w:t>
      </w:r>
      <w:r w:rsidRPr="008E7C0E">
        <w:rPr>
          <w:i/>
        </w:rPr>
        <w:t>Cell Chem</w:t>
      </w:r>
      <w:r w:rsidR="008E7C0E">
        <w:rPr>
          <w:i/>
        </w:rPr>
        <w:t>ical</w:t>
      </w:r>
      <w:r w:rsidRPr="008E7C0E">
        <w:rPr>
          <w:i/>
        </w:rPr>
        <w:t xml:space="preserve"> Biol</w:t>
      </w:r>
      <w:r w:rsidR="008E7C0E">
        <w:rPr>
          <w:i/>
        </w:rPr>
        <w:t>ogy</w:t>
      </w:r>
      <w:r w:rsidRPr="008E7C0E">
        <w:rPr>
          <w:i/>
        </w:rPr>
        <w:t>.</w:t>
      </w:r>
      <w:r w:rsidRPr="00C517D3">
        <w:t xml:space="preserve"> </w:t>
      </w:r>
      <w:r w:rsidRPr="008E7C0E">
        <w:rPr>
          <w:b/>
        </w:rPr>
        <w:t>24</w:t>
      </w:r>
      <w:r w:rsidRPr="00C517D3">
        <w:t xml:space="preserve"> (9), 1181-1190 (2017).</w:t>
      </w:r>
    </w:p>
    <w:p w14:paraId="50F0F289" w14:textId="77777777" w:rsidR="008E7C0E" w:rsidRDefault="00F6009F" w:rsidP="004720A8">
      <w:pPr>
        <w:pStyle w:val="EndNoteBibliography"/>
        <w:numPr>
          <w:ilvl w:val="0"/>
          <w:numId w:val="2"/>
        </w:numPr>
        <w:ind w:left="0" w:firstLine="0"/>
      </w:pPr>
      <w:r w:rsidRPr="00C517D3">
        <w:t xml:space="preserve">Deshaies, R. J. Protein degradation: Prime time for PROTACs. </w:t>
      </w:r>
      <w:r w:rsidRPr="008E7C0E">
        <w:rPr>
          <w:i/>
        </w:rPr>
        <w:t>Nat</w:t>
      </w:r>
      <w:r w:rsidR="008E7C0E">
        <w:rPr>
          <w:i/>
        </w:rPr>
        <w:t>ure</w:t>
      </w:r>
      <w:r w:rsidRPr="008E7C0E">
        <w:rPr>
          <w:i/>
        </w:rPr>
        <w:t xml:space="preserve"> Chem</w:t>
      </w:r>
      <w:r w:rsidR="008E7C0E">
        <w:rPr>
          <w:i/>
        </w:rPr>
        <w:t>ical</w:t>
      </w:r>
      <w:r w:rsidRPr="008E7C0E">
        <w:rPr>
          <w:i/>
        </w:rPr>
        <w:t xml:space="preserve"> Biol</w:t>
      </w:r>
      <w:r w:rsidR="008E7C0E">
        <w:rPr>
          <w:i/>
        </w:rPr>
        <w:t>ogy</w:t>
      </w:r>
      <w:r w:rsidRPr="008E7C0E">
        <w:rPr>
          <w:i/>
        </w:rPr>
        <w:t>.</w:t>
      </w:r>
      <w:r w:rsidRPr="00C517D3">
        <w:t xml:space="preserve"> </w:t>
      </w:r>
      <w:r w:rsidRPr="008E7C0E">
        <w:rPr>
          <w:b/>
        </w:rPr>
        <w:t>11</w:t>
      </w:r>
      <w:r w:rsidRPr="00C517D3">
        <w:t xml:space="preserve"> (9), 634-635 (2015).</w:t>
      </w:r>
    </w:p>
    <w:p w14:paraId="58FD681A" w14:textId="77777777" w:rsidR="008E7C0E" w:rsidRDefault="00F6009F" w:rsidP="004720A8">
      <w:pPr>
        <w:pStyle w:val="EndNoteBibliography"/>
        <w:numPr>
          <w:ilvl w:val="0"/>
          <w:numId w:val="2"/>
        </w:numPr>
        <w:ind w:left="0" w:firstLine="0"/>
      </w:pPr>
      <w:r w:rsidRPr="00C517D3">
        <w:t>Lai, A. C.</w:t>
      </w:r>
      <w:r w:rsidR="008E7C0E">
        <w:t xml:space="preserve">, </w:t>
      </w:r>
      <w:r w:rsidRPr="00C517D3">
        <w:t xml:space="preserve">Crews, C. M. Induced protein degradation: an emerging drug discovery paradigm. </w:t>
      </w:r>
      <w:r w:rsidRPr="008E7C0E">
        <w:rPr>
          <w:i/>
        </w:rPr>
        <w:t>Nat</w:t>
      </w:r>
      <w:r w:rsidR="008E7C0E">
        <w:rPr>
          <w:i/>
        </w:rPr>
        <w:t>ure</w:t>
      </w:r>
      <w:r w:rsidRPr="008E7C0E">
        <w:rPr>
          <w:i/>
        </w:rPr>
        <w:t xml:space="preserve"> Rev</w:t>
      </w:r>
      <w:r w:rsidR="008E7C0E">
        <w:rPr>
          <w:i/>
        </w:rPr>
        <w:t>iews</w:t>
      </w:r>
      <w:r w:rsidRPr="008E7C0E">
        <w:rPr>
          <w:i/>
        </w:rPr>
        <w:t xml:space="preserve"> Drug Discov</w:t>
      </w:r>
      <w:r w:rsidR="008E7C0E">
        <w:rPr>
          <w:i/>
        </w:rPr>
        <w:t>ery</w:t>
      </w:r>
      <w:r w:rsidRPr="008E7C0E">
        <w:rPr>
          <w:i/>
        </w:rPr>
        <w:t>.</w:t>
      </w:r>
      <w:r w:rsidRPr="00C517D3">
        <w:t xml:space="preserve"> </w:t>
      </w:r>
      <w:r w:rsidRPr="008E7C0E">
        <w:rPr>
          <w:b/>
        </w:rPr>
        <w:t>16</w:t>
      </w:r>
      <w:r w:rsidRPr="00C517D3">
        <w:t xml:space="preserve"> (2), 101-114 (2017).</w:t>
      </w:r>
    </w:p>
    <w:p w14:paraId="63ED6C24" w14:textId="77777777" w:rsidR="008E7C0E" w:rsidRDefault="00F6009F" w:rsidP="004720A8">
      <w:pPr>
        <w:pStyle w:val="EndNoteBibliography"/>
        <w:numPr>
          <w:ilvl w:val="0"/>
          <w:numId w:val="2"/>
        </w:numPr>
        <w:ind w:left="0" w:firstLine="0"/>
      </w:pPr>
      <w:r w:rsidRPr="00C517D3">
        <w:t>Ottis, P.</w:t>
      </w:r>
      <w:r w:rsidR="008E7C0E">
        <w:t>,</w:t>
      </w:r>
      <w:r w:rsidRPr="00C517D3">
        <w:t xml:space="preserve"> Crews, C. M. Proteolysis-</w:t>
      </w:r>
      <w:r w:rsidR="008E7C0E">
        <w:t>t</w:t>
      </w:r>
      <w:r w:rsidRPr="00C517D3">
        <w:t xml:space="preserve">argeting </w:t>
      </w:r>
      <w:r w:rsidR="008E7C0E">
        <w:t>c</w:t>
      </w:r>
      <w:r w:rsidRPr="00C517D3">
        <w:t xml:space="preserve">himeras: Induced </w:t>
      </w:r>
      <w:r w:rsidR="008E7C0E">
        <w:t>p</w:t>
      </w:r>
      <w:r w:rsidRPr="00C517D3">
        <w:t xml:space="preserve">rotein </w:t>
      </w:r>
      <w:r w:rsidR="008E7C0E">
        <w:t>d</w:t>
      </w:r>
      <w:r w:rsidRPr="00C517D3">
        <w:t xml:space="preserve">egradation as a </w:t>
      </w:r>
      <w:r w:rsidR="008E7C0E">
        <w:t>t</w:t>
      </w:r>
      <w:r w:rsidRPr="00C517D3">
        <w:t xml:space="preserve">herapeutic </w:t>
      </w:r>
      <w:r w:rsidR="008E7C0E">
        <w:t>s</w:t>
      </w:r>
      <w:r w:rsidRPr="00C517D3">
        <w:t xml:space="preserve">trategy. </w:t>
      </w:r>
      <w:r w:rsidRPr="008E7C0E">
        <w:rPr>
          <w:i/>
        </w:rPr>
        <w:t>ACS Chem</w:t>
      </w:r>
      <w:r w:rsidR="008E7C0E">
        <w:rPr>
          <w:i/>
        </w:rPr>
        <w:t>ical</w:t>
      </w:r>
      <w:r w:rsidRPr="008E7C0E">
        <w:rPr>
          <w:i/>
        </w:rPr>
        <w:t xml:space="preserve"> Biol</w:t>
      </w:r>
      <w:r w:rsidR="008E7C0E">
        <w:rPr>
          <w:i/>
        </w:rPr>
        <w:t>ogy</w:t>
      </w:r>
      <w:r w:rsidRPr="008E7C0E">
        <w:rPr>
          <w:i/>
        </w:rPr>
        <w:t>.</w:t>
      </w:r>
      <w:r w:rsidRPr="00C517D3">
        <w:t xml:space="preserve"> </w:t>
      </w:r>
      <w:r w:rsidRPr="008E7C0E">
        <w:rPr>
          <w:b/>
        </w:rPr>
        <w:t>12</w:t>
      </w:r>
      <w:r w:rsidRPr="00C517D3">
        <w:t xml:space="preserve"> (4), 892-898 (2017).</w:t>
      </w:r>
    </w:p>
    <w:p w14:paraId="318BAF8F" w14:textId="77777777" w:rsidR="008E7C0E" w:rsidRDefault="00F6009F" w:rsidP="004720A8">
      <w:pPr>
        <w:pStyle w:val="EndNoteBibliography"/>
        <w:numPr>
          <w:ilvl w:val="0"/>
          <w:numId w:val="2"/>
        </w:numPr>
        <w:ind w:left="0" w:firstLine="0"/>
      </w:pPr>
      <w:r w:rsidRPr="00C517D3">
        <w:t>Wu, T.</w:t>
      </w:r>
      <w:r w:rsidRPr="008E7C0E">
        <w:rPr>
          <w:i/>
        </w:rPr>
        <w:t xml:space="preserve"> </w:t>
      </w:r>
      <w:r w:rsidRPr="008E7C0E">
        <w:rPr>
          <w:iCs/>
        </w:rPr>
        <w:t>et al.</w:t>
      </w:r>
      <w:r w:rsidRPr="00C517D3">
        <w:t xml:space="preserve"> Targeted protein degradation as a powerful research tool in basic biology and drug target discovery. </w:t>
      </w:r>
      <w:r w:rsidRPr="008E7C0E">
        <w:rPr>
          <w:i/>
        </w:rPr>
        <w:t>Nat</w:t>
      </w:r>
      <w:r w:rsidR="008E7C0E">
        <w:rPr>
          <w:i/>
        </w:rPr>
        <w:t>ure</w:t>
      </w:r>
      <w:r w:rsidRPr="008E7C0E">
        <w:rPr>
          <w:i/>
        </w:rPr>
        <w:t xml:space="preserve"> Struct</w:t>
      </w:r>
      <w:r w:rsidR="008E7C0E">
        <w:rPr>
          <w:i/>
        </w:rPr>
        <w:t>ural and</w:t>
      </w:r>
      <w:r w:rsidRPr="008E7C0E">
        <w:rPr>
          <w:i/>
        </w:rPr>
        <w:t xml:space="preserve"> Mol</w:t>
      </w:r>
      <w:r w:rsidR="008E7C0E">
        <w:rPr>
          <w:i/>
        </w:rPr>
        <w:t>ecular</w:t>
      </w:r>
      <w:r w:rsidRPr="008E7C0E">
        <w:rPr>
          <w:i/>
        </w:rPr>
        <w:t xml:space="preserve"> Biol</w:t>
      </w:r>
      <w:r w:rsidR="008E7C0E">
        <w:rPr>
          <w:i/>
        </w:rPr>
        <w:t>ogy</w:t>
      </w:r>
      <w:r w:rsidRPr="008E7C0E">
        <w:rPr>
          <w:i/>
        </w:rPr>
        <w:t>.</w:t>
      </w:r>
      <w:r w:rsidRPr="00C517D3">
        <w:t xml:space="preserve"> </w:t>
      </w:r>
      <w:r w:rsidR="008E7C0E" w:rsidRPr="008E7C0E">
        <w:rPr>
          <w:b/>
          <w:bCs/>
        </w:rPr>
        <w:t>27</w:t>
      </w:r>
      <w:r w:rsidR="008E7C0E">
        <w:t xml:space="preserve">, 605-614 </w:t>
      </w:r>
      <w:r w:rsidRPr="00C517D3">
        <w:t>(2020).</w:t>
      </w:r>
    </w:p>
    <w:p w14:paraId="7886B5E3" w14:textId="77777777" w:rsidR="008E7C0E" w:rsidRDefault="00F6009F" w:rsidP="004720A8">
      <w:pPr>
        <w:pStyle w:val="EndNoteBibliography"/>
        <w:numPr>
          <w:ilvl w:val="0"/>
          <w:numId w:val="2"/>
        </w:numPr>
        <w:ind w:left="0" w:firstLine="0"/>
      </w:pPr>
      <w:r w:rsidRPr="00C517D3">
        <w:t>Hanan, E. J.</w:t>
      </w:r>
      <w:r w:rsidRPr="008E7C0E">
        <w:rPr>
          <w:iCs/>
        </w:rPr>
        <w:t xml:space="preserve"> et al.</w:t>
      </w:r>
      <w:r w:rsidRPr="00C517D3">
        <w:t xml:space="preserve"> Monomeric </w:t>
      </w:r>
      <w:r w:rsidR="008E7C0E">
        <w:t>t</w:t>
      </w:r>
      <w:r w:rsidRPr="00C517D3">
        <w:t xml:space="preserve">argeted </w:t>
      </w:r>
      <w:r w:rsidR="008E7C0E">
        <w:t>p</w:t>
      </w:r>
      <w:r w:rsidRPr="00C517D3">
        <w:t xml:space="preserve">rotein </w:t>
      </w:r>
      <w:r w:rsidR="008E7C0E">
        <w:t>d</w:t>
      </w:r>
      <w:r w:rsidRPr="00C517D3">
        <w:t xml:space="preserve">egraders. </w:t>
      </w:r>
      <w:r w:rsidRPr="008E7C0E">
        <w:rPr>
          <w:i/>
        </w:rPr>
        <w:t>J</w:t>
      </w:r>
      <w:r w:rsidR="008E7C0E">
        <w:rPr>
          <w:i/>
        </w:rPr>
        <w:t>ournal of</w:t>
      </w:r>
      <w:r w:rsidRPr="008E7C0E">
        <w:rPr>
          <w:i/>
        </w:rPr>
        <w:t xml:space="preserve"> Med</w:t>
      </w:r>
      <w:r w:rsidR="008E7C0E">
        <w:rPr>
          <w:i/>
        </w:rPr>
        <w:t>icinal</w:t>
      </w:r>
      <w:r w:rsidRPr="008E7C0E">
        <w:rPr>
          <w:i/>
        </w:rPr>
        <w:t xml:space="preserve"> Chem</w:t>
      </w:r>
      <w:r w:rsidR="008E7C0E">
        <w:rPr>
          <w:i/>
        </w:rPr>
        <w:t>istry</w:t>
      </w:r>
      <w:r w:rsidRPr="008E7C0E">
        <w:rPr>
          <w:i/>
        </w:rPr>
        <w:t>.</w:t>
      </w:r>
      <w:r w:rsidRPr="00C517D3">
        <w:t xml:space="preserve"> 10.1021/acs.jmedchem.0c00093, (2020).</w:t>
      </w:r>
    </w:p>
    <w:p w14:paraId="2D353966" w14:textId="594A2170" w:rsidR="008E7C0E" w:rsidRDefault="00F6009F" w:rsidP="004720A8">
      <w:pPr>
        <w:pStyle w:val="EndNoteBibliography"/>
        <w:numPr>
          <w:ilvl w:val="0"/>
          <w:numId w:val="2"/>
        </w:numPr>
        <w:ind w:left="0" w:firstLine="0"/>
      </w:pPr>
      <w:r w:rsidRPr="00C517D3">
        <w:t>Collins, I., Wang, H., Caldwell, J. J.</w:t>
      </w:r>
      <w:r w:rsidR="008E7C0E">
        <w:t>,</w:t>
      </w:r>
      <w:r w:rsidRPr="00C517D3">
        <w:t xml:space="preserve"> Chopra, R. Chemical approaches to targeted protein degradation through modulation of the ubiquitin-proteasome pathway.</w:t>
      </w:r>
      <w:r w:rsidR="008E7C0E">
        <w:t xml:space="preserve"> </w:t>
      </w:r>
      <w:r w:rsidRPr="008E7C0E">
        <w:rPr>
          <w:i/>
        </w:rPr>
        <w:t>Biochem</w:t>
      </w:r>
      <w:r w:rsidR="008E7C0E">
        <w:rPr>
          <w:i/>
        </w:rPr>
        <w:t>ical</w:t>
      </w:r>
      <w:r w:rsidRPr="008E7C0E">
        <w:rPr>
          <w:i/>
        </w:rPr>
        <w:t xml:space="preserve"> J</w:t>
      </w:r>
      <w:r w:rsidR="008E7C0E">
        <w:rPr>
          <w:i/>
        </w:rPr>
        <w:t>ournal</w:t>
      </w:r>
      <w:r w:rsidRPr="008E7C0E">
        <w:rPr>
          <w:i/>
        </w:rPr>
        <w:t>.</w:t>
      </w:r>
      <w:r w:rsidRPr="00C517D3">
        <w:t xml:space="preserve"> </w:t>
      </w:r>
      <w:r w:rsidRPr="008E7C0E">
        <w:rPr>
          <w:b/>
        </w:rPr>
        <w:t>474</w:t>
      </w:r>
      <w:r w:rsidRPr="00C517D3">
        <w:t xml:space="preserve"> (7), 1127-1147 (2017).</w:t>
      </w:r>
    </w:p>
    <w:p w14:paraId="196FEA46" w14:textId="77777777" w:rsidR="0010310D" w:rsidRDefault="00F6009F" w:rsidP="004720A8">
      <w:pPr>
        <w:pStyle w:val="EndNoteBibliography"/>
        <w:numPr>
          <w:ilvl w:val="0"/>
          <w:numId w:val="2"/>
        </w:numPr>
        <w:ind w:left="0" w:firstLine="0"/>
      </w:pPr>
      <w:r w:rsidRPr="00C517D3">
        <w:t>Carmony, K. C.</w:t>
      </w:r>
      <w:r w:rsidR="008E7C0E">
        <w:t>,</w:t>
      </w:r>
      <w:r w:rsidRPr="00C517D3">
        <w:t xml:space="preserve"> Kim, K. B. PROTAC-induced proteolytic targeting. </w:t>
      </w:r>
      <w:r w:rsidRPr="008E7C0E">
        <w:rPr>
          <w:i/>
        </w:rPr>
        <w:t>Methods</w:t>
      </w:r>
      <w:r w:rsidR="0010310D">
        <w:rPr>
          <w:i/>
        </w:rPr>
        <w:t xml:space="preserve"> in </w:t>
      </w:r>
      <w:r w:rsidRPr="008E7C0E">
        <w:rPr>
          <w:i/>
        </w:rPr>
        <w:t>Mol</w:t>
      </w:r>
      <w:r w:rsidR="008E7C0E">
        <w:rPr>
          <w:i/>
        </w:rPr>
        <w:t>ecular Biology</w:t>
      </w:r>
      <w:r w:rsidRPr="008E7C0E">
        <w:rPr>
          <w:i/>
        </w:rPr>
        <w:t>.</w:t>
      </w:r>
      <w:r w:rsidRPr="00C517D3">
        <w:t xml:space="preserve"> </w:t>
      </w:r>
      <w:r w:rsidRPr="008E7C0E">
        <w:rPr>
          <w:b/>
        </w:rPr>
        <w:t>832</w:t>
      </w:r>
      <w:r w:rsidR="0010310D">
        <w:t xml:space="preserve">, </w:t>
      </w:r>
      <w:r w:rsidRPr="00C517D3">
        <w:t>627-638 (2012).</w:t>
      </w:r>
    </w:p>
    <w:p w14:paraId="25267FFD" w14:textId="77777777" w:rsidR="0010310D" w:rsidRDefault="00F6009F" w:rsidP="004720A8">
      <w:pPr>
        <w:pStyle w:val="EndNoteBibliography"/>
        <w:numPr>
          <w:ilvl w:val="0"/>
          <w:numId w:val="2"/>
        </w:numPr>
        <w:ind w:left="0" w:firstLine="0"/>
      </w:pPr>
      <w:r w:rsidRPr="00C517D3">
        <w:t>Daniels, D. L., Riching, K. M.</w:t>
      </w:r>
      <w:r w:rsidR="0010310D">
        <w:t xml:space="preserve">, </w:t>
      </w:r>
      <w:r w:rsidRPr="00C517D3">
        <w:t xml:space="preserve">Urh, M. Monitoring and deciphering protein degradation pathways inside cells. </w:t>
      </w:r>
      <w:r w:rsidRPr="0010310D">
        <w:rPr>
          <w:i/>
        </w:rPr>
        <w:t>Drug Discov</w:t>
      </w:r>
      <w:r w:rsidR="0010310D">
        <w:rPr>
          <w:i/>
        </w:rPr>
        <w:t>ery</w:t>
      </w:r>
      <w:r w:rsidRPr="0010310D">
        <w:rPr>
          <w:i/>
        </w:rPr>
        <w:t xml:space="preserve"> Today</w:t>
      </w:r>
      <w:r w:rsidR="0010310D">
        <w:rPr>
          <w:i/>
        </w:rPr>
        <w:t>:</w:t>
      </w:r>
      <w:r w:rsidRPr="0010310D">
        <w:rPr>
          <w:i/>
        </w:rPr>
        <w:t xml:space="preserve"> Technol</w:t>
      </w:r>
      <w:r w:rsidR="0010310D">
        <w:rPr>
          <w:i/>
        </w:rPr>
        <w:t>ogies</w:t>
      </w:r>
      <w:r w:rsidRPr="0010310D">
        <w:rPr>
          <w:i/>
        </w:rPr>
        <w:t>.</w:t>
      </w:r>
      <w:r w:rsidRPr="00C517D3">
        <w:t xml:space="preserve"> </w:t>
      </w:r>
      <w:r w:rsidRPr="0010310D">
        <w:rPr>
          <w:b/>
        </w:rPr>
        <w:t>31</w:t>
      </w:r>
      <w:r w:rsidR="0010310D">
        <w:t xml:space="preserve">, </w:t>
      </w:r>
      <w:r w:rsidRPr="00C517D3">
        <w:t>61-68 (2019).</w:t>
      </w:r>
    </w:p>
    <w:p w14:paraId="73411052" w14:textId="77777777" w:rsidR="0010310D" w:rsidRDefault="00F6009F" w:rsidP="004720A8">
      <w:pPr>
        <w:pStyle w:val="EndNoteBibliography"/>
        <w:numPr>
          <w:ilvl w:val="0"/>
          <w:numId w:val="2"/>
        </w:numPr>
        <w:ind w:left="0" w:firstLine="0"/>
      </w:pPr>
      <w:r w:rsidRPr="00C517D3">
        <w:t>Gu, S., Cui, D., Chen, X., Xiong, X.</w:t>
      </w:r>
      <w:r w:rsidR="0010310D">
        <w:t xml:space="preserve">, </w:t>
      </w:r>
      <w:r w:rsidRPr="00C517D3">
        <w:t xml:space="preserve"> Zhao, Y. PROTACs: An </w:t>
      </w:r>
      <w:r w:rsidR="0010310D">
        <w:t>e</w:t>
      </w:r>
      <w:r w:rsidRPr="00C517D3">
        <w:t xml:space="preserve">merging </w:t>
      </w:r>
      <w:r w:rsidR="0010310D">
        <w:t>t</w:t>
      </w:r>
      <w:r w:rsidRPr="00C517D3">
        <w:t xml:space="preserve">argeting </w:t>
      </w:r>
      <w:r w:rsidR="0010310D">
        <w:t>t</w:t>
      </w:r>
      <w:r w:rsidRPr="00C517D3">
        <w:t xml:space="preserve">echnique for </w:t>
      </w:r>
      <w:r w:rsidR="0010310D">
        <w:t>p</w:t>
      </w:r>
      <w:r w:rsidRPr="00C517D3">
        <w:t xml:space="preserve">rotein </w:t>
      </w:r>
      <w:r w:rsidR="0010310D">
        <w:t>d</w:t>
      </w:r>
      <w:r w:rsidRPr="00C517D3">
        <w:t xml:space="preserve">egradation in </w:t>
      </w:r>
      <w:r w:rsidR="0010310D">
        <w:t>d</w:t>
      </w:r>
      <w:r w:rsidRPr="00C517D3">
        <w:t xml:space="preserve">rug </w:t>
      </w:r>
      <w:r w:rsidR="0010310D">
        <w:t>d</w:t>
      </w:r>
      <w:r w:rsidRPr="00C517D3">
        <w:t xml:space="preserve">iscovery. </w:t>
      </w:r>
      <w:r w:rsidRPr="0010310D">
        <w:rPr>
          <w:i/>
        </w:rPr>
        <w:t>Bioessays.</w:t>
      </w:r>
      <w:r w:rsidRPr="00C517D3">
        <w:t xml:space="preserve"> </w:t>
      </w:r>
      <w:r w:rsidRPr="0010310D">
        <w:rPr>
          <w:b/>
        </w:rPr>
        <w:t>40</w:t>
      </w:r>
      <w:r w:rsidRPr="00C517D3">
        <w:t xml:space="preserve"> (4), e1700247 (2018).</w:t>
      </w:r>
    </w:p>
    <w:p w14:paraId="7E863746" w14:textId="77777777" w:rsidR="0010310D" w:rsidRDefault="00F6009F" w:rsidP="004720A8">
      <w:pPr>
        <w:pStyle w:val="EndNoteBibliography"/>
        <w:numPr>
          <w:ilvl w:val="0"/>
          <w:numId w:val="2"/>
        </w:numPr>
        <w:ind w:left="0" w:firstLine="0"/>
      </w:pPr>
      <w:r w:rsidRPr="00C517D3">
        <w:t>Neklesa, T. K., Winkler, J. D.</w:t>
      </w:r>
      <w:r w:rsidR="0010310D">
        <w:t>,</w:t>
      </w:r>
      <w:r w:rsidRPr="00C517D3">
        <w:t xml:space="preserve"> Crews, C. M. Targeted protein degradation by PROTACs. </w:t>
      </w:r>
      <w:r w:rsidRPr="0010310D">
        <w:rPr>
          <w:i/>
        </w:rPr>
        <w:t>Pharmacol</w:t>
      </w:r>
      <w:r w:rsidR="0010310D">
        <w:rPr>
          <w:i/>
        </w:rPr>
        <w:t>ogy and</w:t>
      </w:r>
      <w:r w:rsidRPr="0010310D">
        <w:rPr>
          <w:i/>
        </w:rPr>
        <w:t xml:space="preserve"> Ther</w:t>
      </w:r>
      <w:r w:rsidR="0010310D">
        <w:rPr>
          <w:i/>
        </w:rPr>
        <w:t>apy</w:t>
      </w:r>
      <w:r w:rsidRPr="0010310D">
        <w:rPr>
          <w:i/>
        </w:rPr>
        <w:t>.</w:t>
      </w:r>
      <w:r w:rsidRPr="00C517D3">
        <w:t xml:space="preserve"> </w:t>
      </w:r>
      <w:r w:rsidRPr="0010310D">
        <w:rPr>
          <w:b/>
        </w:rPr>
        <w:t>174</w:t>
      </w:r>
      <w:r w:rsidR="0010310D">
        <w:t xml:space="preserve">, </w:t>
      </w:r>
      <w:r w:rsidRPr="00C517D3">
        <w:t>138-144 (2017).</w:t>
      </w:r>
    </w:p>
    <w:p w14:paraId="31580E71" w14:textId="77777777" w:rsidR="0010310D" w:rsidRDefault="00F6009F" w:rsidP="004720A8">
      <w:pPr>
        <w:pStyle w:val="EndNoteBibliography"/>
        <w:numPr>
          <w:ilvl w:val="0"/>
          <w:numId w:val="2"/>
        </w:numPr>
        <w:ind w:left="0" w:firstLine="0"/>
      </w:pPr>
      <w:r w:rsidRPr="00C517D3">
        <w:t>Raina, K.</w:t>
      </w:r>
      <w:r w:rsidR="0010310D">
        <w:t>,</w:t>
      </w:r>
      <w:r w:rsidRPr="00C517D3">
        <w:t xml:space="preserve"> Crews, C. M. Targeted protein knockdown using small molecule degraders. </w:t>
      </w:r>
      <w:r w:rsidRPr="0010310D">
        <w:rPr>
          <w:i/>
        </w:rPr>
        <w:t>Curr</w:t>
      </w:r>
      <w:r w:rsidR="0010310D">
        <w:rPr>
          <w:i/>
        </w:rPr>
        <w:t>ent</w:t>
      </w:r>
      <w:r w:rsidRPr="0010310D">
        <w:rPr>
          <w:i/>
        </w:rPr>
        <w:t xml:space="preserve"> Opin</w:t>
      </w:r>
      <w:r w:rsidR="0010310D">
        <w:rPr>
          <w:i/>
        </w:rPr>
        <w:t>ion in</w:t>
      </w:r>
      <w:r w:rsidRPr="0010310D">
        <w:rPr>
          <w:i/>
        </w:rPr>
        <w:t xml:space="preserve"> Chem</w:t>
      </w:r>
      <w:r w:rsidR="0010310D">
        <w:rPr>
          <w:i/>
        </w:rPr>
        <w:t>ical</w:t>
      </w:r>
      <w:r w:rsidRPr="0010310D">
        <w:rPr>
          <w:i/>
        </w:rPr>
        <w:t xml:space="preserve"> Biol</w:t>
      </w:r>
      <w:r w:rsidR="0010310D">
        <w:rPr>
          <w:i/>
        </w:rPr>
        <w:t>ogy</w:t>
      </w:r>
      <w:r w:rsidRPr="0010310D">
        <w:rPr>
          <w:i/>
        </w:rPr>
        <w:t>.</w:t>
      </w:r>
      <w:r w:rsidRPr="00C517D3">
        <w:t xml:space="preserve"> </w:t>
      </w:r>
      <w:r w:rsidRPr="0010310D">
        <w:rPr>
          <w:b/>
        </w:rPr>
        <w:t>39</w:t>
      </w:r>
      <w:r w:rsidR="0010310D">
        <w:t xml:space="preserve">, </w:t>
      </w:r>
      <w:r w:rsidRPr="00C517D3">
        <w:t>46-53 (2017)</w:t>
      </w:r>
      <w:r w:rsidR="0010310D">
        <w:t>.</w:t>
      </w:r>
    </w:p>
    <w:p w14:paraId="27DD66BD" w14:textId="77777777" w:rsidR="0010310D" w:rsidRDefault="00F6009F" w:rsidP="004720A8">
      <w:pPr>
        <w:pStyle w:val="EndNoteBibliography"/>
        <w:numPr>
          <w:ilvl w:val="0"/>
          <w:numId w:val="2"/>
        </w:numPr>
        <w:ind w:left="0" w:firstLine="0"/>
      </w:pPr>
      <w:r w:rsidRPr="00C517D3">
        <w:t>Riching, K. M.</w:t>
      </w:r>
      <w:r w:rsidRPr="0010310D">
        <w:rPr>
          <w:i/>
        </w:rPr>
        <w:t xml:space="preserve"> </w:t>
      </w:r>
      <w:r w:rsidRPr="0010310D">
        <w:rPr>
          <w:iCs/>
        </w:rPr>
        <w:t>et al.</w:t>
      </w:r>
      <w:r w:rsidRPr="00C517D3">
        <w:t xml:space="preserve"> Quantitative </w:t>
      </w:r>
      <w:r w:rsidR="0010310D">
        <w:t>l</w:t>
      </w:r>
      <w:r w:rsidRPr="00C517D3">
        <w:t>ive-</w:t>
      </w:r>
      <w:r w:rsidR="0010310D">
        <w:t>c</w:t>
      </w:r>
      <w:r w:rsidRPr="00C517D3">
        <w:t xml:space="preserve">ell </w:t>
      </w:r>
      <w:r w:rsidR="0010310D">
        <w:t>k</w:t>
      </w:r>
      <w:r w:rsidRPr="00C517D3">
        <w:t xml:space="preserve">inetic </w:t>
      </w:r>
      <w:r w:rsidR="0010310D">
        <w:t>d</w:t>
      </w:r>
      <w:r w:rsidRPr="00C517D3">
        <w:t xml:space="preserve">egradation and </w:t>
      </w:r>
      <w:r w:rsidR="0010310D">
        <w:t>m</w:t>
      </w:r>
      <w:r w:rsidRPr="00C517D3">
        <w:t xml:space="preserve">echanistic </w:t>
      </w:r>
      <w:r w:rsidR="0010310D">
        <w:t>p</w:t>
      </w:r>
      <w:r w:rsidRPr="00C517D3">
        <w:t xml:space="preserve">rofiling of PROTAC </w:t>
      </w:r>
      <w:r w:rsidR="0010310D">
        <w:t>m</w:t>
      </w:r>
      <w:r w:rsidRPr="00C517D3">
        <w:t xml:space="preserve">ode of </w:t>
      </w:r>
      <w:r w:rsidR="0010310D">
        <w:t>a</w:t>
      </w:r>
      <w:r w:rsidRPr="00C517D3">
        <w:t xml:space="preserve">ction. </w:t>
      </w:r>
      <w:r w:rsidRPr="0010310D">
        <w:rPr>
          <w:i/>
        </w:rPr>
        <w:t>ACS Chem</w:t>
      </w:r>
      <w:r w:rsidR="0010310D">
        <w:rPr>
          <w:i/>
        </w:rPr>
        <w:t>ical</w:t>
      </w:r>
      <w:r w:rsidRPr="0010310D">
        <w:rPr>
          <w:i/>
        </w:rPr>
        <w:t xml:space="preserve"> Biol</w:t>
      </w:r>
      <w:r w:rsidR="0010310D">
        <w:rPr>
          <w:i/>
        </w:rPr>
        <w:t>ogy</w:t>
      </w:r>
      <w:r w:rsidRPr="0010310D">
        <w:rPr>
          <w:i/>
        </w:rPr>
        <w:t>.</w:t>
      </w:r>
      <w:r w:rsidRPr="00C517D3">
        <w:t xml:space="preserve"> </w:t>
      </w:r>
      <w:r w:rsidRPr="0010310D">
        <w:rPr>
          <w:b/>
        </w:rPr>
        <w:t>13</w:t>
      </w:r>
      <w:r w:rsidRPr="00C517D3">
        <w:t xml:space="preserve"> (9), 2758-2770 (2018).</w:t>
      </w:r>
    </w:p>
    <w:p w14:paraId="30D58069" w14:textId="77777777" w:rsidR="0010310D" w:rsidRDefault="00F6009F" w:rsidP="004720A8">
      <w:pPr>
        <w:pStyle w:val="EndNoteBibliography"/>
        <w:numPr>
          <w:ilvl w:val="0"/>
          <w:numId w:val="2"/>
        </w:numPr>
        <w:ind w:left="0" w:firstLine="0"/>
      </w:pPr>
      <w:r w:rsidRPr="00C517D3">
        <w:t>Schwinn, M. K.</w:t>
      </w:r>
      <w:r w:rsidRPr="0010310D">
        <w:rPr>
          <w:i/>
        </w:rPr>
        <w:t xml:space="preserve"> </w:t>
      </w:r>
      <w:r w:rsidRPr="0010310D">
        <w:rPr>
          <w:iCs/>
        </w:rPr>
        <w:t>et al.</w:t>
      </w:r>
      <w:r w:rsidRPr="00C517D3">
        <w:t xml:space="preserve"> CRISPR-</w:t>
      </w:r>
      <w:r w:rsidR="0010310D">
        <w:t>m</w:t>
      </w:r>
      <w:r w:rsidRPr="00C517D3">
        <w:t xml:space="preserve">ediated </w:t>
      </w:r>
      <w:r w:rsidR="0010310D">
        <w:t>t</w:t>
      </w:r>
      <w:r w:rsidRPr="00C517D3">
        <w:t xml:space="preserve">agging of </w:t>
      </w:r>
      <w:r w:rsidR="0010310D">
        <w:t>e</w:t>
      </w:r>
      <w:r w:rsidRPr="00C517D3">
        <w:t xml:space="preserve">ndogenous </w:t>
      </w:r>
      <w:r w:rsidR="0010310D">
        <w:t>p</w:t>
      </w:r>
      <w:r w:rsidRPr="00C517D3">
        <w:t xml:space="preserve">roteins with a </w:t>
      </w:r>
      <w:r w:rsidR="0010310D">
        <w:t>l</w:t>
      </w:r>
      <w:r w:rsidRPr="00C517D3">
        <w:t xml:space="preserve">uminescent </w:t>
      </w:r>
      <w:r w:rsidR="0010310D">
        <w:t>p</w:t>
      </w:r>
      <w:r w:rsidRPr="00C517D3">
        <w:t xml:space="preserve">eptide. </w:t>
      </w:r>
      <w:r w:rsidRPr="0010310D">
        <w:rPr>
          <w:i/>
        </w:rPr>
        <w:t>ACS Chem</w:t>
      </w:r>
      <w:r w:rsidR="0010310D">
        <w:rPr>
          <w:i/>
        </w:rPr>
        <w:t>ical</w:t>
      </w:r>
      <w:r w:rsidRPr="0010310D">
        <w:rPr>
          <w:i/>
        </w:rPr>
        <w:t xml:space="preserve"> Biol</w:t>
      </w:r>
      <w:r w:rsidR="0010310D">
        <w:rPr>
          <w:i/>
        </w:rPr>
        <w:t>ogy</w:t>
      </w:r>
      <w:r w:rsidRPr="0010310D">
        <w:rPr>
          <w:i/>
        </w:rPr>
        <w:t>.</w:t>
      </w:r>
      <w:r w:rsidRPr="00C517D3">
        <w:t xml:space="preserve"> </w:t>
      </w:r>
      <w:r w:rsidRPr="0010310D">
        <w:rPr>
          <w:b/>
        </w:rPr>
        <w:t>13</w:t>
      </w:r>
      <w:r w:rsidRPr="00C517D3">
        <w:t xml:space="preserve"> (2), 467-474 (2018).</w:t>
      </w:r>
    </w:p>
    <w:p w14:paraId="7DAFDF80" w14:textId="77777777" w:rsidR="0010310D" w:rsidRDefault="00F6009F" w:rsidP="004720A8">
      <w:pPr>
        <w:pStyle w:val="EndNoteBibliography"/>
        <w:numPr>
          <w:ilvl w:val="0"/>
          <w:numId w:val="2"/>
        </w:numPr>
        <w:ind w:left="0" w:firstLine="0"/>
      </w:pPr>
      <w:r w:rsidRPr="00C517D3">
        <w:t>Schwinn, M. K., Steffen, L. S., Zimmerman, K., Wood, K. V.</w:t>
      </w:r>
      <w:r w:rsidR="0010310D">
        <w:t>,</w:t>
      </w:r>
      <w:r w:rsidRPr="00C517D3">
        <w:t xml:space="preserve"> Machleidt, T. A </w:t>
      </w:r>
      <w:r w:rsidR="0010310D">
        <w:t>s</w:t>
      </w:r>
      <w:r w:rsidRPr="00C517D3">
        <w:t xml:space="preserve">imple and </w:t>
      </w:r>
      <w:r w:rsidR="0010310D">
        <w:t>s</w:t>
      </w:r>
      <w:r w:rsidRPr="00C517D3">
        <w:t xml:space="preserve">calable </w:t>
      </w:r>
      <w:r w:rsidR="0010310D">
        <w:t>s</w:t>
      </w:r>
      <w:r w:rsidRPr="00C517D3">
        <w:t xml:space="preserve">trategy for </w:t>
      </w:r>
      <w:r w:rsidR="0010310D">
        <w:t>a</w:t>
      </w:r>
      <w:r w:rsidRPr="00C517D3">
        <w:t xml:space="preserve">nalysis of </w:t>
      </w:r>
      <w:r w:rsidR="0010310D">
        <w:t>e</w:t>
      </w:r>
      <w:r w:rsidRPr="00C517D3">
        <w:t xml:space="preserve">ndogenous </w:t>
      </w:r>
      <w:r w:rsidR="0010310D">
        <w:t>p</w:t>
      </w:r>
      <w:r w:rsidRPr="00C517D3">
        <w:t xml:space="preserve">rotein </w:t>
      </w:r>
      <w:r w:rsidR="0010310D">
        <w:t>d</w:t>
      </w:r>
      <w:r w:rsidRPr="00C517D3">
        <w:t xml:space="preserve">ynamics. </w:t>
      </w:r>
      <w:r w:rsidRPr="0010310D">
        <w:rPr>
          <w:i/>
        </w:rPr>
        <w:t>Sci</w:t>
      </w:r>
      <w:r w:rsidR="0010310D">
        <w:rPr>
          <w:i/>
        </w:rPr>
        <w:t>ence</w:t>
      </w:r>
      <w:r w:rsidRPr="0010310D">
        <w:rPr>
          <w:i/>
        </w:rPr>
        <w:t xml:space="preserve"> Rep</w:t>
      </w:r>
      <w:r w:rsidR="0010310D">
        <w:rPr>
          <w:i/>
        </w:rPr>
        <w:t>orts</w:t>
      </w:r>
      <w:r w:rsidRPr="0010310D">
        <w:rPr>
          <w:i/>
        </w:rPr>
        <w:t>.</w:t>
      </w:r>
      <w:r w:rsidRPr="00C517D3">
        <w:t xml:space="preserve"> </w:t>
      </w:r>
      <w:r w:rsidRPr="0010310D">
        <w:rPr>
          <w:b/>
        </w:rPr>
        <w:t>10</w:t>
      </w:r>
      <w:r w:rsidRPr="00C517D3">
        <w:t xml:space="preserve"> (1), 8953 (2020).</w:t>
      </w:r>
    </w:p>
    <w:p w14:paraId="7BD3B109" w14:textId="77777777" w:rsidR="0010310D" w:rsidRDefault="00F6009F" w:rsidP="004720A8">
      <w:pPr>
        <w:pStyle w:val="EndNoteBibliography"/>
        <w:numPr>
          <w:ilvl w:val="0"/>
          <w:numId w:val="2"/>
        </w:numPr>
        <w:ind w:left="0" w:firstLine="0"/>
      </w:pPr>
      <w:r w:rsidRPr="00C517D3">
        <w:t>Bensimon, A.</w:t>
      </w:r>
      <w:r w:rsidRPr="0010310D">
        <w:rPr>
          <w:i/>
        </w:rPr>
        <w:t xml:space="preserve"> </w:t>
      </w:r>
      <w:r w:rsidRPr="0010310D">
        <w:rPr>
          <w:iCs/>
        </w:rPr>
        <w:t>et al.</w:t>
      </w:r>
      <w:r w:rsidRPr="00C517D3">
        <w:t xml:space="preserve"> Targeted </w:t>
      </w:r>
      <w:r w:rsidR="0010310D">
        <w:t>d</w:t>
      </w:r>
      <w:r w:rsidRPr="00C517D3">
        <w:t xml:space="preserve">egradation of SLC </w:t>
      </w:r>
      <w:r w:rsidR="0010310D">
        <w:t>t</w:t>
      </w:r>
      <w:r w:rsidRPr="00C517D3">
        <w:t xml:space="preserve">ransporters </w:t>
      </w:r>
      <w:r w:rsidR="0010310D">
        <w:t>r</w:t>
      </w:r>
      <w:r w:rsidRPr="00C517D3">
        <w:t xml:space="preserve">eveals </w:t>
      </w:r>
      <w:r w:rsidR="0010310D">
        <w:t>a</w:t>
      </w:r>
      <w:r w:rsidRPr="00C517D3">
        <w:t xml:space="preserve">menability of </w:t>
      </w:r>
      <w:r w:rsidR="0010310D">
        <w:t>m</w:t>
      </w:r>
      <w:r w:rsidRPr="00C517D3">
        <w:t>ulti-</w:t>
      </w:r>
      <w:r w:rsidR="0010310D">
        <w:lastRenderedPageBreak/>
        <w:t>p</w:t>
      </w:r>
      <w:r w:rsidRPr="00C517D3">
        <w:t xml:space="preserve">ass </w:t>
      </w:r>
      <w:r w:rsidR="0010310D">
        <w:t>t</w:t>
      </w:r>
      <w:r w:rsidRPr="00C517D3">
        <w:t xml:space="preserve">ransmembrane </w:t>
      </w:r>
      <w:r w:rsidR="0010310D">
        <w:t>p</w:t>
      </w:r>
      <w:r w:rsidRPr="00C517D3">
        <w:t xml:space="preserve">roteins to </w:t>
      </w:r>
      <w:r w:rsidR="0010310D">
        <w:t>l</w:t>
      </w:r>
      <w:r w:rsidRPr="00C517D3">
        <w:t>igand-</w:t>
      </w:r>
      <w:r w:rsidR="0010310D">
        <w:t>i</w:t>
      </w:r>
      <w:r w:rsidRPr="00C517D3">
        <w:t xml:space="preserve">nduced </w:t>
      </w:r>
      <w:r w:rsidR="0010310D">
        <w:t>p</w:t>
      </w:r>
      <w:r w:rsidRPr="00C517D3">
        <w:t xml:space="preserve">roteolysis. </w:t>
      </w:r>
      <w:r w:rsidRPr="0010310D">
        <w:rPr>
          <w:i/>
        </w:rPr>
        <w:t>Cell Chem</w:t>
      </w:r>
      <w:r w:rsidR="0010310D">
        <w:rPr>
          <w:i/>
        </w:rPr>
        <w:t>ical</w:t>
      </w:r>
      <w:r w:rsidRPr="0010310D">
        <w:rPr>
          <w:i/>
        </w:rPr>
        <w:t xml:space="preserve"> Biol</w:t>
      </w:r>
      <w:r w:rsidR="0010310D">
        <w:rPr>
          <w:i/>
        </w:rPr>
        <w:t>ogy</w:t>
      </w:r>
      <w:r w:rsidRPr="0010310D">
        <w:rPr>
          <w:i/>
        </w:rPr>
        <w:t>.</w:t>
      </w:r>
      <w:r w:rsidRPr="00C517D3">
        <w:t xml:space="preserve"> </w:t>
      </w:r>
      <w:r w:rsidRPr="0010310D">
        <w:rPr>
          <w:b/>
        </w:rPr>
        <w:t>27</w:t>
      </w:r>
      <w:r w:rsidRPr="00C517D3">
        <w:t xml:space="preserve"> (6), 728-739 (2020).</w:t>
      </w:r>
    </w:p>
    <w:p w14:paraId="0A7719D8" w14:textId="77777777" w:rsidR="0010310D" w:rsidRDefault="00F6009F" w:rsidP="004720A8">
      <w:pPr>
        <w:pStyle w:val="EndNoteBibliography"/>
        <w:numPr>
          <w:ilvl w:val="0"/>
          <w:numId w:val="2"/>
        </w:numPr>
        <w:ind w:left="0" w:firstLine="0"/>
      </w:pPr>
      <w:r w:rsidRPr="00C517D3">
        <w:t>Bondeson, D. P.</w:t>
      </w:r>
      <w:r w:rsidRPr="0010310D">
        <w:rPr>
          <w:iCs/>
        </w:rPr>
        <w:t xml:space="preserve"> et al.</w:t>
      </w:r>
      <w:r w:rsidRPr="00C517D3">
        <w:t xml:space="preserve"> Lessons in PROTAC </w:t>
      </w:r>
      <w:r w:rsidR="0010310D">
        <w:t>d</w:t>
      </w:r>
      <w:r w:rsidRPr="00C517D3">
        <w:t xml:space="preserve">esign from </w:t>
      </w:r>
      <w:r w:rsidR="0010310D">
        <w:t>s</w:t>
      </w:r>
      <w:r w:rsidRPr="00C517D3">
        <w:t xml:space="preserve">elective </w:t>
      </w:r>
      <w:r w:rsidR="0010310D">
        <w:t>d</w:t>
      </w:r>
      <w:r w:rsidRPr="00C517D3">
        <w:t xml:space="preserve">egradation with a </w:t>
      </w:r>
      <w:r w:rsidR="0010310D">
        <w:t>p</w:t>
      </w:r>
      <w:r w:rsidRPr="00C517D3">
        <w:t xml:space="preserve">romiscuous </w:t>
      </w:r>
      <w:r w:rsidR="0010310D">
        <w:t>w</w:t>
      </w:r>
      <w:r w:rsidRPr="00C517D3">
        <w:t xml:space="preserve">arhead. </w:t>
      </w:r>
      <w:r w:rsidRPr="0010310D">
        <w:rPr>
          <w:i/>
        </w:rPr>
        <w:t>Cell Chem</w:t>
      </w:r>
      <w:r w:rsidR="0010310D">
        <w:rPr>
          <w:i/>
        </w:rPr>
        <w:t>ical</w:t>
      </w:r>
      <w:r w:rsidRPr="0010310D">
        <w:rPr>
          <w:i/>
        </w:rPr>
        <w:t xml:space="preserve"> Biol</w:t>
      </w:r>
      <w:r w:rsidR="0010310D">
        <w:rPr>
          <w:i/>
        </w:rPr>
        <w:t>ogy</w:t>
      </w:r>
      <w:r w:rsidRPr="0010310D">
        <w:rPr>
          <w:i/>
        </w:rPr>
        <w:t>.</w:t>
      </w:r>
      <w:r w:rsidRPr="00C517D3">
        <w:t xml:space="preserve"> </w:t>
      </w:r>
      <w:r w:rsidRPr="0010310D">
        <w:rPr>
          <w:b/>
        </w:rPr>
        <w:t>25</w:t>
      </w:r>
      <w:r w:rsidRPr="00C517D3">
        <w:t xml:space="preserve"> (1), 78-87 (2018).</w:t>
      </w:r>
    </w:p>
    <w:p w14:paraId="42C094DB" w14:textId="77777777" w:rsidR="0010310D" w:rsidRDefault="00F6009F" w:rsidP="004720A8">
      <w:pPr>
        <w:pStyle w:val="EndNoteBibliography"/>
        <w:numPr>
          <w:ilvl w:val="0"/>
          <w:numId w:val="2"/>
        </w:numPr>
        <w:ind w:left="0" w:firstLine="0"/>
      </w:pPr>
      <w:r w:rsidRPr="00C517D3">
        <w:t>Buckley, D. L.</w:t>
      </w:r>
      <w:r w:rsidRPr="0010310D">
        <w:rPr>
          <w:iCs/>
        </w:rPr>
        <w:t xml:space="preserve"> et al. </w:t>
      </w:r>
      <w:r w:rsidRPr="00C517D3">
        <w:t xml:space="preserve">HaloPROTACS: Use of </w:t>
      </w:r>
      <w:r w:rsidR="0010310D">
        <w:t>s</w:t>
      </w:r>
      <w:r w:rsidRPr="00C517D3">
        <w:t xml:space="preserve">mall </w:t>
      </w:r>
      <w:r w:rsidR="0010310D">
        <w:t>m</w:t>
      </w:r>
      <w:r w:rsidRPr="00C517D3">
        <w:t xml:space="preserve">olecule PROTACs to </w:t>
      </w:r>
      <w:r w:rsidR="0010310D">
        <w:t>i</w:t>
      </w:r>
      <w:r w:rsidRPr="00C517D3">
        <w:t xml:space="preserve">nduce </w:t>
      </w:r>
      <w:r w:rsidR="0010310D">
        <w:t>d</w:t>
      </w:r>
      <w:r w:rsidRPr="00C517D3">
        <w:t xml:space="preserve">egradation of HaloTag </w:t>
      </w:r>
      <w:r w:rsidR="0010310D">
        <w:t>f</w:t>
      </w:r>
      <w:r w:rsidRPr="00C517D3">
        <w:t xml:space="preserve">usion </w:t>
      </w:r>
      <w:r w:rsidR="0010310D">
        <w:t>p</w:t>
      </w:r>
      <w:r w:rsidRPr="00C517D3">
        <w:t xml:space="preserve">roteins. </w:t>
      </w:r>
      <w:r w:rsidRPr="0010310D">
        <w:rPr>
          <w:i/>
        </w:rPr>
        <w:t>ACS Chem</w:t>
      </w:r>
      <w:r w:rsidR="0010310D">
        <w:rPr>
          <w:i/>
        </w:rPr>
        <w:t>ical</w:t>
      </w:r>
      <w:r w:rsidRPr="0010310D">
        <w:rPr>
          <w:i/>
        </w:rPr>
        <w:t xml:space="preserve"> Biol</w:t>
      </w:r>
      <w:r w:rsidR="0010310D">
        <w:rPr>
          <w:i/>
        </w:rPr>
        <w:t>ogy</w:t>
      </w:r>
      <w:r w:rsidRPr="0010310D">
        <w:rPr>
          <w:i/>
        </w:rPr>
        <w:t>.</w:t>
      </w:r>
      <w:r w:rsidRPr="00C517D3">
        <w:t xml:space="preserve"> </w:t>
      </w:r>
      <w:r w:rsidRPr="0010310D">
        <w:rPr>
          <w:b/>
        </w:rPr>
        <w:t>10</w:t>
      </w:r>
      <w:r w:rsidRPr="00C517D3">
        <w:t xml:space="preserve"> (8), 1831-1837 (2015).</w:t>
      </w:r>
    </w:p>
    <w:p w14:paraId="2462CB91" w14:textId="77777777" w:rsidR="0010310D" w:rsidRDefault="00F6009F" w:rsidP="004720A8">
      <w:pPr>
        <w:pStyle w:val="EndNoteBibliography"/>
        <w:numPr>
          <w:ilvl w:val="0"/>
          <w:numId w:val="2"/>
        </w:numPr>
        <w:ind w:left="0" w:firstLine="0"/>
      </w:pPr>
      <w:r w:rsidRPr="00C517D3">
        <w:t>Bulatov, E.</w:t>
      </w:r>
      <w:r w:rsidR="0010310D">
        <w:t xml:space="preserve">, </w:t>
      </w:r>
      <w:r w:rsidRPr="00C517D3">
        <w:t xml:space="preserve">Ciulli, A. Targeting Cullin-RING E3 ubiquitin ligases for drug discovery: structure, assembly and small-molecule modulation. </w:t>
      </w:r>
      <w:r w:rsidRPr="0010310D">
        <w:rPr>
          <w:i/>
        </w:rPr>
        <w:t>Biochem</w:t>
      </w:r>
      <w:r w:rsidR="0010310D">
        <w:rPr>
          <w:i/>
        </w:rPr>
        <w:t>ical</w:t>
      </w:r>
      <w:r w:rsidRPr="0010310D">
        <w:rPr>
          <w:i/>
        </w:rPr>
        <w:t xml:space="preserve"> J</w:t>
      </w:r>
      <w:r w:rsidR="0010310D">
        <w:rPr>
          <w:i/>
        </w:rPr>
        <w:t>ournal</w:t>
      </w:r>
      <w:r w:rsidRPr="0010310D">
        <w:rPr>
          <w:i/>
        </w:rPr>
        <w:t>.</w:t>
      </w:r>
      <w:r w:rsidRPr="00C517D3">
        <w:t xml:space="preserve"> </w:t>
      </w:r>
      <w:r w:rsidRPr="0010310D">
        <w:rPr>
          <w:b/>
        </w:rPr>
        <w:t>467</w:t>
      </w:r>
      <w:r w:rsidRPr="00C517D3">
        <w:t xml:space="preserve"> (3), 365-386 (2015).</w:t>
      </w:r>
    </w:p>
    <w:p w14:paraId="2BDA719F" w14:textId="77777777" w:rsidR="0010310D" w:rsidRDefault="00F6009F" w:rsidP="004720A8">
      <w:pPr>
        <w:pStyle w:val="EndNoteBibliography"/>
        <w:numPr>
          <w:ilvl w:val="0"/>
          <w:numId w:val="2"/>
        </w:numPr>
        <w:ind w:left="0" w:firstLine="0"/>
      </w:pPr>
      <w:r w:rsidRPr="00C517D3">
        <w:t>Burslem, G. M.</w:t>
      </w:r>
      <w:r w:rsidRPr="0010310D">
        <w:rPr>
          <w:i/>
        </w:rPr>
        <w:t xml:space="preserve"> </w:t>
      </w:r>
      <w:r w:rsidRPr="0010310D">
        <w:rPr>
          <w:iCs/>
        </w:rPr>
        <w:t>et al.</w:t>
      </w:r>
      <w:r w:rsidRPr="00C517D3">
        <w:t xml:space="preserve"> The </w:t>
      </w:r>
      <w:r w:rsidR="0010310D">
        <w:t>a</w:t>
      </w:r>
      <w:r w:rsidRPr="00C517D3">
        <w:t xml:space="preserve">dvantages of </w:t>
      </w:r>
      <w:r w:rsidR="0010310D">
        <w:t>t</w:t>
      </w:r>
      <w:r w:rsidRPr="00C517D3">
        <w:t xml:space="preserve">argeted </w:t>
      </w:r>
      <w:r w:rsidR="0010310D">
        <w:t>p</w:t>
      </w:r>
      <w:r w:rsidRPr="00C517D3">
        <w:t xml:space="preserve">rotein </w:t>
      </w:r>
      <w:r w:rsidR="0010310D">
        <w:t>d</w:t>
      </w:r>
      <w:r w:rsidRPr="00C517D3">
        <w:t xml:space="preserve">egradation </w:t>
      </w:r>
      <w:r w:rsidR="0010310D">
        <w:t>o</w:t>
      </w:r>
      <w:r w:rsidRPr="00C517D3">
        <w:t xml:space="preserve">ver </w:t>
      </w:r>
      <w:r w:rsidR="0010310D">
        <w:t>i</w:t>
      </w:r>
      <w:r w:rsidRPr="00C517D3">
        <w:t xml:space="preserve">nhibition: An RTK </w:t>
      </w:r>
      <w:r w:rsidR="0010310D">
        <w:t>c</w:t>
      </w:r>
      <w:r w:rsidRPr="00C517D3">
        <w:t xml:space="preserve">ase </w:t>
      </w:r>
      <w:r w:rsidR="0010310D">
        <w:t>s</w:t>
      </w:r>
      <w:r w:rsidRPr="00C517D3">
        <w:t xml:space="preserve">tudy. </w:t>
      </w:r>
      <w:r w:rsidRPr="0010310D">
        <w:rPr>
          <w:i/>
        </w:rPr>
        <w:t>Cell Chem</w:t>
      </w:r>
      <w:r w:rsidR="0010310D">
        <w:rPr>
          <w:i/>
        </w:rPr>
        <w:t>ical</w:t>
      </w:r>
      <w:r w:rsidRPr="0010310D">
        <w:rPr>
          <w:i/>
        </w:rPr>
        <w:t xml:space="preserve"> Biol</w:t>
      </w:r>
      <w:r w:rsidR="0010310D">
        <w:rPr>
          <w:i/>
        </w:rPr>
        <w:t>ogy</w:t>
      </w:r>
      <w:r w:rsidRPr="0010310D">
        <w:rPr>
          <w:i/>
        </w:rPr>
        <w:t>.</w:t>
      </w:r>
      <w:r w:rsidRPr="00C517D3">
        <w:t xml:space="preserve"> </w:t>
      </w:r>
      <w:r w:rsidRPr="0010310D">
        <w:rPr>
          <w:b/>
        </w:rPr>
        <w:t>25</w:t>
      </w:r>
      <w:r w:rsidRPr="00C517D3">
        <w:t xml:space="preserve"> (1), 67-77 (2018).</w:t>
      </w:r>
    </w:p>
    <w:p w14:paraId="17497D58" w14:textId="77777777" w:rsidR="0010310D" w:rsidRDefault="00F6009F" w:rsidP="004720A8">
      <w:pPr>
        <w:pStyle w:val="EndNoteBibliography"/>
        <w:numPr>
          <w:ilvl w:val="0"/>
          <w:numId w:val="2"/>
        </w:numPr>
        <w:ind w:left="0" w:firstLine="0"/>
      </w:pPr>
      <w:r w:rsidRPr="00C517D3">
        <w:t>Chamberlain, P. P.</w:t>
      </w:r>
      <w:r w:rsidRPr="0010310D">
        <w:rPr>
          <w:i/>
        </w:rPr>
        <w:t xml:space="preserve"> </w:t>
      </w:r>
      <w:r w:rsidRPr="0010310D">
        <w:rPr>
          <w:iCs/>
        </w:rPr>
        <w:t>et al.</w:t>
      </w:r>
      <w:r w:rsidRPr="00C517D3">
        <w:t xml:space="preserve"> Evolution of </w:t>
      </w:r>
      <w:r w:rsidR="0010310D">
        <w:t>c</w:t>
      </w:r>
      <w:r w:rsidRPr="00C517D3">
        <w:t>ereblon-</w:t>
      </w:r>
      <w:r w:rsidR="0010310D">
        <w:t>m</w:t>
      </w:r>
      <w:r w:rsidRPr="00C517D3">
        <w:t xml:space="preserve">ediated </w:t>
      </w:r>
      <w:r w:rsidR="0010310D">
        <w:t>p</w:t>
      </w:r>
      <w:r w:rsidRPr="00C517D3">
        <w:t xml:space="preserve">rotein </w:t>
      </w:r>
      <w:r w:rsidR="0010310D">
        <w:t>d</w:t>
      </w:r>
      <w:r w:rsidRPr="00C517D3">
        <w:t xml:space="preserve">egradation as a </w:t>
      </w:r>
      <w:r w:rsidR="0010310D">
        <w:t>t</w:t>
      </w:r>
      <w:r w:rsidRPr="00C517D3">
        <w:t xml:space="preserve">herapeutic </w:t>
      </w:r>
      <w:r w:rsidR="0010310D">
        <w:t>m</w:t>
      </w:r>
      <w:r w:rsidRPr="00C517D3">
        <w:t xml:space="preserve">odality. </w:t>
      </w:r>
      <w:r w:rsidRPr="0010310D">
        <w:rPr>
          <w:i/>
        </w:rPr>
        <w:t>ACS Med</w:t>
      </w:r>
      <w:r w:rsidR="0010310D">
        <w:rPr>
          <w:i/>
        </w:rPr>
        <w:t>icinal</w:t>
      </w:r>
      <w:r w:rsidRPr="0010310D">
        <w:rPr>
          <w:i/>
        </w:rPr>
        <w:t xml:space="preserve"> Chem</w:t>
      </w:r>
      <w:r w:rsidR="0010310D">
        <w:rPr>
          <w:i/>
        </w:rPr>
        <w:t>istry</w:t>
      </w:r>
      <w:r w:rsidRPr="0010310D">
        <w:rPr>
          <w:i/>
        </w:rPr>
        <w:t xml:space="preserve"> Lett</w:t>
      </w:r>
      <w:r w:rsidR="0010310D">
        <w:rPr>
          <w:i/>
        </w:rPr>
        <w:t>ers</w:t>
      </w:r>
      <w:r w:rsidRPr="0010310D">
        <w:rPr>
          <w:i/>
        </w:rPr>
        <w:t>.</w:t>
      </w:r>
      <w:r w:rsidRPr="00C517D3">
        <w:t xml:space="preserve"> </w:t>
      </w:r>
      <w:r w:rsidRPr="0010310D">
        <w:rPr>
          <w:b/>
        </w:rPr>
        <w:t>10</w:t>
      </w:r>
      <w:r w:rsidRPr="00C517D3">
        <w:t xml:space="preserve"> (12), 1592-1602 (2019).</w:t>
      </w:r>
    </w:p>
    <w:p w14:paraId="03243074" w14:textId="77777777" w:rsidR="00971FCD" w:rsidRDefault="00F6009F" w:rsidP="004720A8">
      <w:pPr>
        <w:pStyle w:val="EndNoteBibliography"/>
        <w:numPr>
          <w:ilvl w:val="0"/>
          <w:numId w:val="2"/>
        </w:numPr>
        <w:ind w:left="0" w:firstLine="0"/>
      </w:pPr>
      <w:r w:rsidRPr="00C517D3">
        <w:t>Crew, A. P.</w:t>
      </w:r>
      <w:r w:rsidRPr="0010310D">
        <w:rPr>
          <w:iCs/>
        </w:rPr>
        <w:t xml:space="preserve"> et al. </w:t>
      </w:r>
      <w:r w:rsidRPr="00C517D3">
        <w:t xml:space="preserve">Identification and </w:t>
      </w:r>
      <w:r w:rsidR="0010310D">
        <w:t>c</w:t>
      </w:r>
      <w:r w:rsidRPr="00C517D3">
        <w:t>haracterization of Von Hippel-Lindau-</w:t>
      </w:r>
      <w:r w:rsidR="0010310D">
        <w:t>r</w:t>
      </w:r>
      <w:r w:rsidRPr="00C517D3">
        <w:t xml:space="preserve">ecruiting Proteolysis Targeting Chimeras (PROTACs) of TANK-Binding Kinase 1. </w:t>
      </w:r>
      <w:r w:rsidRPr="0010310D">
        <w:rPr>
          <w:i/>
        </w:rPr>
        <w:t>J</w:t>
      </w:r>
      <w:r w:rsidR="0010310D">
        <w:rPr>
          <w:i/>
        </w:rPr>
        <w:t>ournal of</w:t>
      </w:r>
      <w:r w:rsidRPr="0010310D">
        <w:rPr>
          <w:i/>
        </w:rPr>
        <w:t xml:space="preserve"> Med</w:t>
      </w:r>
      <w:r w:rsidR="00971FCD">
        <w:rPr>
          <w:i/>
        </w:rPr>
        <w:t>icinal</w:t>
      </w:r>
      <w:r w:rsidRPr="0010310D">
        <w:rPr>
          <w:i/>
        </w:rPr>
        <w:t xml:space="preserve"> Chem</w:t>
      </w:r>
      <w:r w:rsidR="00971FCD">
        <w:rPr>
          <w:i/>
        </w:rPr>
        <w:t>istry</w:t>
      </w:r>
      <w:r w:rsidRPr="0010310D">
        <w:rPr>
          <w:i/>
        </w:rPr>
        <w:t>.</w:t>
      </w:r>
      <w:r w:rsidRPr="00C517D3">
        <w:t xml:space="preserve"> </w:t>
      </w:r>
      <w:r w:rsidRPr="0010310D">
        <w:rPr>
          <w:b/>
        </w:rPr>
        <w:t>61</w:t>
      </w:r>
      <w:r w:rsidRPr="00C517D3">
        <w:t xml:space="preserve"> (2), 583-598 (2018).</w:t>
      </w:r>
    </w:p>
    <w:p w14:paraId="1B3C0E8E" w14:textId="77777777" w:rsidR="00971FCD" w:rsidRDefault="00F6009F" w:rsidP="004720A8">
      <w:pPr>
        <w:pStyle w:val="EndNoteBibliography"/>
        <w:numPr>
          <w:ilvl w:val="0"/>
          <w:numId w:val="2"/>
        </w:numPr>
        <w:ind w:left="0" w:firstLine="0"/>
      </w:pPr>
      <w:r w:rsidRPr="00C517D3">
        <w:t>DeMars, K. M., Yang, C., Castro-Rivera, C. I.</w:t>
      </w:r>
      <w:r w:rsidR="00971FCD">
        <w:t>,</w:t>
      </w:r>
      <w:r w:rsidRPr="00C517D3">
        <w:t xml:space="preserve"> Candelario-Jalil, E. Selective degradation of BET proteins with dBET1, a proteolysis-targeting chimera, potently reduces pro-inflammatory responses in lipopolysaccharide-activated microglia. </w:t>
      </w:r>
      <w:r w:rsidRPr="00971FCD">
        <w:rPr>
          <w:i/>
        </w:rPr>
        <w:t>Biochem</w:t>
      </w:r>
      <w:r w:rsidR="00971FCD">
        <w:rPr>
          <w:i/>
        </w:rPr>
        <w:t>ical and</w:t>
      </w:r>
      <w:r w:rsidRPr="00971FCD">
        <w:rPr>
          <w:i/>
        </w:rPr>
        <w:t xml:space="preserve"> Biophys</w:t>
      </w:r>
      <w:r w:rsidR="00971FCD">
        <w:rPr>
          <w:i/>
        </w:rPr>
        <w:t>ical</w:t>
      </w:r>
      <w:r w:rsidRPr="00971FCD">
        <w:rPr>
          <w:i/>
        </w:rPr>
        <w:t xml:space="preserve"> Res</w:t>
      </w:r>
      <w:r w:rsidR="00971FCD">
        <w:rPr>
          <w:i/>
        </w:rPr>
        <w:t>earch</w:t>
      </w:r>
      <w:r w:rsidRPr="00971FCD">
        <w:rPr>
          <w:i/>
        </w:rPr>
        <w:t xml:space="preserve"> Commun</w:t>
      </w:r>
      <w:r w:rsidR="00971FCD">
        <w:rPr>
          <w:i/>
        </w:rPr>
        <w:t>ication</w:t>
      </w:r>
      <w:r w:rsidRPr="00971FCD">
        <w:rPr>
          <w:i/>
        </w:rPr>
        <w:t>.</w:t>
      </w:r>
      <w:r w:rsidRPr="00C517D3">
        <w:t xml:space="preserve"> </w:t>
      </w:r>
      <w:r w:rsidRPr="00971FCD">
        <w:rPr>
          <w:b/>
        </w:rPr>
        <w:t>497</w:t>
      </w:r>
      <w:r w:rsidRPr="00C517D3">
        <w:t xml:space="preserve"> (1), 410-415 (2018).</w:t>
      </w:r>
    </w:p>
    <w:p w14:paraId="07883EB0" w14:textId="77777777" w:rsidR="00971FCD" w:rsidRDefault="00F6009F" w:rsidP="004720A8">
      <w:pPr>
        <w:pStyle w:val="EndNoteBibliography"/>
        <w:numPr>
          <w:ilvl w:val="0"/>
          <w:numId w:val="2"/>
        </w:numPr>
        <w:ind w:left="0" w:firstLine="0"/>
      </w:pPr>
      <w:r w:rsidRPr="00C517D3">
        <w:t>Erb, M. A</w:t>
      </w:r>
      <w:r w:rsidRPr="00971FCD">
        <w:t>. et al.</w:t>
      </w:r>
      <w:r w:rsidRPr="00C517D3">
        <w:t xml:space="preserve"> Transcription control by the ENL YEATS domain in acute leukaemia. </w:t>
      </w:r>
      <w:r w:rsidRPr="00971FCD">
        <w:rPr>
          <w:i/>
        </w:rPr>
        <w:t>Nature.</w:t>
      </w:r>
      <w:r w:rsidRPr="00C517D3">
        <w:t xml:space="preserve"> </w:t>
      </w:r>
      <w:r w:rsidRPr="00971FCD">
        <w:rPr>
          <w:b/>
        </w:rPr>
        <w:t>543</w:t>
      </w:r>
      <w:r w:rsidRPr="00C517D3">
        <w:t xml:space="preserve"> (7644), 270-274 (2017).</w:t>
      </w:r>
    </w:p>
    <w:p w14:paraId="5DBB6830" w14:textId="77777777" w:rsidR="00971FCD" w:rsidRDefault="00F6009F" w:rsidP="004720A8">
      <w:pPr>
        <w:pStyle w:val="EndNoteBibliography"/>
        <w:numPr>
          <w:ilvl w:val="0"/>
          <w:numId w:val="2"/>
        </w:numPr>
        <w:ind w:left="0" w:firstLine="0"/>
      </w:pPr>
      <w:r w:rsidRPr="00C517D3">
        <w:t>Farnaby, W.</w:t>
      </w:r>
      <w:r w:rsidRPr="00971FCD">
        <w:rPr>
          <w:i/>
        </w:rPr>
        <w:t xml:space="preserve"> </w:t>
      </w:r>
      <w:r w:rsidRPr="00971FCD">
        <w:rPr>
          <w:iCs/>
        </w:rPr>
        <w:t>et al.</w:t>
      </w:r>
      <w:r w:rsidRPr="00C517D3">
        <w:t xml:space="preserve"> BAF complex vulnerabilities in cancer demonstrated via structure-based PROTAC design. </w:t>
      </w:r>
      <w:r w:rsidRPr="00971FCD">
        <w:rPr>
          <w:i/>
        </w:rPr>
        <w:t>Nat</w:t>
      </w:r>
      <w:r w:rsidR="00971FCD">
        <w:rPr>
          <w:i/>
        </w:rPr>
        <w:t>ure</w:t>
      </w:r>
      <w:r w:rsidRPr="00971FCD">
        <w:rPr>
          <w:i/>
        </w:rPr>
        <w:t xml:space="preserve"> Chem</w:t>
      </w:r>
      <w:r w:rsidR="00971FCD">
        <w:rPr>
          <w:i/>
        </w:rPr>
        <w:t>ical</w:t>
      </w:r>
      <w:r w:rsidRPr="00971FCD">
        <w:rPr>
          <w:i/>
        </w:rPr>
        <w:t xml:space="preserve"> Biol</w:t>
      </w:r>
      <w:r w:rsidR="00971FCD">
        <w:rPr>
          <w:i/>
        </w:rPr>
        <w:t>ogy</w:t>
      </w:r>
      <w:r w:rsidRPr="00971FCD">
        <w:rPr>
          <w:i/>
        </w:rPr>
        <w:t>.</w:t>
      </w:r>
      <w:r w:rsidRPr="00C517D3">
        <w:t xml:space="preserve"> </w:t>
      </w:r>
      <w:r w:rsidRPr="00971FCD">
        <w:rPr>
          <w:b/>
        </w:rPr>
        <w:t>15</w:t>
      </w:r>
      <w:r w:rsidRPr="00C517D3">
        <w:t xml:space="preserve"> (7), 672-680 (2019).</w:t>
      </w:r>
    </w:p>
    <w:p w14:paraId="712E8AB2" w14:textId="77777777" w:rsidR="00971FCD" w:rsidRDefault="00F6009F" w:rsidP="004720A8">
      <w:pPr>
        <w:pStyle w:val="EndNoteBibliography"/>
        <w:numPr>
          <w:ilvl w:val="0"/>
          <w:numId w:val="2"/>
        </w:numPr>
        <w:ind w:left="0" w:firstLine="0"/>
      </w:pPr>
      <w:r w:rsidRPr="00C517D3">
        <w:t>Gadd, M. S.</w:t>
      </w:r>
      <w:r w:rsidRPr="00971FCD">
        <w:rPr>
          <w:iCs/>
        </w:rPr>
        <w:t xml:space="preserve"> et al.</w:t>
      </w:r>
      <w:r w:rsidRPr="00C517D3">
        <w:t xml:space="preserve"> Structural basis of PROTAC cooperative recognition for selective protein degradation. </w:t>
      </w:r>
      <w:r w:rsidRPr="00971FCD">
        <w:rPr>
          <w:i/>
        </w:rPr>
        <w:t>Nat</w:t>
      </w:r>
      <w:r w:rsidR="00971FCD">
        <w:rPr>
          <w:i/>
        </w:rPr>
        <w:t>ure</w:t>
      </w:r>
      <w:r w:rsidRPr="00971FCD">
        <w:rPr>
          <w:i/>
        </w:rPr>
        <w:t xml:space="preserve"> Chem</w:t>
      </w:r>
      <w:r w:rsidR="00971FCD">
        <w:rPr>
          <w:i/>
        </w:rPr>
        <w:t>ical</w:t>
      </w:r>
      <w:r w:rsidRPr="00971FCD">
        <w:rPr>
          <w:i/>
        </w:rPr>
        <w:t xml:space="preserve"> Biol</w:t>
      </w:r>
      <w:r w:rsidR="00971FCD">
        <w:rPr>
          <w:i/>
        </w:rPr>
        <w:t>ogy</w:t>
      </w:r>
      <w:r w:rsidRPr="00971FCD">
        <w:rPr>
          <w:i/>
        </w:rPr>
        <w:t>.</w:t>
      </w:r>
      <w:r w:rsidRPr="00C517D3">
        <w:t xml:space="preserve"> </w:t>
      </w:r>
      <w:r w:rsidRPr="00971FCD">
        <w:rPr>
          <w:b/>
        </w:rPr>
        <w:t>13</w:t>
      </w:r>
      <w:r w:rsidRPr="00C517D3">
        <w:t xml:space="preserve"> (5), 514-521</w:t>
      </w:r>
      <w:r w:rsidR="00971FCD">
        <w:t xml:space="preserve"> </w:t>
      </w:r>
      <w:r w:rsidRPr="00C517D3">
        <w:t>(2017).</w:t>
      </w:r>
    </w:p>
    <w:p w14:paraId="1DA757E7" w14:textId="77777777" w:rsidR="00971FCD" w:rsidRDefault="00F6009F" w:rsidP="004720A8">
      <w:pPr>
        <w:pStyle w:val="EndNoteBibliography"/>
        <w:numPr>
          <w:ilvl w:val="0"/>
          <w:numId w:val="2"/>
        </w:numPr>
        <w:ind w:left="0" w:firstLine="0"/>
      </w:pPr>
      <w:r w:rsidRPr="00C517D3">
        <w:t>Gechijian, L. N.</w:t>
      </w:r>
      <w:r w:rsidRPr="00971FCD">
        <w:rPr>
          <w:i/>
        </w:rPr>
        <w:t xml:space="preserve"> </w:t>
      </w:r>
      <w:r w:rsidRPr="00971FCD">
        <w:rPr>
          <w:iCs/>
        </w:rPr>
        <w:t>et al.</w:t>
      </w:r>
      <w:r w:rsidRPr="00C517D3">
        <w:t xml:space="preserve"> Functional TRIM24 degrader via conjugation of ineffectual bromodomain and VHL ligands. </w:t>
      </w:r>
      <w:r w:rsidRPr="00971FCD">
        <w:rPr>
          <w:i/>
        </w:rPr>
        <w:t>Nat</w:t>
      </w:r>
      <w:r w:rsidR="00971FCD">
        <w:rPr>
          <w:i/>
        </w:rPr>
        <w:t>ure</w:t>
      </w:r>
      <w:r w:rsidRPr="00971FCD">
        <w:rPr>
          <w:i/>
        </w:rPr>
        <w:t xml:space="preserve"> Chem</w:t>
      </w:r>
      <w:r w:rsidR="00971FCD">
        <w:rPr>
          <w:i/>
        </w:rPr>
        <w:t>ical</w:t>
      </w:r>
      <w:r w:rsidRPr="00971FCD">
        <w:rPr>
          <w:i/>
        </w:rPr>
        <w:t xml:space="preserve"> Biol</w:t>
      </w:r>
      <w:r w:rsidR="00971FCD">
        <w:rPr>
          <w:i/>
        </w:rPr>
        <w:t>ogy</w:t>
      </w:r>
      <w:r w:rsidRPr="00971FCD">
        <w:rPr>
          <w:i/>
        </w:rPr>
        <w:t>.</w:t>
      </w:r>
      <w:r w:rsidRPr="00C517D3">
        <w:t xml:space="preserve"> </w:t>
      </w:r>
      <w:r w:rsidRPr="00971FCD">
        <w:rPr>
          <w:b/>
        </w:rPr>
        <w:t>14</w:t>
      </w:r>
      <w:r w:rsidRPr="00C517D3">
        <w:t xml:space="preserve"> (4), 405-412 (2018).</w:t>
      </w:r>
    </w:p>
    <w:p w14:paraId="40709E18" w14:textId="77777777" w:rsidR="00971FCD" w:rsidRDefault="00F6009F" w:rsidP="004720A8">
      <w:pPr>
        <w:pStyle w:val="EndNoteBibliography"/>
        <w:numPr>
          <w:ilvl w:val="0"/>
          <w:numId w:val="2"/>
        </w:numPr>
        <w:ind w:left="0" w:firstLine="0"/>
      </w:pPr>
      <w:r w:rsidRPr="00C517D3">
        <w:t>Gustafson, J. L.</w:t>
      </w:r>
      <w:r w:rsidRPr="00971FCD">
        <w:rPr>
          <w:i/>
        </w:rPr>
        <w:t xml:space="preserve"> </w:t>
      </w:r>
      <w:r w:rsidRPr="00971FCD">
        <w:rPr>
          <w:iCs/>
        </w:rPr>
        <w:t>et al.</w:t>
      </w:r>
      <w:r w:rsidRPr="00C517D3">
        <w:t xml:space="preserve"> Small-Molecule-Mediated Degradation of the Androgen Receptor through Hydrophobic Tagging. </w:t>
      </w:r>
      <w:r w:rsidRPr="00971FCD">
        <w:rPr>
          <w:i/>
        </w:rPr>
        <w:t>Angew</w:t>
      </w:r>
      <w:r w:rsidR="00971FCD">
        <w:rPr>
          <w:i/>
        </w:rPr>
        <w:t>andte</w:t>
      </w:r>
      <w:r w:rsidRPr="00971FCD">
        <w:rPr>
          <w:i/>
        </w:rPr>
        <w:t xml:space="preserve"> Chem</w:t>
      </w:r>
      <w:r w:rsidR="00971FCD">
        <w:rPr>
          <w:i/>
        </w:rPr>
        <w:t>ie</w:t>
      </w:r>
      <w:r w:rsidRPr="00971FCD">
        <w:rPr>
          <w:i/>
        </w:rPr>
        <w:t xml:space="preserve"> Int</w:t>
      </w:r>
      <w:r w:rsidR="00971FCD">
        <w:rPr>
          <w:i/>
        </w:rPr>
        <w:t>ernational</w:t>
      </w:r>
      <w:r w:rsidRPr="00971FCD">
        <w:rPr>
          <w:i/>
        </w:rPr>
        <w:t xml:space="preserve"> Ed</w:t>
      </w:r>
      <w:r w:rsidR="00971FCD">
        <w:rPr>
          <w:i/>
        </w:rPr>
        <w:t>ition</w:t>
      </w:r>
      <w:r w:rsidRPr="00971FCD">
        <w:rPr>
          <w:i/>
        </w:rPr>
        <w:t xml:space="preserve"> Engl</w:t>
      </w:r>
      <w:r w:rsidR="00971FCD">
        <w:rPr>
          <w:i/>
        </w:rPr>
        <w:t>and</w:t>
      </w:r>
      <w:r w:rsidRPr="00971FCD">
        <w:rPr>
          <w:i/>
        </w:rPr>
        <w:t>.</w:t>
      </w:r>
      <w:r w:rsidRPr="00C517D3">
        <w:t xml:space="preserve"> </w:t>
      </w:r>
      <w:r w:rsidRPr="00971FCD">
        <w:rPr>
          <w:b/>
        </w:rPr>
        <w:t>54</w:t>
      </w:r>
      <w:r w:rsidRPr="00C517D3">
        <w:t xml:space="preserve"> (33), 9659-9662 (2015).</w:t>
      </w:r>
    </w:p>
    <w:p w14:paraId="0643884E" w14:textId="77777777" w:rsidR="00971FCD" w:rsidRDefault="00F6009F" w:rsidP="004720A8">
      <w:pPr>
        <w:pStyle w:val="EndNoteBibliography"/>
        <w:numPr>
          <w:ilvl w:val="0"/>
          <w:numId w:val="2"/>
        </w:numPr>
        <w:ind w:left="0" w:firstLine="0"/>
      </w:pPr>
      <w:r w:rsidRPr="00C517D3">
        <w:t>Kerres, N.</w:t>
      </w:r>
      <w:r w:rsidRPr="00971FCD">
        <w:rPr>
          <w:iCs/>
        </w:rPr>
        <w:t xml:space="preserve"> et al.</w:t>
      </w:r>
      <w:r w:rsidRPr="00C517D3">
        <w:t xml:space="preserve"> Chemically </w:t>
      </w:r>
      <w:r w:rsidR="00971FCD">
        <w:t>i</w:t>
      </w:r>
      <w:r w:rsidRPr="00C517D3">
        <w:t xml:space="preserve">nduced </w:t>
      </w:r>
      <w:r w:rsidR="00971FCD">
        <w:t>d</w:t>
      </w:r>
      <w:r w:rsidRPr="00C517D3">
        <w:t xml:space="preserve">egradation of the </w:t>
      </w:r>
      <w:r w:rsidR="00971FCD">
        <w:t>o</w:t>
      </w:r>
      <w:r w:rsidRPr="00C517D3">
        <w:t xml:space="preserve">ncogenic </w:t>
      </w:r>
      <w:r w:rsidR="00971FCD">
        <w:t>t</w:t>
      </w:r>
      <w:r w:rsidRPr="00C517D3">
        <w:t xml:space="preserve">ranscription </w:t>
      </w:r>
      <w:r w:rsidR="00971FCD">
        <w:t>f</w:t>
      </w:r>
      <w:r w:rsidRPr="00C517D3">
        <w:t xml:space="preserve">actor BCL6. </w:t>
      </w:r>
      <w:r w:rsidRPr="00971FCD">
        <w:rPr>
          <w:i/>
        </w:rPr>
        <w:t>Cell Rep</w:t>
      </w:r>
      <w:r w:rsidR="00971FCD">
        <w:rPr>
          <w:i/>
        </w:rPr>
        <w:t>orts</w:t>
      </w:r>
      <w:r w:rsidRPr="00971FCD">
        <w:rPr>
          <w:i/>
        </w:rPr>
        <w:t>.</w:t>
      </w:r>
      <w:r w:rsidRPr="00C517D3">
        <w:t xml:space="preserve"> </w:t>
      </w:r>
      <w:r w:rsidRPr="00971FCD">
        <w:rPr>
          <w:b/>
        </w:rPr>
        <w:t>20</w:t>
      </w:r>
      <w:r w:rsidRPr="00C517D3">
        <w:t xml:space="preserve"> (12), 2860-2875 (2017).</w:t>
      </w:r>
    </w:p>
    <w:p w14:paraId="0251B736" w14:textId="77777777" w:rsidR="00971FCD" w:rsidRDefault="00F6009F" w:rsidP="004720A8">
      <w:pPr>
        <w:pStyle w:val="EndNoteBibliography"/>
        <w:numPr>
          <w:ilvl w:val="0"/>
          <w:numId w:val="2"/>
        </w:numPr>
        <w:ind w:left="0" w:firstLine="0"/>
      </w:pPr>
      <w:r w:rsidRPr="00C517D3">
        <w:t>Lohbeck, J.</w:t>
      </w:r>
      <w:r w:rsidR="00971FCD">
        <w:t>,</w:t>
      </w:r>
      <w:r w:rsidRPr="00C517D3">
        <w:t xml:space="preserve"> Miller, A. K. Practical synthesis of a phthalimide-based Cereblon ligand to enable PROTAC development. </w:t>
      </w:r>
      <w:r w:rsidRPr="00971FCD">
        <w:rPr>
          <w:i/>
        </w:rPr>
        <w:t>Bioorg</w:t>
      </w:r>
      <w:r w:rsidR="00971FCD">
        <w:rPr>
          <w:i/>
        </w:rPr>
        <w:t>anic and</w:t>
      </w:r>
      <w:r w:rsidRPr="00971FCD">
        <w:rPr>
          <w:i/>
        </w:rPr>
        <w:t xml:space="preserve"> Med</w:t>
      </w:r>
      <w:r w:rsidR="00971FCD">
        <w:rPr>
          <w:i/>
        </w:rPr>
        <w:t>icinal</w:t>
      </w:r>
      <w:r w:rsidRPr="00971FCD">
        <w:rPr>
          <w:i/>
        </w:rPr>
        <w:t xml:space="preserve"> Chem</w:t>
      </w:r>
      <w:r w:rsidR="00971FCD">
        <w:rPr>
          <w:i/>
        </w:rPr>
        <w:t>istry</w:t>
      </w:r>
      <w:r w:rsidRPr="00971FCD">
        <w:rPr>
          <w:i/>
        </w:rPr>
        <w:t xml:space="preserve"> Lett</w:t>
      </w:r>
      <w:r w:rsidR="00971FCD">
        <w:rPr>
          <w:i/>
        </w:rPr>
        <w:t>ers</w:t>
      </w:r>
      <w:r w:rsidRPr="00971FCD">
        <w:rPr>
          <w:i/>
        </w:rPr>
        <w:t>.</w:t>
      </w:r>
      <w:r w:rsidRPr="00C517D3">
        <w:t xml:space="preserve"> </w:t>
      </w:r>
      <w:r w:rsidRPr="00971FCD">
        <w:rPr>
          <w:b/>
        </w:rPr>
        <w:t>26</w:t>
      </w:r>
      <w:r w:rsidRPr="00C517D3">
        <w:t xml:space="preserve"> (21), 5260-5262 (2016).</w:t>
      </w:r>
    </w:p>
    <w:p w14:paraId="721C5858" w14:textId="77777777" w:rsidR="00971FCD" w:rsidRDefault="00F6009F" w:rsidP="004720A8">
      <w:pPr>
        <w:pStyle w:val="EndNoteBibliography"/>
        <w:numPr>
          <w:ilvl w:val="0"/>
          <w:numId w:val="2"/>
        </w:numPr>
        <w:ind w:left="0" w:firstLine="0"/>
      </w:pPr>
      <w:r w:rsidRPr="00C517D3">
        <w:t>Lu, J.</w:t>
      </w:r>
      <w:r w:rsidRPr="00971FCD">
        <w:rPr>
          <w:i/>
        </w:rPr>
        <w:t xml:space="preserve"> </w:t>
      </w:r>
      <w:r w:rsidRPr="00971FCD">
        <w:rPr>
          <w:iCs/>
        </w:rPr>
        <w:t>et al.</w:t>
      </w:r>
      <w:r w:rsidRPr="00C517D3">
        <w:t xml:space="preserve"> Hijacking the E3 </w:t>
      </w:r>
      <w:r w:rsidR="00971FCD">
        <w:t>u</w:t>
      </w:r>
      <w:r w:rsidRPr="00C517D3">
        <w:t xml:space="preserve">biquitin </w:t>
      </w:r>
      <w:r w:rsidR="00971FCD">
        <w:t>l</w:t>
      </w:r>
      <w:r w:rsidRPr="00C517D3">
        <w:t xml:space="preserve">igase </w:t>
      </w:r>
      <w:r w:rsidR="00971FCD">
        <w:t>c</w:t>
      </w:r>
      <w:r w:rsidRPr="00C517D3">
        <w:t xml:space="preserve">ereblon to </w:t>
      </w:r>
      <w:r w:rsidR="00971FCD">
        <w:t>e</w:t>
      </w:r>
      <w:r w:rsidRPr="00C517D3">
        <w:t xml:space="preserve">fficiently </w:t>
      </w:r>
      <w:r w:rsidR="00971FCD">
        <w:t>t</w:t>
      </w:r>
      <w:r w:rsidRPr="00C517D3">
        <w:t xml:space="preserve">arget BRD4. </w:t>
      </w:r>
      <w:r w:rsidRPr="00971FCD">
        <w:rPr>
          <w:i/>
        </w:rPr>
        <w:t>Chem</w:t>
      </w:r>
      <w:r w:rsidR="00971FCD">
        <w:rPr>
          <w:i/>
        </w:rPr>
        <w:t>ical</w:t>
      </w:r>
      <w:r w:rsidRPr="00971FCD">
        <w:rPr>
          <w:i/>
        </w:rPr>
        <w:t xml:space="preserve"> Biol</w:t>
      </w:r>
      <w:r w:rsidR="00971FCD">
        <w:rPr>
          <w:i/>
        </w:rPr>
        <w:t>ogy</w:t>
      </w:r>
      <w:r w:rsidRPr="00971FCD">
        <w:rPr>
          <w:i/>
        </w:rPr>
        <w:t>.</w:t>
      </w:r>
      <w:r w:rsidRPr="00C517D3">
        <w:t xml:space="preserve"> </w:t>
      </w:r>
      <w:r w:rsidRPr="00971FCD">
        <w:rPr>
          <w:b/>
        </w:rPr>
        <w:t>22</w:t>
      </w:r>
      <w:r w:rsidRPr="00C517D3">
        <w:t xml:space="preserve"> (6), 755-763 (2015).</w:t>
      </w:r>
    </w:p>
    <w:p w14:paraId="799D2D7F" w14:textId="77777777" w:rsidR="00971FCD" w:rsidRDefault="00F6009F" w:rsidP="004720A8">
      <w:pPr>
        <w:pStyle w:val="EndNoteBibliography"/>
        <w:numPr>
          <w:ilvl w:val="0"/>
          <w:numId w:val="2"/>
        </w:numPr>
        <w:ind w:left="0" w:firstLine="0"/>
      </w:pPr>
      <w:r w:rsidRPr="00C517D3">
        <w:t>Lu, M.</w:t>
      </w:r>
      <w:r w:rsidRPr="00971FCD">
        <w:rPr>
          <w:i/>
        </w:rPr>
        <w:t xml:space="preserve"> </w:t>
      </w:r>
      <w:r w:rsidRPr="00971FCD">
        <w:rPr>
          <w:iCs/>
        </w:rPr>
        <w:t>et al.</w:t>
      </w:r>
      <w:r w:rsidRPr="00C517D3">
        <w:t xml:space="preserve"> Discovery of a Keap1-dependent peptide PROTAC to knockdown Tau by ubiquitination-proteasome degradation pathway. </w:t>
      </w:r>
      <w:r w:rsidRPr="00971FCD">
        <w:rPr>
          <w:i/>
        </w:rPr>
        <w:t>Eur</w:t>
      </w:r>
      <w:r w:rsidR="00971FCD">
        <w:rPr>
          <w:i/>
        </w:rPr>
        <w:t>upean</w:t>
      </w:r>
      <w:r w:rsidRPr="00971FCD">
        <w:rPr>
          <w:i/>
        </w:rPr>
        <w:t xml:space="preserve"> J</w:t>
      </w:r>
      <w:r w:rsidR="00971FCD">
        <w:rPr>
          <w:i/>
        </w:rPr>
        <w:t>ournal of</w:t>
      </w:r>
      <w:r w:rsidRPr="00971FCD">
        <w:rPr>
          <w:i/>
        </w:rPr>
        <w:t xml:space="preserve"> Med</w:t>
      </w:r>
      <w:r w:rsidR="00971FCD">
        <w:rPr>
          <w:i/>
        </w:rPr>
        <w:t>icinal</w:t>
      </w:r>
      <w:r w:rsidRPr="00971FCD">
        <w:rPr>
          <w:i/>
        </w:rPr>
        <w:t xml:space="preserve"> Chem</w:t>
      </w:r>
      <w:r w:rsidR="00971FCD">
        <w:rPr>
          <w:i/>
        </w:rPr>
        <w:t>istry</w:t>
      </w:r>
      <w:r w:rsidRPr="00971FCD">
        <w:rPr>
          <w:i/>
        </w:rPr>
        <w:t>.</w:t>
      </w:r>
      <w:r w:rsidRPr="00C517D3">
        <w:t xml:space="preserve"> </w:t>
      </w:r>
      <w:r w:rsidRPr="00971FCD">
        <w:rPr>
          <w:b/>
        </w:rPr>
        <w:t>146</w:t>
      </w:r>
      <w:r w:rsidR="00971FCD">
        <w:t xml:space="preserve">, </w:t>
      </w:r>
      <w:r w:rsidRPr="00C517D3">
        <w:t>251-259 (2018).</w:t>
      </w:r>
    </w:p>
    <w:p w14:paraId="4C968283" w14:textId="77777777" w:rsidR="00971FCD" w:rsidRDefault="00F6009F" w:rsidP="004720A8">
      <w:pPr>
        <w:pStyle w:val="EndNoteBibliography"/>
        <w:numPr>
          <w:ilvl w:val="0"/>
          <w:numId w:val="2"/>
        </w:numPr>
        <w:ind w:left="0" w:firstLine="0"/>
      </w:pPr>
      <w:r w:rsidRPr="00C517D3">
        <w:t>Nabet, B.</w:t>
      </w:r>
      <w:r w:rsidRPr="00971FCD">
        <w:rPr>
          <w:i/>
        </w:rPr>
        <w:t xml:space="preserve"> </w:t>
      </w:r>
      <w:r w:rsidRPr="00971FCD">
        <w:rPr>
          <w:iCs/>
        </w:rPr>
        <w:t>et al.</w:t>
      </w:r>
      <w:r w:rsidRPr="00C517D3">
        <w:t xml:space="preserve"> The dTAG system for immediate and target-specific protein degradation. </w:t>
      </w:r>
      <w:r w:rsidRPr="00971FCD">
        <w:rPr>
          <w:i/>
        </w:rPr>
        <w:t>Nat</w:t>
      </w:r>
      <w:r w:rsidR="00971FCD">
        <w:rPr>
          <w:i/>
        </w:rPr>
        <w:t>ure</w:t>
      </w:r>
      <w:r w:rsidRPr="00971FCD">
        <w:rPr>
          <w:i/>
        </w:rPr>
        <w:t xml:space="preserve"> Chem</w:t>
      </w:r>
      <w:r w:rsidR="00971FCD">
        <w:rPr>
          <w:i/>
        </w:rPr>
        <w:t>ical</w:t>
      </w:r>
      <w:r w:rsidRPr="00971FCD">
        <w:rPr>
          <w:i/>
        </w:rPr>
        <w:t xml:space="preserve"> Biol</w:t>
      </w:r>
      <w:r w:rsidR="00971FCD">
        <w:rPr>
          <w:i/>
        </w:rPr>
        <w:t>ogy</w:t>
      </w:r>
      <w:r w:rsidRPr="00971FCD">
        <w:rPr>
          <w:i/>
        </w:rPr>
        <w:t>.</w:t>
      </w:r>
      <w:r w:rsidRPr="00C517D3">
        <w:t xml:space="preserve"> </w:t>
      </w:r>
      <w:r w:rsidRPr="00971FCD">
        <w:rPr>
          <w:b/>
        </w:rPr>
        <w:t>14</w:t>
      </w:r>
      <w:r w:rsidRPr="00C517D3">
        <w:t xml:space="preserve"> (5), 431-441 (2018).</w:t>
      </w:r>
    </w:p>
    <w:p w14:paraId="5102BA20" w14:textId="77777777" w:rsidR="00971FCD" w:rsidRDefault="00F6009F" w:rsidP="004720A8">
      <w:pPr>
        <w:pStyle w:val="EndNoteBibliography"/>
        <w:numPr>
          <w:ilvl w:val="0"/>
          <w:numId w:val="2"/>
        </w:numPr>
        <w:ind w:left="0" w:firstLine="0"/>
      </w:pPr>
      <w:r w:rsidRPr="00C517D3">
        <w:t>Nowak, R. P.</w:t>
      </w:r>
      <w:r w:rsidRPr="00971FCD">
        <w:rPr>
          <w:iCs/>
        </w:rPr>
        <w:t xml:space="preserve"> et al. </w:t>
      </w:r>
      <w:r w:rsidRPr="00C517D3">
        <w:t xml:space="preserve">Plasticity in binding confers selectivity in ligand-induced protein </w:t>
      </w:r>
      <w:r w:rsidRPr="00C517D3">
        <w:lastRenderedPageBreak/>
        <w:t xml:space="preserve">degradation. </w:t>
      </w:r>
      <w:r w:rsidRPr="00971FCD">
        <w:rPr>
          <w:i/>
        </w:rPr>
        <w:t>Nat</w:t>
      </w:r>
      <w:r w:rsidR="00971FCD">
        <w:rPr>
          <w:i/>
        </w:rPr>
        <w:t>ure</w:t>
      </w:r>
      <w:r w:rsidRPr="00971FCD">
        <w:rPr>
          <w:i/>
        </w:rPr>
        <w:t xml:space="preserve"> Chem</w:t>
      </w:r>
      <w:r w:rsidR="00971FCD">
        <w:rPr>
          <w:i/>
        </w:rPr>
        <w:t>ical</w:t>
      </w:r>
      <w:r w:rsidRPr="00971FCD">
        <w:rPr>
          <w:i/>
        </w:rPr>
        <w:t xml:space="preserve"> Biol</w:t>
      </w:r>
      <w:r w:rsidR="00971FCD">
        <w:rPr>
          <w:i/>
        </w:rPr>
        <w:t>ogy</w:t>
      </w:r>
      <w:r w:rsidRPr="00971FCD">
        <w:rPr>
          <w:i/>
        </w:rPr>
        <w:t>.</w:t>
      </w:r>
      <w:r w:rsidRPr="00C517D3">
        <w:t xml:space="preserve"> </w:t>
      </w:r>
      <w:r w:rsidR="00971FCD" w:rsidRPr="00971FCD">
        <w:rPr>
          <w:b/>
          <w:bCs/>
        </w:rPr>
        <w:t>14</w:t>
      </w:r>
      <w:r w:rsidRPr="00C517D3">
        <w:t xml:space="preserve">, </w:t>
      </w:r>
      <w:r w:rsidR="00971FCD">
        <w:t xml:space="preserve">706-714 </w:t>
      </w:r>
      <w:r w:rsidRPr="00C517D3">
        <w:t>(2018).</w:t>
      </w:r>
    </w:p>
    <w:p w14:paraId="4895965C" w14:textId="77777777" w:rsidR="00971FCD" w:rsidRDefault="00F6009F" w:rsidP="004720A8">
      <w:pPr>
        <w:pStyle w:val="EndNoteBibliography"/>
        <w:numPr>
          <w:ilvl w:val="0"/>
          <w:numId w:val="2"/>
        </w:numPr>
        <w:ind w:left="0" w:firstLine="0"/>
      </w:pPr>
      <w:r w:rsidRPr="00C517D3">
        <w:t>Powell, C. E.</w:t>
      </w:r>
      <w:r w:rsidRPr="00971FCD">
        <w:rPr>
          <w:i/>
        </w:rPr>
        <w:t xml:space="preserve"> </w:t>
      </w:r>
      <w:r w:rsidRPr="00971FCD">
        <w:rPr>
          <w:iCs/>
        </w:rPr>
        <w:t>et al.</w:t>
      </w:r>
      <w:r w:rsidRPr="00C517D3">
        <w:t xml:space="preserve"> Chemically </w:t>
      </w:r>
      <w:r w:rsidR="00971FCD">
        <w:t>i</w:t>
      </w:r>
      <w:r w:rsidRPr="00C517D3">
        <w:t xml:space="preserve">nduced </w:t>
      </w:r>
      <w:r w:rsidR="00971FCD">
        <w:t>d</w:t>
      </w:r>
      <w:r w:rsidRPr="00C517D3">
        <w:t xml:space="preserve">egradation of </w:t>
      </w:r>
      <w:r w:rsidR="00971FCD">
        <w:t>A</w:t>
      </w:r>
      <w:r w:rsidRPr="00C517D3">
        <w:t xml:space="preserve">naplastic </w:t>
      </w:r>
      <w:r w:rsidR="00971FCD">
        <w:t>L</w:t>
      </w:r>
      <w:r w:rsidRPr="00C517D3">
        <w:t xml:space="preserve">ymphoma Kinase (ALK). </w:t>
      </w:r>
      <w:r w:rsidRPr="00971FCD">
        <w:rPr>
          <w:i/>
        </w:rPr>
        <w:t>J</w:t>
      </w:r>
      <w:r w:rsidR="00971FCD">
        <w:rPr>
          <w:i/>
        </w:rPr>
        <w:t>ournal of</w:t>
      </w:r>
      <w:r w:rsidRPr="00971FCD">
        <w:rPr>
          <w:i/>
        </w:rPr>
        <w:t xml:space="preserve"> Med</w:t>
      </w:r>
      <w:r w:rsidR="00971FCD">
        <w:rPr>
          <w:i/>
        </w:rPr>
        <w:t>icinal</w:t>
      </w:r>
      <w:r w:rsidRPr="00971FCD">
        <w:rPr>
          <w:i/>
        </w:rPr>
        <w:t xml:space="preserve"> Chem</w:t>
      </w:r>
      <w:r w:rsidR="00971FCD">
        <w:rPr>
          <w:i/>
        </w:rPr>
        <w:t>istry</w:t>
      </w:r>
      <w:r w:rsidRPr="00971FCD">
        <w:rPr>
          <w:i/>
        </w:rPr>
        <w:t>.</w:t>
      </w:r>
      <w:r w:rsidRPr="00C517D3">
        <w:t xml:space="preserve"> </w:t>
      </w:r>
      <w:r w:rsidRPr="00971FCD">
        <w:rPr>
          <w:b/>
        </w:rPr>
        <w:t>61</w:t>
      </w:r>
      <w:r w:rsidRPr="00C517D3">
        <w:t xml:space="preserve"> (9), 4249-4255 (2018).</w:t>
      </w:r>
    </w:p>
    <w:p w14:paraId="382790FC" w14:textId="77777777" w:rsidR="00971FCD" w:rsidRDefault="00F6009F" w:rsidP="004720A8">
      <w:pPr>
        <w:pStyle w:val="EndNoteBibliography"/>
        <w:numPr>
          <w:ilvl w:val="0"/>
          <w:numId w:val="2"/>
        </w:numPr>
        <w:ind w:left="0" w:firstLine="0"/>
      </w:pPr>
      <w:r w:rsidRPr="00C517D3">
        <w:t>Raina, K.</w:t>
      </w:r>
      <w:r w:rsidRPr="00971FCD">
        <w:rPr>
          <w:i/>
        </w:rPr>
        <w:t xml:space="preserve"> </w:t>
      </w:r>
      <w:r w:rsidRPr="00971FCD">
        <w:rPr>
          <w:iCs/>
        </w:rPr>
        <w:t>et al.</w:t>
      </w:r>
      <w:r w:rsidRPr="00C517D3">
        <w:t xml:space="preserve"> PROTAC-induced BET protein degradation as a therapy for castration-resistant prostate cancer. </w:t>
      </w:r>
      <w:r w:rsidRPr="00971FCD">
        <w:rPr>
          <w:i/>
          <w:lang w:val="es-ES"/>
        </w:rPr>
        <w:t>Proc</w:t>
      </w:r>
      <w:r w:rsidR="00971FCD">
        <w:rPr>
          <w:i/>
          <w:lang w:val="es-ES"/>
        </w:rPr>
        <w:t>eedings of</w:t>
      </w:r>
      <w:r w:rsidRPr="00971FCD">
        <w:rPr>
          <w:i/>
          <w:lang w:val="es-ES"/>
        </w:rPr>
        <w:t xml:space="preserve"> Nat</w:t>
      </w:r>
      <w:r w:rsidR="00971FCD">
        <w:rPr>
          <w:i/>
          <w:lang w:val="es-ES"/>
        </w:rPr>
        <w:t>iona</w:t>
      </w:r>
      <w:r w:rsidRPr="00971FCD">
        <w:rPr>
          <w:i/>
          <w:lang w:val="es-ES"/>
        </w:rPr>
        <w:t>l Acad</w:t>
      </w:r>
      <w:r w:rsidR="00971FCD">
        <w:rPr>
          <w:i/>
          <w:lang w:val="es-ES"/>
        </w:rPr>
        <w:t xml:space="preserve">emy of </w:t>
      </w:r>
      <w:r w:rsidRPr="00971FCD">
        <w:rPr>
          <w:i/>
          <w:lang w:val="es-ES"/>
        </w:rPr>
        <w:t>Sci</w:t>
      </w:r>
      <w:r w:rsidR="00971FCD">
        <w:rPr>
          <w:i/>
          <w:lang w:val="es-ES"/>
        </w:rPr>
        <w:t>ence</w:t>
      </w:r>
      <w:r w:rsidRPr="00971FCD">
        <w:rPr>
          <w:i/>
          <w:lang w:val="es-ES"/>
        </w:rPr>
        <w:t xml:space="preserve"> U</w:t>
      </w:r>
      <w:r w:rsidR="00971FCD">
        <w:rPr>
          <w:i/>
          <w:lang w:val="es-ES"/>
        </w:rPr>
        <w:t>.</w:t>
      </w:r>
      <w:r w:rsidRPr="00971FCD">
        <w:rPr>
          <w:i/>
          <w:lang w:val="es-ES"/>
        </w:rPr>
        <w:t xml:space="preserve"> S</w:t>
      </w:r>
      <w:r w:rsidR="00971FCD">
        <w:rPr>
          <w:i/>
          <w:lang w:val="es-ES"/>
        </w:rPr>
        <w:t>.</w:t>
      </w:r>
      <w:r w:rsidRPr="00971FCD">
        <w:rPr>
          <w:i/>
          <w:lang w:val="es-ES"/>
        </w:rPr>
        <w:t xml:space="preserve"> A.</w:t>
      </w:r>
      <w:r w:rsidRPr="00971FCD">
        <w:rPr>
          <w:lang w:val="es-ES"/>
        </w:rPr>
        <w:t xml:space="preserve"> </w:t>
      </w:r>
      <w:r w:rsidRPr="00971FCD">
        <w:rPr>
          <w:b/>
          <w:lang w:val="es-ES"/>
        </w:rPr>
        <w:t>113</w:t>
      </w:r>
      <w:r w:rsidRPr="00971FCD">
        <w:rPr>
          <w:lang w:val="es-ES"/>
        </w:rPr>
        <w:t xml:space="preserve"> (26), 7124-7129 (2016).</w:t>
      </w:r>
    </w:p>
    <w:p w14:paraId="74FEC713" w14:textId="77777777" w:rsidR="00971FCD" w:rsidRDefault="00F6009F" w:rsidP="004720A8">
      <w:pPr>
        <w:pStyle w:val="EndNoteBibliography"/>
        <w:numPr>
          <w:ilvl w:val="0"/>
          <w:numId w:val="2"/>
        </w:numPr>
        <w:ind w:left="0" w:firstLine="0"/>
      </w:pPr>
      <w:r w:rsidRPr="00971FCD">
        <w:rPr>
          <w:lang w:val="es-ES"/>
        </w:rPr>
        <w:t>Sakamoto, K. M.</w:t>
      </w:r>
      <w:r w:rsidRPr="00971FCD">
        <w:rPr>
          <w:i/>
          <w:lang w:val="es-ES"/>
        </w:rPr>
        <w:t xml:space="preserve"> </w:t>
      </w:r>
      <w:r w:rsidRPr="00971FCD">
        <w:rPr>
          <w:iCs/>
          <w:lang w:val="es-ES"/>
        </w:rPr>
        <w:t>et al.</w:t>
      </w:r>
      <w:r w:rsidRPr="00971FCD">
        <w:rPr>
          <w:lang w:val="es-ES"/>
        </w:rPr>
        <w:t xml:space="preserve"> </w:t>
      </w:r>
      <w:r w:rsidRPr="00C517D3">
        <w:t xml:space="preserve">Protacs: chimeric molecules that target proteins to the Skp1-Cullin-F box complex for ubiquitination and degradation. </w:t>
      </w:r>
      <w:r w:rsidRPr="00971FCD">
        <w:rPr>
          <w:i/>
          <w:lang w:val="es-ES"/>
        </w:rPr>
        <w:t>Proc</w:t>
      </w:r>
      <w:r w:rsidR="00971FCD">
        <w:rPr>
          <w:i/>
          <w:lang w:val="es-ES"/>
        </w:rPr>
        <w:t>eeding</w:t>
      </w:r>
      <w:r w:rsidRPr="00971FCD">
        <w:rPr>
          <w:i/>
          <w:lang w:val="es-ES"/>
        </w:rPr>
        <w:t xml:space="preserve"> Nat</w:t>
      </w:r>
      <w:r w:rsidR="00971FCD">
        <w:rPr>
          <w:i/>
          <w:lang w:val="es-ES"/>
        </w:rPr>
        <w:t>iona</w:t>
      </w:r>
      <w:r w:rsidRPr="00971FCD">
        <w:rPr>
          <w:i/>
          <w:lang w:val="es-ES"/>
        </w:rPr>
        <w:t>l Acad</w:t>
      </w:r>
      <w:r w:rsidR="00971FCD">
        <w:rPr>
          <w:i/>
          <w:lang w:val="es-ES"/>
        </w:rPr>
        <w:t>emy</w:t>
      </w:r>
      <w:r w:rsidRPr="00971FCD">
        <w:rPr>
          <w:i/>
          <w:lang w:val="es-ES"/>
        </w:rPr>
        <w:t xml:space="preserve"> Sci</w:t>
      </w:r>
      <w:r w:rsidR="00971FCD">
        <w:rPr>
          <w:i/>
          <w:lang w:val="es-ES"/>
        </w:rPr>
        <w:t>ence</w:t>
      </w:r>
      <w:r w:rsidRPr="00971FCD">
        <w:rPr>
          <w:i/>
          <w:lang w:val="es-ES"/>
        </w:rPr>
        <w:t xml:space="preserve"> U</w:t>
      </w:r>
      <w:r w:rsidR="00971FCD">
        <w:rPr>
          <w:i/>
          <w:lang w:val="es-ES"/>
        </w:rPr>
        <w:t>.</w:t>
      </w:r>
      <w:r w:rsidRPr="00971FCD">
        <w:rPr>
          <w:i/>
          <w:lang w:val="es-ES"/>
        </w:rPr>
        <w:t xml:space="preserve"> S</w:t>
      </w:r>
      <w:r w:rsidR="00971FCD">
        <w:rPr>
          <w:i/>
          <w:lang w:val="es-ES"/>
        </w:rPr>
        <w:t>.</w:t>
      </w:r>
      <w:r w:rsidRPr="00971FCD">
        <w:rPr>
          <w:i/>
          <w:lang w:val="es-ES"/>
        </w:rPr>
        <w:t xml:space="preserve"> A.</w:t>
      </w:r>
      <w:r w:rsidRPr="00971FCD">
        <w:rPr>
          <w:lang w:val="es-ES"/>
        </w:rPr>
        <w:t xml:space="preserve"> </w:t>
      </w:r>
      <w:r w:rsidRPr="00971FCD">
        <w:rPr>
          <w:b/>
          <w:lang w:val="es-ES"/>
        </w:rPr>
        <w:t>98</w:t>
      </w:r>
      <w:r w:rsidRPr="00971FCD">
        <w:rPr>
          <w:lang w:val="es-ES"/>
        </w:rPr>
        <w:t xml:space="preserve"> (15), 8554-8559 (2001).</w:t>
      </w:r>
    </w:p>
    <w:p w14:paraId="27DC8454" w14:textId="77777777" w:rsidR="00971FCD" w:rsidRDefault="00F6009F" w:rsidP="004720A8">
      <w:pPr>
        <w:pStyle w:val="EndNoteBibliography"/>
        <w:numPr>
          <w:ilvl w:val="0"/>
          <w:numId w:val="2"/>
        </w:numPr>
        <w:ind w:left="0" w:firstLine="0"/>
      </w:pPr>
      <w:r w:rsidRPr="00971FCD">
        <w:rPr>
          <w:lang w:val="es-ES"/>
        </w:rPr>
        <w:t>Sakamoto, K. M.</w:t>
      </w:r>
      <w:r w:rsidRPr="00971FCD">
        <w:rPr>
          <w:iCs/>
          <w:lang w:val="es-ES"/>
        </w:rPr>
        <w:t xml:space="preserve"> et al.</w:t>
      </w:r>
      <w:r w:rsidRPr="00971FCD">
        <w:rPr>
          <w:lang w:val="es-ES"/>
        </w:rPr>
        <w:t xml:space="preserve"> </w:t>
      </w:r>
      <w:r w:rsidRPr="00C517D3">
        <w:t xml:space="preserve">Development of </w:t>
      </w:r>
      <w:r w:rsidR="00971FCD">
        <w:t>P</w:t>
      </w:r>
      <w:r w:rsidRPr="00C517D3">
        <w:t xml:space="preserve">rotacs to target cancer-promoting proteins for ubiquitination and degradation. </w:t>
      </w:r>
      <w:r w:rsidRPr="00971FCD">
        <w:rPr>
          <w:i/>
        </w:rPr>
        <w:t>Mol</w:t>
      </w:r>
      <w:r w:rsidR="00971FCD">
        <w:rPr>
          <w:i/>
        </w:rPr>
        <w:t>ecular</w:t>
      </w:r>
      <w:r w:rsidRPr="00971FCD">
        <w:rPr>
          <w:i/>
        </w:rPr>
        <w:t xml:space="preserve"> Cell Proteomics.</w:t>
      </w:r>
      <w:r w:rsidRPr="00C517D3">
        <w:t xml:space="preserve"> </w:t>
      </w:r>
      <w:r w:rsidRPr="00971FCD">
        <w:rPr>
          <w:b/>
        </w:rPr>
        <w:t>2</w:t>
      </w:r>
      <w:r w:rsidRPr="00C517D3">
        <w:t xml:space="preserve"> (12), 1350-1358 (2003).</w:t>
      </w:r>
    </w:p>
    <w:p w14:paraId="430E599C" w14:textId="77777777" w:rsidR="00971FCD" w:rsidRDefault="00F6009F" w:rsidP="004720A8">
      <w:pPr>
        <w:pStyle w:val="EndNoteBibliography"/>
        <w:numPr>
          <w:ilvl w:val="0"/>
          <w:numId w:val="2"/>
        </w:numPr>
        <w:ind w:left="0" w:firstLine="0"/>
      </w:pPr>
      <w:r w:rsidRPr="00C517D3">
        <w:t>Schiedel, M.</w:t>
      </w:r>
      <w:r w:rsidRPr="00971FCD">
        <w:rPr>
          <w:i/>
        </w:rPr>
        <w:t xml:space="preserve"> </w:t>
      </w:r>
      <w:r w:rsidRPr="00971FCD">
        <w:rPr>
          <w:iCs/>
        </w:rPr>
        <w:t>et al.</w:t>
      </w:r>
      <w:r w:rsidRPr="00C517D3">
        <w:t xml:space="preserve"> Chemically </w:t>
      </w:r>
      <w:r w:rsidR="00971FCD">
        <w:t>i</w:t>
      </w:r>
      <w:r w:rsidRPr="00C517D3">
        <w:t xml:space="preserve">nduced </w:t>
      </w:r>
      <w:r w:rsidR="00971FCD">
        <w:t>d</w:t>
      </w:r>
      <w:r w:rsidRPr="00C517D3">
        <w:t xml:space="preserve">egradation of Sirtuin 2 (Sirt2) by a </w:t>
      </w:r>
      <w:r w:rsidR="00971FCD">
        <w:t>p</w:t>
      </w:r>
      <w:r w:rsidRPr="00C517D3">
        <w:t xml:space="preserve">roteolysis </w:t>
      </w:r>
      <w:r w:rsidR="00971FCD">
        <w:t>t</w:t>
      </w:r>
      <w:r w:rsidRPr="00C517D3">
        <w:t xml:space="preserve">argeting </w:t>
      </w:r>
      <w:r w:rsidR="00971FCD">
        <w:t>c</w:t>
      </w:r>
      <w:r w:rsidRPr="00C517D3">
        <w:t xml:space="preserve">himera (PROTAC) </w:t>
      </w:r>
      <w:r w:rsidR="00971FCD">
        <w:t>b</w:t>
      </w:r>
      <w:r w:rsidRPr="00C517D3">
        <w:t xml:space="preserve">ased on </w:t>
      </w:r>
      <w:r w:rsidR="00971FCD">
        <w:t>s</w:t>
      </w:r>
      <w:r w:rsidRPr="00C517D3">
        <w:t xml:space="preserve">irtuin </w:t>
      </w:r>
      <w:r w:rsidR="00971FCD">
        <w:t>r</w:t>
      </w:r>
      <w:r w:rsidRPr="00C517D3">
        <w:t xml:space="preserve">earranging </w:t>
      </w:r>
      <w:r w:rsidR="00971FCD">
        <w:t>l</w:t>
      </w:r>
      <w:r w:rsidRPr="00C517D3">
        <w:t xml:space="preserve">igands (SirReals). </w:t>
      </w:r>
      <w:r w:rsidRPr="00971FCD">
        <w:rPr>
          <w:i/>
        </w:rPr>
        <w:t>J</w:t>
      </w:r>
      <w:r w:rsidR="00971FCD">
        <w:rPr>
          <w:i/>
        </w:rPr>
        <w:t>ournal of</w:t>
      </w:r>
      <w:r w:rsidRPr="00971FCD">
        <w:rPr>
          <w:i/>
        </w:rPr>
        <w:t xml:space="preserve"> Med</w:t>
      </w:r>
      <w:r w:rsidR="00971FCD">
        <w:rPr>
          <w:i/>
        </w:rPr>
        <w:t>icinal</w:t>
      </w:r>
      <w:r w:rsidRPr="00971FCD">
        <w:rPr>
          <w:i/>
        </w:rPr>
        <w:t xml:space="preserve"> Chem</w:t>
      </w:r>
      <w:r w:rsidR="00971FCD">
        <w:rPr>
          <w:i/>
        </w:rPr>
        <w:t>istry</w:t>
      </w:r>
      <w:r w:rsidRPr="00971FCD">
        <w:rPr>
          <w:i/>
        </w:rPr>
        <w:t>.</w:t>
      </w:r>
      <w:r w:rsidRPr="00C517D3">
        <w:t xml:space="preserve"> </w:t>
      </w:r>
      <w:r w:rsidRPr="00971FCD">
        <w:rPr>
          <w:b/>
        </w:rPr>
        <w:t>61</w:t>
      </w:r>
      <w:r w:rsidRPr="00C517D3">
        <w:t xml:space="preserve"> (2), 482-491 (2018).</w:t>
      </w:r>
    </w:p>
    <w:p w14:paraId="1EF12E9C" w14:textId="53EBA4A4" w:rsidR="00971FCD" w:rsidRDefault="00F6009F" w:rsidP="004720A8">
      <w:pPr>
        <w:pStyle w:val="EndNoteBibliography"/>
        <w:numPr>
          <w:ilvl w:val="0"/>
          <w:numId w:val="2"/>
        </w:numPr>
        <w:ind w:left="0" w:firstLine="0"/>
      </w:pPr>
      <w:r w:rsidRPr="00C517D3">
        <w:t>Slabicki, M.</w:t>
      </w:r>
      <w:r w:rsidRPr="00971FCD">
        <w:rPr>
          <w:i/>
        </w:rPr>
        <w:t xml:space="preserve"> </w:t>
      </w:r>
      <w:r w:rsidRPr="00971FCD">
        <w:rPr>
          <w:iCs/>
        </w:rPr>
        <w:t>et al.</w:t>
      </w:r>
      <w:r w:rsidRPr="00C517D3">
        <w:t xml:space="preserve"> The CDK inhibitor CR8 acts as a molecular glue degrader that depletes cyclin K. </w:t>
      </w:r>
      <w:r w:rsidRPr="00971FCD">
        <w:rPr>
          <w:i/>
        </w:rPr>
        <w:t>Nature.</w:t>
      </w:r>
      <w:r w:rsidRPr="00C517D3">
        <w:t xml:space="preserve"> (2020).</w:t>
      </w:r>
    </w:p>
    <w:p w14:paraId="259FA38A" w14:textId="77777777" w:rsidR="00971FCD" w:rsidRDefault="00F6009F" w:rsidP="004720A8">
      <w:pPr>
        <w:pStyle w:val="EndNoteBibliography"/>
        <w:numPr>
          <w:ilvl w:val="0"/>
          <w:numId w:val="2"/>
        </w:numPr>
        <w:ind w:left="0" w:firstLine="0"/>
      </w:pPr>
      <w:r w:rsidRPr="00C517D3">
        <w:t>Smith, B. E.</w:t>
      </w:r>
      <w:r w:rsidRPr="00971FCD">
        <w:rPr>
          <w:i/>
        </w:rPr>
        <w:t xml:space="preserve"> </w:t>
      </w:r>
      <w:r w:rsidRPr="00971FCD">
        <w:rPr>
          <w:iCs/>
        </w:rPr>
        <w:t>et al.</w:t>
      </w:r>
      <w:r w:rsidRPr="00C517D3">
        <w:t xml:space="preserve"> Differential PROTAC substrate specificity dictated by orientation of recruited E3 ligase. </w:t>
      </w:r>
      <w:r w:rsidRPr="00971FCD">
        <w:rPr>
          <w:i/>
        </w:rPr>
        <w:t>Nature Communications.</w:t>
      </w:r>
      <w:r w:rsidRPr="00C517D3">
        <w:t xml:space="preserve"> </w:t>
      </w:r>
      <w:r w:rsidRPr="00971FCD">
        <w:rPr>
          <w:b/>
        </w:rPr>
        <w:t>10</w:t>
      </w:r>
      <w:r w:rsidRPr="00C517D3">
        <w:t xml:space="preserve"> (1), 131 (2019).</w:t>
      </w:r>
    </w:p>
    <w:p w14:paraId="157F1B96" w14:textId="77777777" w:rsidR="00971FCD" w:rsidRDefault="00F6009F" w:rsidP="004720A8">
      <w:pPr>
        <w:pStyle w:val="EndNoteBibliography"/>
        <w:numPr>
          <w:ilvl w:val="0"/>
          <w:numId w:val="2"/>
        </w:numPr>
        <w:ind w:left="0" w:firstLine="0"/>
      </w:pPr>
      <w:r w:rsidRPr="00C517D3">
        <w:t>Sun, B.</w:t>
      </w:r>
      <w:r w:rsidRPr="00971FCD">
        <w:rPr>
          <w:i/>
        </w:rPr>
        <w:t xml:space="preserve"> </w:t>
      </w:r>
      <w:r w:rsidRPr="00971FCD">
        <w:rPr>
          <w:iCs/>
        </w:rPr>
        <w:t>et al.</w:t>
      </w:r>
      <w:r w:rsidRPr="00C517D3">
        <w:t xml:space="preserve"> BET protein proteolysis targeting chimera (PROTAC) exerts potent lethal activity against mantle cell lymphoma cells. </w:t>
      </w:r>
      <w:r w:rsidRPr="00971FCD">
        <w:rPr>
          <w:i/>
        </w:rPr>
        <w:t>Leukemia.</w:t>
      </w:r>
      <w:r w:rsidRPr="00C517D3">
        <w:t xml:space="preserve"> </w:t>
      </w:r>
      <w:r w:rsidRPr="00971FCD">
        <w:rPr>
          <w:b/>
        </w:rPr>
        <w:t>32</w:t>
      </w:r>
      <w:r w:rsidRPr="00C517D3">
        <w:t xml:space="preserve"> (2), 343-352 (2018).</w:t>
      </w:r>
    </w:p>
    <w:p w14:paraId="05D0D889" w14:textId="77777777" w:rsidR="004720A8" w:rsidRDefault="00F6009F" w:rsidP="004720A8">
      <w:pPr>
        <w:pStyle w:val="EndNoteBibliography"/>
        <w:numPr>
          <w:ilvl w:val="0"/>
          <w:numId w:val="2"/>
        </w:numPr>
        <w:ind w:left="0" w:firstLine="0"/>
      </w:pPr>
      <w:r w:rsidRPr="00C517D3">
        <w:t>Tong, B.</w:t>
      </w:r>
      <w:r w:rsidRPr="00971FCD">
        <w:rPr>
          <w:i/>
        </w:rPr>
        <w:t xml:space="preserve"> </w:t>
      </w:r>
      <w:r w:rsidRPr="00971FCD">
        <w:rPr>
          <w:iCs/>
        </w:rPr>
        <w:t>et al.</w:t>
      </w:r>
      <w:r w:rsidRPr="00C517D3">
        <w:t xml:space="preserve"> A Nimbolide-</w:t>
      </w:r>
      <w:r w:rsidR="00971FCD">
        <w:t>b</w:t>
      </w:r>
      <w:r w:rsidRPr="00C517D3">
        <w:t xml:space="preserve">ased </w:t>
      </w:r>
      <w:r w:rsidR="00971FCD">
        <w:t>k</w:t>
      </w:r>
      <w:r w:rsidRPr="00C517D3">
        <w:t xml:space="preserve">inase </w:t>
      </w:r>
      <w:r w:rsidR="00971FCD">
        <w:t>d</w:t>
      </w:r>
      <w:r w:rsidRPr="00C517D3">
        <w:t xml:space="preserve">egrader </w:t>
      </w:r>
      <w:r w:rsidR="00971FCD">
        <w:t>p</w:t>
      </w:r>
      <w:r w:rsidRPr="00C517D3">
        <w:t xml:space="preserve">referentially </w:t>
      </w:r>
      <w:r w:rsidR="00971FCD">
        <w:t>d</w:t>
      </w:r>
      <w:r w:rsidRPr="00C517D3">
        <w:t xml:space="preserve">egrades </w:t>
      </w:r>
      <w:r w:rsidR="00971FCD">
        <w:t>o</w:t>
      </w:r>
      <w:r w:rsidRPr="00C517D3">
        <w:t xml:space="preserve">ncogenic BCR-ABL. </w:t>
      </w:r>
      <w:r w:rsidRPr="00971FCD">
        <w:rPr>
          <w:i/>
        </w:rPr>
        <w:t>ACS Chem</w:t>
      </w:r>
      <w:r w:rsidR="00971FCD">
        <w:rPr>
          <w:i/>
        </w:rPr>
        <w:t>ical</w:t>
      </w:r>
      <w:r w:rsidRPr="00971FCD">
        <w:rPr>
          <w:i/>
        </w:rPr>
        <w:t xml:space="preserve"> Biol</w:t>
      </w:r>
      <w:r w:rsidR="00971FCD">
        <w:rPr>
          <w:i/>
        </w:rPr>
        <w:t>ogy</w:t>
      </w:r>
      <w:r w:rsidRPr="00971FCD">
        <w:rPr>
          <w:i/>
        </w:rPr>
        <w:t>.</w:t>
      </w:r>
      <w:r w:rsidRPr="00C517D3">
        <w:t xml:space="preserve"> </w:t>
      </w:r>
      <w:r w:rsidR="004720A8" w:rsidRPr="004720A8">
        <w:rPr>
          <w:b/>
          <w:bCs/>
        </w:rPr>
        <w:t>15</w:t>
      </w:r>
      <w:r w:rsidR="004720A8">
        <w:t xml:space="preserve"> (7), 1788-1794</w:t>
      </w:r>
      <w:r w:rsidRPr="00C517D3">
        <w:t xml:space="preserve"> (2020).</w:t>
      </w:r>
    </w:p>
    <w:p w14:paraId="52F60E38" w14:textId="77777777" w:rsidR="004720A8" w:rsidRDefault="00F6009F" w:rsidP="004720A8">
      <w:pPr>
        <w:pStyle w:val="EndNoteBibliography"/>
        <w:numPr>
          <w:ilvl w:val="0"/>
          <w:numId w:val="2"/>
        </w:numPr>
        <w:ind w:left="0" w:firstLine="0"/>
      </w:pPr>
      <w:r w:rsidRPr="00C517D3">
        <w:t>Winter, G. E.</w:t>
      </w:r>
      <w:r w:rsidRPr="004720A8">
        <w:rPr>
          <w:iCs/>
        </w:rPr>
        <w:t xml:space="preserve"> et al.</w:t>
      </w:r>
      <w:r w:rsidRPr="00C517D3">
        <w:t xml:space="preserve"> D</w:t>
      </w:r>
      <w:r w:rsidR="004720A8">
        <w:t>rug</w:t>
      </w:r>
      <w:r w:rsidRPr="00C517D3">
        <w:t xml:space="preserve"> D</w:t>
      </w:r>
      <w:r w:rsidR="004720A8">
        <w:t>evelopment</w:t>
      </w:r>
      <w:r w:rsidRPr="00C517D3">
        <w:t xml:space="preserve">. Phthalimide conjugation as a strategy for in vivo target protein degradation. </w:t>
      </w:r>
      <w:r w:rsidRPr="004720A8">
        <w:rPr>
          <w:i/>
        </w:rPr>
        <w:t>Science.</w:t>
      </w:r>
      <w:r w:rsidRPr="00C517D3">
        <w:t xml:space="preserve"> </w:t>
      </w:r>
      <w:r w:rsidRPr="004720A8">
        <w:rPr>
          <w:b/>
        </w:rPr>
        <w:t>348</w:t>
      </w:r>
      <w:r w:rsidRPr="00C517D3">
        <w:t xml:space="preserve"> (6241), 1376-1381 (2015).</w:t>
      </w:r>
    </w:p>
    <w:p w14:paraId="0612F20F" w14:textId="77777777" w:rsidR="004720A8" w:rsidRDefault="00F6009F" w:rsidP="004720A8">
      <w:pPr>
        <w:pStyle w:val="EndNoteBibliography"/>
        <w:numPr>
          <w:ilvl w:val="0"/>
          <w:numId w:val="2"/>
        </w:numPr>
        <w:ind w:left="0" w:firstLine="0"/>
      </w:pPr>
      <w:r w:rsidRPr="00C517D3">
        <w:t>Winter, G. E.</w:t>
      </w:r>
      <w:r w:rsidRPr="004720A8">
        <w:rPr>
          <w:iCs/>
        </w:rPr>
        <w:t xml:space="preserve"> et al. </w:t>
      </w:r>
      <w:r w:rsidRPr="00C517D3">
        <w:t xml:space="preserve">BET </w:t>
      </w:r>
      <w:r w:rsidR="004720A8">
        <w:t>B</w:t>
      </w:r>
      <w:r w:rsidRPr="00C517D3">
        <w:t xml:space="preserve">romodomain </w:t>
      </w:r>
      <w:r w:rsidR="004720A8">
        <w:t>p</w:t>
      </w:r>
      <w:r w:rsidRPr="00C517D3">
        <w:t xml:space="preserve">roteins </w:t>
      </w:r>
      <w:r w:rsidR="004720A8">
        <w:t>f</w:t>
      </w:r>
      <w:r w:rsidRPr="00C517D3">
        <w:t xml:space="preserve">unction as </w:t>
      </w:r>
      <w:r w:rsidR="004720A8">
        <w:t>m</w:t>
      </w:r>
      <w:r w:rsidRPr="00C517D3">
        <w:t xml:space="preserve">aster </w:t>
      </w:r>
      <w:r w:rsidR="004720A8">
        <w:t>t</w:t>
      </w:r>
      <w:r w:rsidRPr="00C517D3">
        <w:t xml:space="preserve">ranscription </w:t>
      </w:r>
      <w:r w:rsidR="004720A8">
        <w:t>e</w:t>
      </w:r>
      <w:r w:rsidRPr="00C517D3">
        <w:t xml:space="preserve">longation </w:t>
      </w:r>
      <w:r w:rsidR="004720A8">
        <w:t>f</w:t>
      </w:r>
      <w:r w:rsidRPr="00C517D3">
        <w:t xml:space="preserve">actors </w:t>
      </w:r>
      <w:r w:rsidR="004720A8">
        <w:t>i</w:t>
      </w:r>
      <w:r w:rsidRPr="00C517D3">
        <w:t xml:space="preserve">ndependent of CDK9 </w:t>
      </w:r>
      <w:r w:rsidR="004720A8">
        <w:t>r</w:t>
      </w:r>
      <w:r w:rsidRPr="00C517D3">
        <w:t xml:space="preserve">ecruitment. </w:t>
      </w:r>
      <w:r w:rsidRPr="004720A8">
        <w:rPr>
          <w:i/>
        </w:rPr>
        <w:t>Mol</w:t>
      </w:r>
      <w:r w:rsidR="004720A8">
        <w:rPr>
          <w:i/>
        </w:rPr>
        <w:t>ecular</w:t>
      </w:r>
      <w:r w:rsidRPr="004720A8">
        <w:rPr>
          <w:i/>
        </w:rPr>
        <w:t xml:space="preserve"> Cell.</w:t>
      </w:r>
      <w:r w:rsidRPr="00C517D3">
        <w:t xml:space="preserve"> </w:t>
      </w:r>
      <w:r w:rsidRPr="004720A8">
        <w:rPr>
          <w:b/>
        </w:rPr>
        <w:t>67</w:t>
      </w:r>
      <w:r w:rsidRPr="00C517D3">
        <w:t xml:space="preserve"> (1), 5-18 (2017).</w:t>
      </w:r>
    </w:p>
    <w:p w14:paraId="1E1B8B6E" w14:textId="77777777" w:rsidR="004720A8" w:rsidRDefault="00F6009F" w:rsidP="004720A8">
      <w:pPr>
        <w:pStyle w:val="EndNoteBibliography"/>
        <w:numPr>
          <w:ilvl w:val="0"/>
          <w:numId w:val="2"/>
        </w:numPr>
        <w:ind w:left="0" w:firstLine="0"/>
      </w:pPr>
      <w:r w:rsidRPr="00C517D3">
        <w:t>Zengerle, M., Chan, K. H.</w:t>
      </w:r>
      <w:r w:rsidR="004720A8">
        <w:t xml:space="preserve">, </w:t>
      </w:r>
      <w:r w:rsidRPr="00C517D3">
        <w:t xml:space="preserve">Ciulli, A. Selective Small Molecule Induced Degradation of the BET Bromodomain Protein BRD4. </w:t>
      </w:r>
      <w:r w:rsidRPr="004720A8">
        <w:rPr>
          <w:i/>
        </w:rPr>
        <w:t>ACS Chem</w:t>
      </w:r>
      <w:r w:rsidR="004720A8">
        <w:rPr>
          <w:i/>
        </w:rPr>
        <w:t>ical</w:t>
      </w:r>
      <w:r w:rsidRPr="004720A8">
        <w:rPr>
          <w:i/>
        </w:rPr>
        <w:t xml:space="preserve"> Biol</w:t>
      </w:r>
      <w:r w:rsidR="004720A8">
        <w:rPr>
          <w:i/>
        </w:rPr>
        <w:t>ogy</w:t>
      </w:r>
      <w:r w:rsidRPr="004720A8">
        <w:rPr>
          <w:i/>
        </w:rPr>
        <w:t>.</w:t>
      </w:r>
      <w:r w:rsidRPr="00C517D3">
        <w:t xml:space="preserve"> </w:t>
      </w:r>
      <w:r w:rsidRPr="004720A8">
        <w:rPr>
          <w:b/>
        </w:rPr>
        <w:t>10</w:t>
      </w:r>
      <w:r w:rsidRPr="00C517D3">
        <w:t xml:space="preserve"> (8), 1770-1777 (2015).</w:t>
      </w:r>
    </w:p>
    <w:p w14:paraId="4325AAC7" w14:textId="77777777" w:rsidR="004720A8" w:rsidRDefault="00F6009F" w:rsidP="004720A8">
      <w:pPr>
        <w:pStyle w:val="EndNoteBibliography"/>
        <w:numPr>
          <w:ilvl w:val="0"/>
          <w:numId w:val="2"/>
        </w:numPr>
        <w:ind w:left="0" w:firstLine="0"/>
      </w:pPr>
      <w:r w:rsidRPr="00C517D3">
        <w:t>Zhang, C.</w:t>
      </w:r>
      <w:r w:rsidRPr="004720A8">
        <w:rPr>
          <w:iCs/>
        </w:rPr>
        <w:t xml:space="preserve"> et al.</w:t>
      </w:r>
      <w:r w:rsidRPr="00C517D3">
        <w:t xml:space="preserve"> Proteolysis </w:t>
      </w:r>
      <w:r w:rsidR="004720A8">
        <w:t>t</w:t>
      </w:r>
      <w:r w:rsidRPr="00C517D3">
        <w:t xml:space="preserve">argeting </w:t>
      </w:r>
      <w:r w:rsidR="004720A8">
        <w:t>c</w:t>
      </w:r>
      <w:r w:rsidRPr="00C517D3">
        <w:t xml:space="preserve">himeras (PROTACs) of </w:t>
      </w:r>
      <w:r w:rsidR="004720A8">
        <w:t>a</w:t>
      </w:r>
      <w:r w:rsidRPr="00C517D3">
        <w:t xml:space="preserve">naplastic </w:t>
      </w:r>
      <w:r w:rsidR="004720A8">
        <w:t>l</w:t>
      </w:r>
      <w:r w:rsidRPr="00C517D3">
        <w:t xml:space="preserve">ymphoma </w:t>
      </w:r>
      <w:r w:rsidR="004720A8">
        <w:t>k</w:t>
      </w:r>
      <w:r w:rsidRPr="00C517D3">
        <w:t xml:space="preserve">inase (ALK). </w:t>
      </w:r>
      <w:r w:rsidRPr="004720A8">
        <w:rPr>
          <w:i/>
        </w:rPr>
        <w:t>Eur</w:t>
      </w:r>
      <w:r w:rsidR="004720A8">
        <w:rPr>
          <w:i/>
        </w:rPr>
        <w:t>opean</w:t>
      </w:r>
      <w:r w:rsidRPr="004720A8">
        <w:rPr>
          <w:i/>
        </w:rPr>
        <w:t xml:space="preserve"> J</w:t>
      </w:r>
      <w:r w:rsidR="004720A8">
        <w:rPr>
          <w:i/>
        </w:rPr>
        <w:t>ournal of</w:t>
      </w:r>
      <w:r w:rsidRPr="004720A8">
        <w:rPr>
          <w:i/>
        </w:rPr>
        <w:t xml:space="preserve"> Med</w:t>
      </w:r>
      <w:r w:rsidR="004720A8">
        <w:rPr>
          <w:i/>
        </w:rPr>
        <w:t>icinal</w:t>
      </w:r>
      <w:r w:rsidRPr="004720A8">
        <w:rPr>
          <w:i/>
        </w:rPr>
        <w:t xml:space="preserve"> Chem</w:t>
      </w:r>
      <w:r w:rsidR="004720A8">
        <w:rPr>
          <w:i/>
        </w:rPr>
        <w:t>istry</w:t>
      </w:r>
      <w:r w:rsidRPr="004720A8">
        <w:rPr>
          <w:i/>
        </w:rPr>
        <w:t>.</w:t>
      </w:r>
      <w:r w:rsidRPr="00C517D3">
        <w:t xml:space="preserve"> </w:t>
      </w:r>
      <w:r w:rsidRPr="004720A8">
        <w:rPr>
          <w:b/>
        </w:rPr>
        <w:t>151</w:t>
      </w:r>
      <w:r w:rsidR="004720A8">
        <w:t xml:space="preserve">, </w:t>
      </w:r>
      <w:r w:rsidRPr="00C517D3">
        <w:t>304-314 (2018).</w:t>
      </w:r>
    </w:p>
    <w:p w14:paraId="0DD2C514" w14:textId="77777777" w:rsidR="004720A8" w:rsidRDefault="00F6009F" w:rsidP="004720A8">
      <w:pPr>
        <w:pStyle w:val="EndNoteBibliography"/>
        <w:numPr>
          <w:ilvl w:val="0"/>
          <w:numId w:val="2"/>
        </w:numPr>
        <w:ind w:left="0" w:firstLine="0"/>
      </w:pPr>
      <w:r w:rsidRPr="00C517D3">
        <w:t>Zoppi, V.</w:t>
      </w:r>
      <w:r w:rsidRPr="004720A8">
        <w:rPr>
          <w:iCs/>
        </w:rPr>
        <w:t xml:space="preserve"> et al.</w:t>
      </w:r>
      <w:r w:rsidRPr="00C517D3">
        <w:t xml:space="preserve"> Iterative </w:t>
      </w:r>
      <w:r w:rsidR="004720A8">
        <w:t>d</w:t>
      </w:r>
      <w:r w:rsidRPr="00C517D3">
        <w:t xml:space="preserve">esign and </w:t>
      </w:r>
      <w:r w:rsidR="004720A8">
        <w:t>o</w:t>
      </w:r>
      <w:r w:rsidRPr="00C517D3">
        <w:t xml:space="preserve">ptimization of </w:t>
      </w:r>
      <w:r w:rsidR="004720A8">
        <w:t>i</w:t>
      </w:r>
      <w:r w:rsidRPr="00C517D3">
        <w:t xml:space="preserve">nitially </w:t>
      </w:r>
      <w:r w:rsidR="004720A8">
        <w:t>i</w:t>
      </w:r>
      <w:r w:rsidRPr="00C517D3">
        <w:t xml:space="preserve">nactive </w:t>
      </w:r>
      <w:r w:rsidR="004720A8">
        <w:t>p</w:t>
      </w:r>
      <w:r w:rsidRPr="00C517D3">
        <w:t xml:space="preserve">roteolysis </w:t>
      </w:r>
      <w:r w:rsidR="004720A8">
        <w:t>t</w:t>
      </w:r>
      <w:r w:rsidRPr="00C517D3">
        <w:t xml:space="preserve">argeting </w:t>
      </w:r>
      <w:r w:rsidR="004720A8">
        <w:t>c</w:t>
      </w:r>
      <w:r w:rsidRPr="00C517D3">
        <w:t xml:space="preserve">himeras (PROTACs) </w:t>
      </w:r>
      <w:r w:rsidR="004720A8">
        <w:t>i</w:t>
      </w:r>
      <w:r w:rsidRPr="00C517D3">
        <w:t xml:space="preserve">dentify VZ185 as a </w:t>
      </w:r>
      <w:r w:rsidR="004720A8">
        <w:t>p</w:t>
      </w:r>
      <w:r w:rsidRPr="00C517D3">
        <w:t xml:space="preserve">otent, </w:t>
      </w:r>
      <w:r w:rsidR="004720A8">
        <w:t>f</w:t>
      </w:r>
      <w:r w:rsidRPr="00C517D3">
        <w:t xml:space="preserve">ast, and </w:t>
      </w:r>
      <w:r w:rsidR="004720A8">
        <w:t>s</w:t>
      </w:r>
      <w:r w:rsidRPr="00C517D3">
        <w:t xml:space="preserve">elective von Hippel-Lindau (VHL) </w:t>
      </w:r>
      <w:r w:rsidR="004720A8">
        <w:t>b</w:t>
      </w:r>
      <w:r w:rsidRPr="00C517D3">
        <w:t xml:space="preserve">ased </w:t>
      </w:r>
      <w:r w:rsidR="004720A8">
        <w:t>d</w:t>
      </w:r>
      <w:r w:rsidRPr="00C517D3">
        <w:t xml:space="preserve">ual </w:t>
      </w:r>
      <w:r w:rsidR="004720A8">
        <w:t>d</w:t>
      </w:r>
      <w:r w:rsidRPr="00C517D3">
        <w:t xml:space="preserve">egrader </w:t>
      </w:r>
      <w:r w:rsidR="004720A8">
        <w:t>p</w:t>
      </w:r>
      <w:r w:rsidRPr="00C517D3">
        <w:t xml:space="preserve">robe of BRD9 and BRD7. </w:t>
      </w:r>
      <w:r w:rsidRPr="004720A8">
        <w:rPr>
          <w:i/>
        </w:rPr>
        <w:t>J</w:t>
      </w:r>
      <w:r w:rsidR="004720A8">
        <w:rPr>
          <w:i/>
        </w:rPr>
        <w:t>ournal of</w:t>
      </w:r>
      <w:r w:rsidRPr="004720A8">
        <w:rPr>
          <w:i/>
        </w:rPr>
        <w:t xml:space="preserve"> Med</w:t>
      </w:r>
      <w:r w:rsidR="004720A8">
        <w:rPr>
          <w:i/>
        </w:rPr>
        <w:t>icinal</w:t>
      </w:r>
      <w:r w:rsidRPr="004720A8">
        <w:rPr>
          <w:i/>
        </w:rPr>
        <w:t xml:space="preserve"> Chem</w:t>
      </w:r>
      <w:r w:rsidR="004720A8">
        <w:rPr>
          <w:i/>
        </w:rPr>
        <w:t>istry</w:t>
      </w:r>
      <w:r w:rsidRPr="004720A8">
        <w:rPr>
          <w:i/>
        </w:rPr>
        <w:t>.</w:t>
      </w:r>
      <w:r w:rsidRPr="00C517D3">
        <w:t xml:space="preserve"> </w:t>
      </w:r>
      <w:r w:rsidRPr="004720A8">
        <w:rPr>
          <w:b/>
        </w:rPr>
        <w:t>62</w:t>
      </w:r>
      <w:r w:rsidRPr="00C517D3">
        <w:t xml:space="preserve"> (2), 699-726 (2019).</w:t>
      </w:r>
    </w:p>
    <w:p w14:paraId="3A25F49F" w14:textId="5FC8E346" w:rsidR="004720A8" w:rsidRDefault="00F6009F" w:rsidP="004720A8">
      <w:pPr>
        <w:pStyle w:val="EndNoteBibliography"/>
        <w:numPr>
          <w:ilvl w:val="0"/>
          <w:numId w:val="2"/>
        </w:numPr>
        <w:ind w:left="0" w:firstLine="0"/>
      </w:pPr>
      <w:r w:rsidRPr="00C517D3">
        <w:t>Huang, H. T.</w:t>
      </w:r>
      <w:r w:rsidRPr="004720A8">
        <w:rPr>
          <w:iCs/>
        </w:rPr>
        <w:t xml:space="preserve"> et al.</w:t>
      </w:r>
      <w:r w:rsidRPr="00C517D3">
        <w:t xml:space="preserve"> A </w:t>
      </w:r>
      <w:r w:rsidR="004720A8">
        <w:t>c</w:t>
      </w:r>
      <w:r w:rsidRPr="00C517D3">
        <w:t xml:space="preserve">hemoproteomic </w:t>
      </w:r>
      <w:r w:rsidR="004720A8">
        <w:t>a</w:t>
      </w:r>
      <w:r w:rsidRPr="00C517D3">
        <w:t xml:space="preserve">pproach to </w:t>
      </w:r>
      <w:r w:rsidR="004720A8">
        <w:t>q</w:t>
      </w:r>
      <w:r w:rsidRPr="00C517D3">
        <w:t xml:space="preserve">uery the </w:t>
      </w:r>
      <w:r w:rsidR="004720A8">
        <w:t>d</w:t>
      </w:r>
      <w:r w:rsidRPr="00C517D3">
        <w:t xml:space="preserve">egradable </w:t>
      </w:r>
      <w:r w:rsidR="004720A8">
        <w:t>k</w:t>
      </w:r>
      <w:r w:rsidRPr="00C517D3">
        <w:t xml:space="preserve">inome </w:t>
      </w:r>
      <w:r w:rsidR="004720A8">
        <w:t>u</w:t>
      </w:r>
      <w:r w:rsidRPr="00C517D3">
        <w:t xml:space="preserve">sing a </w:t>
      </w:r>
      <w:r w:rsidR="004720A8">
        <w:t>m</w:t>
      </w:r>
      <w:r w:rsidRPr="00C517D3">
        <w:t xml:space="preserve">ulti-kinase </w:t>
      </w:r>
      <w:r w:rsidR="004720A8">
        <w:t>d</w:t>
      </w:r>
      <w:r w:rsidRPr="00C517D3">
        <w:t xml:space="preserve">egrader. </w:t>
      </w:r>
      <w:r w:rsidRPr="004720A8">
        <w:rPr>
          <w:i/>
        </w:rPr>
        <w:t>Cell Chem</w:t>
      </w:r>
      <w:r w:rsidR="004720A8">
        <w:rPr>
          <w:i/>
        </w:rPr>
        <w:t>ical</w:t>
      </w:r>
      <w:r w:rsidRPr="004720A8">
        <w:rPr>
          <w:i/>
        </w:rPr>
        <w:t xml:space="preserve"> Biol</w:t>
      </w:r>
      <w:r w:rsidR="004720A8">
        <w:rPr>
          <w:i/>
        </w:rPr>
        <w:t>ogy</w:t>
      </w:r>
      <w:r w:rsidRPr="004720A8">
        <w:rPr>
          <w:i/>
        </w:rPr>
        <w:t>.</w:t>
      </w:r>
      <w:r w:rsidRPr="00C517D3">
        <w:t xml:space="preserve"> </w:t>
      </w:r>
      <w:r w:rsidRPr="004720A8">
        <w:rPr>
          <w:b/>
        </w:rPr>
        <w:t>25</w:t>
      </w:r>
      <w:r w:rsidRPr="00C517D3">
        <w:t xml:space="preserve"> (1), 88-99 (2018).</w:t>
      </w:r>
    </w:p>
    <w:p w14:paraId="02FFF487" w14:textId="77777777" w:rsidR="004720A8" w:rsidRDefault="00F6009F" w:rsidP="004720A8">
      <w:pPr>
        <w:pStyle w:val="EndNoteBibliography"/>
        <w:numPr>
          <w:ilvl w:val="0"/>
          <w:numId w:val="2"/>
        </w:numPr>
        <w:ind w:left="0" w:firstLine="0"/>
      </w:pPr>
      <w:r w:rsidRPr="00C517D3">
        <w:t>Bjorklund, C. C.</w:t>
      </w:r>
      <w:r w:rsidRPr="004720A8">
        <w:rPr>
          <w:i/>
        </w:rPr>
        <w:t xml:space="preserve"> </w:t>
      </w:r>
      <w:r w:rsidRPr="004720A8">
        <w:rPr>
          <w:iCs/>
        </w:rPr>
        <w:t>et al.</w:t>
      </w:r>
      <w:r w:rsidRPr="00C517D3">
        <w:t xml:space="preserve"> Iberdomide (CC-220) is a potent cereblon E3 ligase modulator with antitumor and immunostimulatory activities in lenalidomide- and pomalidomide-resistant multiple myeloma cells with dysregulated CRBN. </w:t>
      </w:r>
      <w:r w:rsidRPr="004720A8">
        <w:rPr>
          <w:i/>
        </w:rPr>
        <w:t>Leukemia.</w:t>
      </w:r>
      <w:r w:rsidRPr="00C517D3">
        <w:t xml:space="preserve"> </w:t>
      </w:r>
      <w:r w:rsidRPr="004720A8">
        <w:rPr>
          <w:b/>
        </w:rPr>
        <w:t>34</w:t>
      </w:r>
      <w:r w:rsidRPr="00C517D3">
        <w:t xml:space="preserve"> (4), 1197-1201 (2020).</w:t>
      </w:r>
    </w:p>
    <w:p w14:paraId="5C07B0E3" w14:textId="77777777" w:rsidR="004720A8" w:rsidRDefault="00F6009F" w:rsidP="004720A8">
      <w:pPr>
        <w:pStyle w:val="EndNoteBibliography"/>
        <w:numPr>
          <w:ilvl w:val="0"/>
          <w:numId w:val="2"/>
        </w:numPr>
        <w:ind w:left="0" w:firstLine="0"/>
      </w:pPr>
      <w:r w:rsidRPr="00C517D3">
        <w:t>Matyskiela, M. E.</w:t>
      </w:r>
      <w:r w:rsidRPr="004720A8">
        <w:rPr>
          <w:i/>
        </w:rPr>
        <w:t xml:space="preserve"> </w:t>
      </w:r>
      <w:r w:rsidRPr="004720A8">
        <w:rPr>
          <w:iCs/>
        </w:rPr>
        <w:t>et al.</w:t>
      </w:r>
      <w:r w:rsidRPr="00C517D3">
        <w:t xml:space="preserve"> SALL4 mediates teratogenicity as a thalidomide-dependent cereblon substrate. </w:t>
      </w:r>
      <w:r w:rsidRPr="004720A8">
        <w:rPr>
          <w:i/>
        </w:rPr>
        <w:t>Nat</w:t>
      </w:r>
      <w:r w:rsidR="004720A8">
        <w:rPr>
          <w:i/>
        </w:rPr>
        <w:t>ure</w:t>
      </w:r>
      <w:r w:rsidRPr="004720A8">
        <w:rPr>
          <w:i/>
        </w:rPr>
        <w:t xml:space="preserve"> Chem</w:t>
      </w:r>
      <w:r w:rsidR="004720A8">
        <w:rPr>
          <w:i/>
        </w:rPr>
        <w:t>ical</w:t>
      </w:r>
      <w:r w:rsidRPr="004720A8">
        <w:rPr>
          <w:i/>
        </w:rPr>
        <w:t xml:space="preserve"> Biol</w:t>
      </w:r>
      <w:r w:rsidR="004720A8">
        <w:rPr>
          <w:i/>
        </w:rPr>
        <w:t>ogy</w:t>
      </w:r>
      <w:r w:rsidRPr="004720A8">
        <w:rPr>
          <w:i/>
        </w:rPr>
        <w:t>.</w:t>
      </w:r>
      <w:r w:rsidRPr="00C517D3">
        <w:t xml:space="preserve"> </w:t>
      </w:r>
      <w:r w:rsidRPr="004720A8">
        <w:rPr>
          <w:b/>
        </w:rPr>
        <w:t>14</w:t>
      </w:r>
      <w:r w:rsidRPr="00C517D3">
        <w:t xml:space="preserve"> (10), 981-987 (2018).</w:t>
      </w:r>
    </w:p>
    <w:p w14:paraId="3918872E" w14:textId="77777777" w:rsidR="004720A8" w:rsidRDefault="00F6009F" w:rsidP="004720A8">
      <w:pPr>
        <w:pStyle w:val="EndNoteBibliography"/>
        <w:numPr>
          <w:ilvl w:val="0"/>
          <w:numId w:val="2"/>
        </w:numPr>
        <w:ind w:left="0" w:firstLine="0"/>
      </w:pPr>
      <w:r w:rsidRPr="004720A8">
        <w:rPr>
          <w:lang w:val="fr-FR"/>
        </w:rPr>
        <w:t>Matyskiela, M. E.</w:t>
      </w:r>
      <w:r w:rsidRPr="004720A8">
        <w:rPr>
          <w:i/>
          <w:lang w:val="fr-FR"/>
        </w:rPr>
        <w:t xml:space="preserve"> </w:t>
      </w:r>
      <w:r w:rsidRPr="004720A8">
        <w:rPr>
          <w:iCs/>
          <w:lang w:val="fr-FR"/>
        </w:rPr>
        <w:t>et al.</w:t>
      </w:r>
      <w:r w:rsidRPr="004720A8">
        <w:rPr>
          <w:lang w:val="fr-FR"/>
        </w:rPr>
        <w:t xml:space="preserve"> </w:t>
      </w:r>
      <w:r w:rsidRPr="00C517D3">
        <w:t xml:space="preserve">A </w:t>
      </w:r>
      <w:r w:rsidR="004720A8">
        <w:t>c</w:t>
      </w:r>
      <w:r w:rsidRPr="00C517D3">
        <w:t xml:space="preserve">ereblon </w:t>
      </w:r>
      <w:r w:rsidR="004720A8">
        <w:t>m</w:t>
      </w:r>
      <w:r w:rsidRPr="00C517D3">
        <w:t xml:space="preserve">odulator (CC-220) with </w:t>
      </w:r>
      <w:r w:rsidR="004720A8">
        <w:t>i</w:t>
      </w:r>
      <w:r w:rsidRPr="00C517D3">
        <w:t xml:space="preserve">mproved </w:t>
      </w:r>
      <w:r w:rsidR="004720A8">
        <w:t>d</w:t>
      </w:r>
      <w:r w:rsidRPr="00C517D3">
        <w:t xml:space="preserve">egradation of Ikaros and Aiolos. </w:t>
      </w:r>
      <w:r w:rsidRPr="004720A8">
        <w:rPr>
          <w:i/>
        </w:rPr>
        <w:t>J</w:t>
      </w:r>
      <w:r w:rsidR="004720A8">
        <w:rPr>
          <w:i/>
        </w:rPr>
        <w:t>ournal of</w:t>
      </w:r>
      <w:r w:rsidRPr="004720A8">
        <w:rPr>
          <w:i/>
        </w:rPr>
        <w:t xml:space="preserve"> Med</w:t>
      </w:r>
      <w:r w:rsidR="004720A8">
        <w:rPr>
          <w:i/>
        </w:rPr>
        <w:t>icinal</w:t>
      </w:r>
      <w:r w:rsidRPr="004720A8">
        <w:rPr>
          <w:i/>
        </w:rPr>
        <w:t xml:space="preserve"> Chem</w:t>
      </w:r>
      <w:r w:rsidR="004720A8">
        <w:rPr>
          <w:i/>
        </w:rPr>
        <w:t>istry</w:t>
      </w:r>
      <w:r w:rsidRPr="004720A8">
        <w:rPr>
          <w:i/>
        </w:rPr>
        <w:t>.</w:t>
      </w:r>
      <w:r w:rsidRPr="00C517D3">
        <w:t xml:space="preserve"> </w:t>
      </w:r>
      <w:r w:rsidRPr="004720A8">
        <w:rPr>
          <w:b/>
        </w:rPr>
        <w:t>61</w:t>
      </w:r>
      <w:r w:rsidRPr="00C517D3">
        <w:t xml:space="preserve"> (2), 535-542 (2018).</w:t>
      </w:r>
    </w:p>
    <w:p w14:paraId="408435A0" w14:textId="77777777" w:rsidR="004720A8" w:rsidRDefault="00F6009F" w:rsidP="004720A8">
      <w:pPr>
        <w:pStyle w:val="EndNoteBibliography"/>
        <w:numPr>
          <w:ilvl w:val="0"/>
          <w:numId w:val="2"/>
        </w:numPr>
        <w:ind w:left="0" w:firstLine="0"/>
      </w:pPr>
      <w:r w:rsidRPr="00C517D3">
        <w:t>Bussiere, D. E.</w:t>
      </w:r>
      <w:r w:rsidRPr="004720A8">
        <w:rPr>
          <w:i/>
        </w:rPr>
        <w:t xml:space="preserve"> </w:t>
      </w:r>
      <w:r w:rsidRPr="004720A8">
        <w:rPr>
          <w:iCs/>
        </w:rPr>
        <w:t>et al.</w:t>
      </w:r>
      <w:r w:rsidRPr="00C517D3">
        <w:t xml:space="preserve"> Structural basis of indisulam-mediated RBM39 recruitment to DCAF15 E3 ligase complex. </w:t>
      </w:r>
      <w:r w:rsidRPr="004720A8">
        <w:rPr>
          <w:i/>
        </w:rPr>
        <w:t>Nat</w:t>
      </w:r>
      <w:r w:rsidR="004720A8">
        <w:rPr>
          <w:i/>
        </w:rPr>
        <w:t>ure</w:t>
      </w:r>
      <w:r w:rsidRPr="004720A8">
        <w:rPr>
          <w:i/>
        </w:rPr>
        <w:t xml:space="preserve"> Chem</w:t>
      </w:r>
      <w:r w:rsidR="004720A8">
        <w:rPr>
          <w:i/>
        </w:rPr>
        <w:t xml:space="preserve">ical </w:t>
      </w:r>
      <w:r w:rsidRPr="004720A8">
        <w:rPr>
          <w:i/>
        </w:rPr>
        <w:t>Biol</w:t>
      </w:r>
      <w:r w:rsidR="004720A8">
        <w:rPr>
          <w:i/>
        </w:rPr>
        <w:t>ogy</w:t>
      </w:r>
      <w:r w:rsidRPr="004720A8">
        <w:rPr>
          <w:i/>
        </w:rPr>
        <w:t>.</w:t>
      </w:r>
      <w:r w:rsidRPr="00C517D3">
        <w:t xml:space="preserve"> </w:t>
      </w:r>
      <w:r w:rsidRPr="004720A8">
        <w:rPr>
          <w:b/>
        </w:rPr>
        <w:t>16</w:t>
      </w:r>
      <w:r w:rsidRPr="00C517D3">
        <w:t xml:space="preserve"> (1), 15-23 (2020).</w:t>
      </w:r>
    </w:p>
    <w:p w14:paraId="318C2C2D" w14:textId="77777777" w:rsidR="004720A8" w:rsidRDefault="00F6009F" w:rsidP="004720A8">
      <w:pPr>
        <w:pStyle w:val="EndNoteBibliography"/>
        <w:numPr>
          <w:ilvl w:val="0"/>
          <w:numId w:val="2"/>
        </w:numPr>
        <w:ind w:left="0" w:firstLine="0"/>
      </w:pPr>
      <w:r w:rsidRPr="00C517D3">
        <w:lastRenderedPageBreak/>
        <w:t>Du, X.</w:t>
      </w:r>
      <w:r w:rsidRPr="004720A8">
        <w:rPr>
          <w:i/>
        </w:rPr>
        <w:t xml:space="preserve"> </w:t>
      </w:r>
      <w:r w:rsidRPr="004720A8">
        <w:rPr>
          <w:iCs/>
        </w:rPr>
        <w:t>et al.</w:t>
      </w:r>
      <w:r w:rsidRPr="00C517D3">
        <w:t xml:space="preserve"> Structural </w:t>
      </w:r>
      <w:r w:rsidR="004720A8">
        <w:t>b</w:t>
      </w:r>
      <w:r w:rsidRPr="00C517D3">
        <w:t xml:space="preserve">asis and </w:t>
      </w:r>
      <w:r w:rsidR="004720A8">
        <w:t>k</w:t>
      </w:r>
      <w:r w:rsidRPr="00C517D3">
        <w:t xml:space="preserve">inetic </w:t>
      </w:r>
      <w:r w:rsidR="004720A8">
        <w:t>p</w:t>
      </w:r>
      <w:r w:rsidRPr="00C517D3">
        <w:t xml:space="preserve">athway of RBM39 </w:t>
      </w:r>
      <w:r w:rsidR="004720A8">
        <w:t>r</w:t>
      </w:r>
      <w:r w:rsidRPr="00C517D3">
        <w:t xml:space="preserve">ecruitment to DCAF15 by a </w:t>
      </w:r>
      <w:r w:rsidR="004720A8">
        <w:t>s</w:t>
      </w:r>
      <w:r w:rsidRPr="00C517D3">
        <w:t xml:space="preserve">ulfonamide </w:t>
      </w:r>
      <w:r w:rsidR="004720A8">
        <w:t>m</w:t>
      </w:r>
      <w:r w:rsidRPr="00C517D3">
        <w:t xml:space="preserve">olecular </w:t>
      </w:r>
      <w:r w:rsidR="004720A8">
        <w:t>g</w:t>
      </w:r>
      <w:r w:rsidRPr="00C517D3">
        <w:t xml:space="preserve">lue E7820. </w:t>
      </w:r>
      <w:r w:rsidRPr="004720A8">
        <w:rPr>
          <w:i/>
        </w:rPr>
        <w:t>Structure.</w:t>
      </w:r>
      <w:r w:rsidRPr="00C517D3">
        <w:t xml:space="preserve"> </w:t>
      </w:r>
      <w:r w:rsidRPr="004720A8">
        <w:rPr>
          <w:b/>
        </w:rPr>
        <w:t>27</w:t>
      </w:r>
      <w:r w:rsidRPr="00C517D3">
        <w:t xml:space="preserve"> (11), 1625-1633 (2019).</w:t>
      </w:r>
    </w:p>
    <w:p w14:paraId="4D54F8D5" w14:textId="77777777" w:rsidR="004720A8" w:rsidRDefault="00F6009F" w:rsidP="004720A8">
      <w:pPr>
        <w:pStyle w:val="EndNoteBibliography"/>
        <w:numPr>
          <w:ilvl w:val="0"/>
          <w:numId w:val="2"/>
        </w:numPr>
        <w:ind w:left="0" w:firstLine="0"/>
      </w:pPr>
      <w:r w:rsidRPr="00C517D3">
        <w:t>Ting, T. C.</w:t>
      </w:r>
      <w:r w:rsidRPr="004720A8">
        <w:rPr>
          <w:i/>
        </w:rPr>
        <w:t xml:space="preserve"> </w:t>
      </w:r>
      <w:r w:rsidRPr="004720A8">
        <w:rPr>
          <w:iCs/>
        </w:rPr>
        <w:t>et al.</w:t>
      </w:r>
      <w:r w:rsidRPr="00C517D3">
        <w:t xml:space="preserve"> Aryl </w:t>
      </w:r>
      <w:r w:rsidR="004720A8">
        <w:t>s</w:t>
      </w:r>
      <w:r w:rsidRPr="00C517D3">
        <w:t xml:space="preserve">ulfonamides </w:t>
      </w:r>
      <w:r w:rsidR="004720A8">
        <w:t>d</w:t>
      </w:r>
      <w:r w:rsidRPr="00C517D3">
        <w:t xml:space="preserve">egrade RBM39 and RBM23 by </w:t>
      </w:r>
      <w:r w:rsidR="004720A8">
        <w:t>r</w:t>
      </w:r>
      <w:r w:rsidRPr="00C517D3">
        <w:t xml:space="preserve">ecruitment to CRL4-DCAF15. </w:t>
      </w:r>
      <w:r w:rsidRPr="004720A8">
        <w:rPr>
          <w:i/>
        </w:rPr>
        <w:t>Cell Rep</w:t>
      </w:r>
      <w:r w:rsidR="004720A8">
        <w:rPr>
          <w:i/>
        </w:rPr>
        <w:t>orts</w:t>
      </w:r>
      <w:r w:rsidRPr="004720A8">
        <w:rPr>
          <w:i/>
        </w:rPr>
        <w:t>.</w:t>
      </w:r>
      <w:r w:rsidRPr="00C517D3">
        <w:t xml:space="preserve"> </w:t>
      </w:r>
      <w:r w:rsidRPr="004720A8">
        <w:rPr>
          <w:b/>
        </w:rPr>
        <w:t>29</w:t>
      </w:r>
      <w:r w:rsidRPr="00C517D3">
        <w:t xml:space="preserve"> (6), 1499-1510 (2019).</w:t>
      </w:r>
    </w:p>
    <w:p w14:paraId="74FB408A" w14:textId="77777777" w:rsidR="004720A8" w:rsidRDefault="00F6009F" w:rsidP="004720A8">
      <w:pPr>
        <w:pStyle w:val="EndNoteBibliography"/>
        <w:numPr>
          <w:ilvl w:val="0"/>
          <w:numId w:val="2"/>
        </w:numPr>
        <w:ind w:left="0" w:firstLine="0"/>
      </w:pPr>
      <w:r w:rsidRPr="00C517D3">
        <w:t>Hughes, S. J.</w:t>
      </w:r>
      <w:r w:rsidR="004720A8">
        <w:t>,</w:t>
      </w:r>
      <w:r w:rsidRPr="00C517D3">
        <w:t xml:space="preserve"> Ciulli, A. Molecular recognition of ternary complexes: a new dimension in the structure-guided design of chemical degraders. </w:t>
      </w:r>
      <w:r w:rsidRPr="004720A8">
        <w:rPr>
          <w:i/>
        </w:rPr>
        <w:t xml:space="preserve">Essays </w:t>
      </w:r>
      <w:r w:rsidR="004720A8">
        <w:rPr>
          <w:i/>
        </w:rPr>
        <w:t xml:space="preserve">in </w:t>
      </w:r>
      <w:r w:rsidRPr="004720A8">
        <w:rPr>
          <w:i/>
        </w:rPr>
        <w:t>Biochem</w:t>
      </w:r>
      <w:r w:rsidR="004720A8">
        <w:rPr>
          <w:i/>
        </w:rPr>
        <w:t>istry</w:t>
      </w:r>
      <w:r w:rsidRPr="004720A8">
        <w:rPr>
          <w:i/>
        </w:rPr>
        <w:t>.</w:t>
      </w:r>
      <w:r w:rsidRPr="00C517D3">
        <w:t xml:space="preserve"> </w:t>
      </w:r>
      <w:r w:rsidRPr="004720A8">
        <w:rPr>
          <w:b/>
        </w:rPr>
        <w:t>61</w:t>
      </w:r>
      <w:r w:rsidRPr="00C517D3">
        <w:t xml:space="preserve"> (5), 505-516 (2017).</w:t>
      </w:r>
    </w:p>
    <w:p w14:paraId="4B83DF33" w14:textId="77777777" w:rsidR="004720A8" w:rsidRDefault="00F6009F" w:rsidP="004720A8">
      <w:pPr>
        <w:pStyle w:val="EndNoteBibliography"/>
        <w:numPr>
          <w:ilvl w:val="0"/>
          <w:numId w:val="2"/>
        </w:numPr>
        <w:ind w:left="0" w:firstLine="0"/>
      </w:pPr>
      <w:r w:rsidRPr="00C517D3">
        <w:t>Schapira, M., Calabrese, M. F., Bullock, A. N</w:t>
      </w:r>
      <w:r w:rsidR="004720A8">
        <w:t>.,</w:t>
      </w:r>
      <w:r w:rsidRPr="00C517D3">
        <w:t xml:space="preserve"> Crews, C. M. Targeted protein degradation: expanding the toolbox. </w:t>
      </w:r>
      <w:r w:rsidRPr="004720A8">
        <w:rPr>
          <w:i/>
        </w:rPr>
        <w:t>Nat</w:t>
      </w:r>
      <w:r w:rsidR="004720A8">
        <w:rPr>
          <w:i/>
        </w:rPr>
        <w:t>ure</w:t>
      </w:r>
      <w:r w:rsidRPr="004720A8">
        <w:rPr>
          <w:i/>
        </w:rPr>
        <w:t xml:space="preserve"> Rev</w:t>
      </w:r>
      <w:r w:rsidR="004720A8">
        <w:rPr>
          <w:i/>
        </w:rPr>
        <w:t>iew</w:t>
      </w:r>
      <w:r w:rsidRPr="004720A8">
        <w:rPr>
          <w:i/>
        </w:rPr>
        <w:t xml:space="preserve"> Drug Discov</w:t>
      </w:r>
      <w:r w:rsidR="004720A8">
        <w:rPr>
          <w:i/>
        </w:rPr>
        <w:t>ery</w:t>
      </w:r>
      <w:r w:rsidRPr="004720A8">
        <w:rPr>
          <w:i/>
        </w:rPr>
        <w:t>.</w:t>
      </w:r>
      <w:r w:rsidRPr="00C517D3">
        <w:t xml:space="preserve"> </w:t>
      </w:r>
      <w:r w:rsidRPr="004720A8">
        <w:rPr>
          <w:b/>
        </w:rPr>
        <w:t>18</w:t>
      </w:r>
      <w:r w:rsidRPr="00C517D3">
        <w:t xml:space="preserve"> (12), 949-963 (2019).</w:t>
      </w:r>
    </w:p>
    <w:p w14:paraId="6EFBB275" w14:textId="77777777" w:rsidR="004720A8" w:rsidRDefault="00F6009F" w:rsidP="004720A8">
      <w:pPr>
        <w:pStyle w:val="EndNoteBibliography"/>
        <w:numPr>
          <w:ilvl w:val="0"/>
          <w:numId w:val="2"/>
        </w:numPr>
        <w:ind w:left="0" w:firstLine="0"/>
      </w:pPr>
      <w:r w:rsidRPr="00C517D3">
        <w:t>Dixon, A. S.</w:t>
      </w:r>
      <w:r w:rsidRPr="004720A8">
        <w:rPr>
          <w:iCs/>
        </w:rPr>
        <w:t xml:space="preserve"> et al. </w:t>
      </w:r>
      <w:r w:rsidRPr="00C517D3">
        <w:t xml:space="preserve">NanoLuc </w:t>
      </w:r>
      <w:r w:rsidR="004720A8">
        <w:t>c</w:t>
      </w:r>
      <w:r w:rsidRPr="00C517D3">
        <w:t xml:space="preserve">omplementation </w:t>
      </w:r>
      <w:r w:rsidR="004720A8">
        <w:t>r</w:t>
      </w:r>
      <w:r w:rsidRPr="00C517D3">
        <w:t xml:space="preserve">eporter </w:t>
      </w:r>
      <w:r w:rsidR="004720A8">
        <w:t>o</w:t>
      </w:r>
      <w:r w:rsidRPr="00C517D3">
        <w:t xml:space="preserve">ptimized for </w:t>
      </w:r>
      <w:r w:rsidR="004720A8">
        <w:t>a</w:t>
      </w:r>
      <w:r w:rsidRPr="00C517D3">
        <w:t xml:space="preserve">ccurate </w:t>
      </w:r>
      <w:r w:rsidR="004720A8">
        <w:t>m</w:t>
      </w:r>
      <w:r w:rsidRPr="00C517D3">
        <w:t xml:space="preserve">easurement of </w:t>
      </w:r>
      <w:r w:rsidR="004720A8">
        <w:t>p</w:t>
      </w:r>
      <w:r w:rsidRPr="00C517D3">
        <w:t xml:space="preserve">rotein </w:t>
      </w:r>
      <w:r w:rsidR="004720A8">
        <w:t>i</w:t>
      </w:r>
      <w:r w:rsidRPr="00C517D3">
        <w:t xml:space="preserve">nteractions in </w:t>
      </w:r>
      <w:r w:rsidR="004720A8">
        <w:t>c</w:t>
      </w:r>
      <w:r w:rsidRPr="00C517D3">
        <w:t xml:space="preserve">ells. </w:t>
      </w:r>
      <w:r w:rsidRPr="004720A8">
        <w:rPr>
          <w:i/>
        </w:rPr>
        <w:t>ACS Chem</w:t>
      </w:r>
      <w:r w:rsidR="004720A8">
        <w:rPr>
          <w:i/>
        </w:rPr>
        <w:t>ical</w:t>
      </w:r>
      <w:r w:rsidRPr="004720A8">
        <w:rPr>
          <w:i/>
        </w:rPr>
        <w:t xml:space="preserve"> Biol</w:t>
      </w:r>
      <w:r w:rsidR="004720A8">
        <w:rPr>
          <w:i/>
        </w:rPr>
        <w:t>ogy</w:t>
      </w:r>
      <w:r w:rsidRPr="004720A8">
        <w:rPr>
          <w:i/>
        </w:rPr>
        <w:t>.</w:t>
      </w:r>
      <w:r w:rsidRPr="00C517D3">
        <w:t xml:space="preserve"> </w:t>
      </w:r>
      <w:r w:rsidRPr="004720A8">
        <w:rPr>
          <w:b/>
        </w:rPr>
        <w:t>11</w:t>
      </w:r>
      <w:r w:rsidRPr="00C517D3">
        <w:t xml:space="preserve"> (2), 400-408, (2016).</w:t>
      </w:r>
    </w:p>
    <w:p w14:paraId="58F17163" w14:textId="77777777" w:rsidR="004720A8" w:rsidRDefault="00F6009F" w:rsidP="004720A8">
      <w:pPr>
        <w:pStyle w:val="EndNoteBibliography"/>
        <w:numPr>
          <w:ilvl w:val="0"/>
          <w:numId w:val="2"/>
        </w:numPr>
        <w:ind w:left="0" w:firstLine="0"/>
      </w:pPr>
      <w:r w:rsidRPr="00C517D3">
        <w:t>Gilan, O.</w:t>
      </w:r>
      <w:r w:rsidRPr="004720A8">
        <w:rPr>
          <w:i/>
        </w:rPr>
        <w:t xml:space="preserve"> </w:t>
      </w:r>
      <w:r w:rsidRPr="004720A8">
        <w:rPr>
          <w:iCs/>
        </w:rPr>
        <w:t xml:space="preserve">et al. </w:t>
      </w:r>
      <w:r w:rsidRPr="00C517D3">
        <w:t xml:space="preserve">Selective targeting of BD1 and BD2 of the BET proteins in cancer and immuno-inflammation. </w:t>
      </w:r>
      <w:r w:rsidRPr="004720A8">
        <w:rPr>
          <w:i/>
        </w:rPr>
        <w:t>Science.</w:t>
      </w:r>
      <w:r w:rsidRPr="00C517D3">
        <w:t xml:space="preserve"> </w:t>
      </w:r>
      <w:r w:rsidR="004720A8" w:rsidRPr="004720A8">
        <w:rPr>
          <w:b/>
          <w:bCs/>
        </w:rPr>
        <w:t>368</w:t>
      </w:r>
      <w:r w:rsidR="004720A8">
        <w:t xml:space="preserve"> (6489), 387-394</w:t>
      </w:r>
      <w:r w:rsidRPr="00C517D3">
        <w:t xml:space="preserve"> (2020).</w:t>
      </w:r>
    </w:p>
    <w:p w14:paraId="13D967C1" w14:textId="77777777" w:rsidR="004720A8" w:rsidRDefault="00F6009F" w:rsidP="004720A8">
      <w:pPr>
        <w:pStyle w:val="EndNoteBibliography"/>
        <w:numPr>
          <w:ilvl w:val="0"/>
          <w:numId w:val="2"/>
        </w:numPr>
        <w:ind w:left="0" w:firstLine="0"/>
      </w:pPr>
      <w:r w:rsidRPr="00C517D3">
        <w:t>Oh-Hashi, K., Furuta, E., Fujimura, K.</w:t>
      </w:r>
      <w:r w:rsidR="004720A8">
        <w:t xml:space="preserve">, </w:t>
      </w:r>
      <w:r w:rsidRPr="00C517D3">
        <w:t xml:space="preserve">Hirata, Y. Application of a novel HiBiT peptide tag for monitoring ATF4 protein expression in Neuro2a cells. </w:t>
      </w:r>
      <w:r w:rsidRPr="004720A8">
        <w:rPr>
          <w:i/>
        </w:rPr>
        <w:t>Biochem</w:t>
      </w:r>
      <w:r w:rsidR="004720A8">
        <w:rPr>
          <w:i/>
        </w:rPr>
        <w:t>ical</w:t>
      </w:r>
      <w:r w:rsidRPr="004720A8">
        <w:rPr>
          <w:i/>
        </w:rPr>
        <w:t xml:space="preserve"> Biophys</w:t>
      </w:r>
      <w:r w:rsidR="004720A8">
        <w:rPr>
          <w:i/>
        </w:rPr>
        <w:t>ical</w:t>
      </w:r>
      <w:r w:rsidRPr="004720A8">
        <w:rPr>
          <w:i/>
        </w:rPr>
        <w:t xml:space="preserve"> Rep</w:t>
      </w:r>
      <w:r w:rsidR="004720A8">
        <w:rPr>
          <w:i/>
        </w:rPr>
        <w:t>ort</w:t>
      </w:r>
      <w:r w:rsidRPr="004720A8">
        <w:rPr>
          <w:i/>
        </w:rPr>
        <w:t>.</w:t>
      </w:r>
      <w:r w:rsidRPr="00C517D3">
        <w:t xml:space="preserve"> </w:t>
      </w:r>
      <w:r w:rsidRPr="004720A8">
        <w:rPr>
          <w:b/>
        </w:rPr>
        <w:t>12</w:t>
      </w:r>
      <w:r w:rsidR="004720A8">
        <w:t xml:space="preserve">, </w:t>
      </w:r>
      <w:r w:rsidRPr="00C517D3">
        <w:t>40-45 (2017).</w:t>
      </w:r>
    </w:p>
    <w:p w14:paraId="110F2DF5" w14:textId="35148330" w:rsidR="00F6009F" w:rsidRPr="00C517D3" w:rsidRDefault="00F6009F" w:rsidP="004720A8">
      <w:pPr>
        <w:pStyle w:val="EndNoteBibliography"/>
        <w:numPr>
          <w:ilvl w:val="0"/>
          <w:numId w:val="2"/>
        </w:numPr>
        <w:ind w:left="0" w:firstLine="0"/>
      </w:pPr>
      <w:r w:rsidRPr="00C517D3">
        <w:t>Ottis, P.</w:t>
      </w:r>
      <w:r w:rsidRPr="004720A8">
        <w:rPr>
          <w:iCs/>
        </w:rPr>
        <w:t xml:space="preserve"> et al.</w:t>
      </w:r>
      <w:r w:rsidRPr="00C517D3">
        <w:t xml:space="preserve"> Cellular </w:t>
      </w:r>
      <w:r w:rsidR="004720A8">
        <w:t>r</w:t>
      </w:r>
      <w:r w:rsidRPr="00C517D3">
        <w:t xml:space="preserve">esistance </w:t>
      </w:r>
      <w:r w:rsidR="004720A8">
        <w:t>m</w:t>
      </w:r>
      <w:r w:rsidRPr="00C517D3">
        <w:t xml:space="preserve">echanisms to </w:t>
      </w:r>
      <w:r w:rsidR="004720A8">
        <w:t>t</w:t>
      </w:r>
      <w:r w:rsidRPr="00C517D3">
        <w:t xml:space="preserve">argeted </w:t>
      </w:r>
      <w:r w:rsidR="004720A8">
        <w:t>p</w:t>
      </w:r>
      <w:r w:rsidRPr="00C517D3">
        <w:t xml:space="preserve">rotein </w:t>
      </w:r>
      <w:r w:rsidR="004720A8">
        <w:t>d</w:t>
      </w:r>
      <w:r w:rsidRPr="00C517D3">
        <w:t xml:space="preserve">egradation </w:t>
      </w:r>
      <w:r w:rsidR="004720A8">
        <w:t>c</w:t>
      </w:r>
      <w:r w:rsidRPr="00C517D3">
        <w:t xml:space="preserve">onverge </w:t>
      </w:r>
      <w:r w:rsidR="004720A8">
        <w:t>t</w:t>
      </w:r>
      <w:r w:rsidRPr="00C517D3">
        <w:t xml:space="preserve">oward </w:t>
      </w:r>
      <w:r w:rsidR="004720A8">
        <w:t>i</w:t>
      </w:r>
      <w:r w:rsidRPr="00C517D3">
        <w:t xml:space="preserve">mpairment of the </w:t>
      </w:r>
      <w:r w:rsidR="004720A8">
        <w:t>e</w:t>
      </w:r>
      <w:r w:rsidRPr="00C517D3">
        <w:t xml:space="preserve">ngaged </w:t>
      </w:r>
      <w:r w:rsidR="004720A8">
        <w:t>u</w:t>
      </w:r>
      <w:r w:rsidRPr="00C517D3">
        <w:t xml:space="preserve">biquitin </w:t>
      </w:r>
      <w:r w:rsidR="004720A8">
        <w:t>t</w:t>
      </w:r>
      <w:r w:rsidRPr="00C517D3">
        <w:t xml:space="preserve">ransfer </w:t>
      </w:r>
      <w:r w:rsidR="004720A8">
        <w:t>p</w:t>
      </w:r>
      <w:r w:rsidRPr="00C517D3">
        <w:t xml:space="preserve">athway. </w:t>
      </w:r>
      <w:r w:rsidRPr="004720A8">
        <w:rPr>
          <w:i/>
        </w:rPr>
        <w:t>ACS Chem</w:t>
      </w:r>
      <w:r w:rsidR="004720A8">
        <w:rPr>
          <w:i/>
        </w:rPr>
        <w:t>ical</w:t>
      </w:r>
      <w:r w:rsidRPr="004720A8">
        <w:rPr>
          <w:i/>
        </w:rPr>
        <w:t xml:space="preserve"> Biol</w:t>
      </w:r>
      <w:r w:rsidR="004720A8">
        <w:rPr>
          <w:i/>
        </w:rPr>
        <w:t>ogy</w:t>
      </w:r>
      <w:r w:rsidRPr="004720A8">
        <w:rPr>
          <w:i/>
        </w:rPr>
        <w:t>.</w:t>
      </w:r>
      <w:r w:rsidRPr="00C517D3">
        <w:t xml:space="preserve"> </w:t>
      </w:r>
      <w:r w:rsidRPr="004720A8">
        <w:rPr>
          <w:b/>
        </w:rPr>
        <w:t>14</w:t>
      </w:r>
      <w:r w:rsidRPr="00C517D3">
        <w:t xml:space="preserve"> (10), 2215-2223 (2019).</w:t>
      </w:r>
    </w:p>
    <w:p w14:paraId="626A41AB" w14:textId="5FD18822" w:rsidR="00C17BFF" w:rsidRPr="00C517D3" w:rsidRDefault="00D02CEE" w:rsidP="004720A8">
      <w:r w:rsidRPr="00C517D3">
        <w:fldChar w:fldCharType="end"/>
      </w:r>
    </w:p>
    <w:sectPr w:rsidR="00C17BFF" w:rsidRPr="00C517D3"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BF42E3" w14:textId="77777777" w:rsidR="001267C4" w:rsidRDefault="001267C4" w:rsidP="00621C4E">
      <w:r>
        <w:separator/>
      </w:r>
    </w:p>
  </w:endnote>
  <w:endnote w:type="continuationSeparator" w:id="0">
    <w:p w14:paraId="355E705E" w14:textId="77777777" w:rsidR="001267C4" w:rsidRDefault="001267C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A87DFF9" w:rsidR="008B7536" w:rsidRDefault="008B7536">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ab/>
        </w:r>
        <w:r>
          <w:rPr>
            <w:noProof/>
          </w:rPr>
          <w:tab/>
        </w:r>
      </w:p>
    </w:sdtContent>
  </w:sdt>
  <w:p w14:paraId="39947363" w14:textId="71AB2B06" w:rsidR="008B7536" w:rsidRPr="00494F77" w:rsidRDefault="008B753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B7536" w:rsidRDefault="008B753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4A516A" w14:textId="77777777" w:rsidR="001267C4" w:rsidRDefault="001267C4" w:rsidP="00621C4E">
      <w:r>
        <w:separator/>
      </w:r>
    </w:p>
  </w:footnote>
  <w:footnote w:type="continuationSeparator" w:id="0">
    <w:p w14:paraId="12F86B45" w14:textId="77777777" w:rsidR="001267C4" w:rsidRDefault="001267C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B7536" w:rsidRPr="006F06E4" w:rsidRDefault="008B753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ADCC9B3" w:rsidR="008B7536" w:rsidRPr="006F06E4" w:rsidRDefault="008B753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2B2F2C"/>
    <w:multiLevelType w:val="hybridMultilevel"/>
    <w:tmpl w:val="C144F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BE3611"/>
    <w:multiLevelType w:val="multilevel"/>
    <w:tmpl w:val="E30CE7B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bCs/>
      </w:rPr>
    </w:lvl>
    <w:lvl w:ilvl="2">
      <w:start w:val="1"/>
      <w:numFmt w:val="decimal"/>
      <w:suff w:val="space"/>
      <w:lvlText w:val="%1.%2.%3."/>
      <w:lvlJc w:val="left"/>
      <w:pPr>
        <w:ind w:left="0" w:firstLine="0"/>
      </w:pPr>
      <w:rPr>
        <w:rFonts w:hint="default"/>
        <w:b w:val="0"/>
        <w:bCs w:val="0"/>
      </w:rPr>
    </w:lvl>
    <w:lvl w:ilvl="3">
      <w:start w:val="1"/>
      <w:numFmt w:val="decimal"/>
      <w:lvlText w:val="%1.%2.%3.%4."/>
      <w:lvlJc w:val="left"/>
      <w:pPr>
        <w:ind w:left="0" w:firstLine="0"/>
      </w:pPr>
      <w:rPr>
        <w:rFonts w:hint="default"/>
        <w:b w:val="0"/>
        <w:bCs w:val="0"/>
      </w:rPr>
    </w:lvl>
    <w:lvl w:ilvl="4">
      <w:start w:val="1"/>
      <w:numFmt w:val="decimal"/>
      <w:lvlText w:val="%1.%2.%3.%4.%5."/>
      <w:lvlJc w:val="left"/>
      <w:pPr>
        <w:ind w:left="0" w:firstLine="0"/>
      </w:pPr>
      <w:rPr>
        <w:rFonts w:hint="default"/>
        <w:b/>
        <w:bCs/>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
  </w:num>
  <w:num w:numId="2">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er0ea5hp5tp1e0epdpz5vttrexrzewdpw2&quot;&gt;My EndNote Library&lt;record-ids&gt;&lt;item&gt;1&lt;/item&gt;&lt;item&gt;2&lt;/item&gt;&lt;item&gt;5&lt;/item&gt;&lt;item&gt;7&lt;/item&gt;&lt;item&gt;9&lt;/item&gt;&lt;item&gt;11&lt;/item&gt;&lt;item&gt;12&lt;/item&gt;&lt;item&gt;13&lt;/item&gt;&lt;item&gt;15&lt;/item&gt;&lt;item&gt;16&lt;/item&gt;&lt;item&gt;17&lt;/item&gt;&lt;item&gt;18&lt;/item&gt;&lt;item&gt;19&lt;/item&gt;&lt;item&gt;23&lt;/item&gt;&lt;item&gt;24&lt;/item&gt;&lt;item&gt;32&lt;/item&gt;&lt;item&gt;33&lt;/item&gt;&lt;item&gt;34&lt;/item&gt;&lt;item&gt;36&lt;/item&gt;&lt;item&gt;37&lt;/item&gt;&lt;item&gt;38&lt;/item&gt;&lt;item&gt;39&lt;/item&gt;&lt;item&gt;43&lt;/item&gt;&lt;item&gt;44&lt;/item&gt;&lt;item&gt;45&lt;/item&gt;&lt;item&gt;46&lt;/item&gt;&lt;item&gt;51&lt;/item&gt;&lt;item&gt;53&lt;/item&gt;&lt;item&gt;55&lt;/item&gt;&lt;item&gt;56&lt;/item&gt;&lt;item&gt;58&lt;/item&gt;&lt;item&gt;59&lt;/item&gt;&lt;item&gt;67&lt;/item&gt;&lt;item&gt;68&lt;/item&gt;&lt;item&gt;71&lt;/item&gt;&lt;item&gt;72&lt;/item&gt;&lt;item&gt;74&lt;/item&gt;&lt;item&gt;76&lt;/item&gt;&lt;item&gt;81&lt;/item&gt;&lt;item&gt;82&lt;/item&gt;&lt;item&gt;83&lt;/item&gt;&lt;item&gt;88&lt;/item&gt;&lt;item&gt;104&lt;/item&gt;&lt;item&gt;105&lt;/item&gt;&lt;item&gt;106&lt;/item&gt;&lt;item&gt;107&lt;/item&gt;&lt;item&gt;108&lt;/item&gt;&lt;item&gt;109&lt;/item&gt;&lt;item&gt;110&lt;/item&gt;&lt;item&gt;112&lt;/item&gt;&lt;item&gt;113&lt;/item&gt;&lt;item&gt;115&lt;/item&gt;&lt;item&gt;116&lt;/item&gt;&lt;item&gt;117&lt;/item&gt;&lt;item&gt;118&lt;/item&gt;&lt;item&gt;119&lt;/item&gt;&lt;item&gt;120&lt;/item&gt;&lt;item&gt;123&lt;/item&gt;&lt;item&gt;124&lt;/item&gt;&lt;item&gt;125&lt;/item&gt;&lt;item&gt;126&lt;/item&gt;&lt;item&gt;127&lt;/item&gt;&lt;item&gt;129&lt;/item&gt;&lt;item&gt;130&lt;/item&gt;&lt;item&gt;133&lt;/item&gt;&lt;item&gt;134&lt;/item&gt;&lt;/record-ids&gt;&lt;/item&gt;&lt;/Libraries&gt;"/>
  </w:docVars>
  <w:rsids>
    <w:rsidRoot w:val="00EE705F"/>
    <w:rsid w:val="00001169"/>
    <w:rsid w:val="00001806"/>
    <w:rsid w:val="00002E13"/>
    <w:rsid w:val="00004D0F"/>
    <w:rsid w:val="00005815"/>
    <w:rsid w:val="00006E68"/>
    <w:rsid w:val="00007DBC"/>
    <w:rsid w:val="00007EA1"/>
    <w:rsid w:val="000100F0"/>
    <w:rsid w:val="000108C6"/>
    <w:rsid w:val="00010F6F"/>
    <w:rsid w:val="000129B2"/>
    <w:rsid w:val="00012FF9"/>
    <w:rsid w:val="0001389C"/>
    <w:rsid w:val="00014314"/>
    <w:rsid w:val="000149F8"/>
    <w:rsid w:val="000212AE"/>
    <w:rsid w:val="00021434"/>
    <w:rsid w:val="00021774"/>
    <w:rsid w:val="00021AA2"/>
    <w:rsid w:val="00021DF3"/>
    <w:rsid w:val="00022409"/>
    <w:rsid w:val="00022C47"/>
    <w:rsid w:val="00023869"/>
    <w:rsid w:val="00024598"/>
    <w:rsid w:val="000279B0"/>
    <w:rsid w:val="00030136"/>
    <w:rsid w:val="00032769"/>
    <w:rsid w:val="0003311E"/>
    <w:rsid w:val="00037B58"/>
    <w:rsid w:val="00046640"/>
    <w:rsid w:val="00051B73"/>
    <w:rsid w:val="00055818"/>
    <w:rsid w:val="00056C79"/>
    <w:rsid w:val="000575CF"/>
    <w:rsid w:val="00060829"/>
    <w:rsid w:val="00060ABE"/>
    <w:rsid w:val="00061A50"/>
    <w:rsid w:val="0006361B"/>
    <w:rsid w:val="00064104"/>
    <w:rsid w:val="000649E2"/>
    <w:rsid w:val="00064F32"/>
    <w:rsid w:val="000652E3"/>
    <w:rsid w:val="00066025"/>
    <w:rsid w:val="00067A8F"/>
    <w:rsid w:val="000701D1"/>
    <w:rsid w:val="00072E94"/>
    <w:rsid w:val="00073B73"/>
    <w:rsid w:val="00080A20"/>
    <w:rsid w:val="000810BD"/>
    <w:rsid w:val="00081912"/>
    <w:rsid w:val="00081EA0"/>
    <w:rsid w:val="00082796"/>
    <w:rsid w:val="00082DF4"/>
    <w:rsid w:val="00086FF5"/>
    <w:rsid w:val="00087C0A"/>
    <w:rsid w:val="00091788"/>
    <w:rsid w:val="00093BC4"/>
    <w:rsid w:val="000943E6"/>
    <w:rsid w:val="00097929"/>
    <w:rsid w:val="000A0F2D"/>
    <w:rsid w:val="000A1E80"/>
    <w:rsid w:val="000A3B70"/>
    <w:rsid w:val="000A5153"/>
    <w:rsid w:val="000A6DE3"/>
    <w:rsid w:val="000B10AE"/>
    <w:rsid w:val="000B30BF"/>
    <w:rsid w:val="000B566B"/>
    <w:rsid w:val="000B595C"/>
    <w:rsid w:val="000B662E"/>
    <w:rsid w:val="000B7294"/>
    <w:rsid w:val="000B75D0"/>
    <w:rsid w:val="000C029B"/>
    <w:rsid w:val="000C1CF8"/>
    <w:rsid w:val="000C34AE"/>
    <w:rsid w:val="000C49CF"/>
    <w:rsid w:val="000C52E9"/>
    <w:rsid w:val="000C5B8B"/>
    <w:rsid w:val="000C5CDC"/>
    <w:rsid w:val="000C65DC"/>
    <w:rsid w:val="000C66F3"/>
    <w:rsid w:val="000C6900"/>
    <w:rsid w:val="000D28BF"/>
    <w:rsid w:val="000D31E8"/>
    <w:rsid w:val="000D76E4"/>
    <w:rsid w:val="000E027F"/>
    <w:rsid w:val="000E3472"/>
    <w:rsid w:val="000E3816"/>
    <w:rsid w:val="000E4F77"/>
    <w:rsid w:val="000E5709"/>
    <w:rsid w:val="000E5FD0"/>
    <w:rsid w:val="000F21DD"/>
    <w:rsid w:val="000F265C"/>
    <w:rsid w:val="000F3AFA"/>
    <w:rsid w:val="000F467F"/>
    <w:rsid w:val="000F5712"/>
    <w:rsid w:val="000F6611"/>
    <w:rsid w:val="000F6BA8"/>
    <w:rsid w:val="000F7E22"/>
    <w:rsid w:val="0010310D"/>
    <w:rsid w:val="00107554"/>
    <w:rsid w:val="001075E9"/>
    <w:rsid w:val="001104F3"/>
    <w:rsid w:val="00112EEB"/>
    <w:rsid w:val="00115418"/>
    <w:rsid w:val="001170FF"/>
    <w:rsid w:val="001173FF"/>
    <w:rsid w:val="00121B4A"/>
    <w:rsid w:val="00124F6D"/>
    <w:rsid w:val="0012563A"/>
    <w:rsid w:val="001264DE"/>
    <w:rsid w:val="001267C4"/>
    <w:rsid w:val="001313A7"/>
    <w:rsid w:val="0013276F"/>
    <w:rsid w:val="001342B5"/>
    <w:rsid w:val="0013621E"/>
    <w:rsid w:val="0013642E"/>
    <w:rsid w:val="0014022B"/>
    <w:rsid w:val="00141382"/>
    <w:rsid w:val="00142EFE"/>
    <w:rsid w:val="00152A23"/>
    <w:rsid w:val="00156B11"/>
    <w:rsid w:val="00157137"/>
    <w:rsid w:val="0016253B"/>
    <w:rsid w:val="00162CB7"/>
    <w:rsid w:val="001665C9"/>
    <w:rsid w:val="00166F32"/>
    <w:rsid w:val="001718C0"/>
    <w:rsid w:val="00171E5B"/>
    <w:rsid w:val="00171F94"/>
    <w:rsid w:val="00175D4E"/>
    <w:rsid w:val="0017668A"/>
    <w:rsid w:val="001766FE"/>
    <w:rsid w:val="00176B75"/>
    <w:rsid w:val="001771E7"/>
    <w:rsid w:val="00182657"/>
    <w:rsid w:val="001828AF"/>
    <w:rsid w:val="00187331"/>
    <w:rsid w:val="001911FF"/>
    <w:rsid w:val="00192006"/>
    <w:rsid w:val="00192676"/>
    <w:rsid w:val="00193180"/>
    <w:rsid w:val="0019530C"/>
    <w:rsid w:val="00196792"/>
    <w:rsid w:val="00197A6B"/>
    <w:rsid w:val="001A6950"/>
    <w:rsid w:val="001B1519"/>
    <w:rsid w:val="001B2E2D"/>
    <w:rsid w:val="001B5061"/>
    <w:rsid w:val="001B5CD2"/>
    <w:rsid w:val="001C0BEE"/>
    <w:rsid w:val="001C1E49"/>
    <w:rsid w:val="001C27C1"/>
    <w:rsid w:val="001C2A98"/>
    <w:rsid w:val="001C3B86"/>
    <w:rsid w:val="001C4D95"/>
    <w:rsid w:val="001C5C24"/>
    <w:rsid w:val="001C5FCB"/>
    <w:rsid w:val="001C666E"/>
    <w:rsid w:val="001D3D7D"/>
    <w:rsid w:val="001D3FFF"/>
    <w:rsid w:val="001D4997"/>
    <w:rsid w:val="001D625F"/>
    <w:rsid w:val="001D68A4"/>
    <w:rsid w:val="001D7576"/>
    <w:rsid w:val="001E0E3F"/>
    <w:rsid w:val="001E14A0"/>
    <w:rsid w:val="001E7376"/>
    <w:rsid w:val="001E7558"/>
    <w:rsid w:val="001F225C"/>
    <w:rsid w:val="001F3C02"/>
    <w:rsid w:val="001F7572"/>
    <w:rsid w:val="00200792"/>
    <w:rsid w:val="00201795"/>
    <w:rsid w:val="00201CFA"/>
    <w:rsid w:val="0020220D"/>
    <w:rsid w:val="00202448"/>
    <w:rsid w:val="00202D15"/>
    <w:rsid w:val="00203DAA"/>
    <w:rsid w:val="00205B3F"/>
    <w:rsid w:val="00212EAE"/>
    <w:rsid w:val="00214BEE"/>
    <w:rsid w:val="002205B8"/>
    <w:rsid w:val="0022278D"/>
    <w:rsid w:val="00224A0E"/>
    <w:rsid w:val="00225720"/>
    <w:rsid w:val="002259E5"/>
    <w:rsid w:val="00226140"/>
    <w:rsid w:val="002274F3"/>
    <w:rsid w:val="0023094C"/>
    <w:rsid w:val="00233484"/>
    <w:rsid w:val="00234303"/>
    <w:rsid w:val="00234BE3"/>
    <w:rsid w:val="00235A90"/>
    <w:rsid w:val="0023624F"/>
    <w:rsid w:val="0024151F"/>
    <w:rsid w:val="00241E48"/>
    <w:rsid w:val="0024214E"/>
    <w:rsid w:val="00242623"/>
    <w:rsid w:val="00250558"/>
    <w:rsid w:val="0025357C"/>
    <w:rsid w:val="0025481B"/>
    <w:rsid w:val="00256A74"/>
    <w:rsid w:val="0026031C"/>
    <w:rsid w:val="002605D1"/>
    <w:rsid w:val="00260652"/>
    <w:rsid w:val="00260B9D"/>
    <w:rsid w:val="00261F25"/>
    <w:rsid w:val="002633EA"/>
    <w:rsid w:val="00263822"/>
    <w:rsid w:val="002648A9"/>
    <w:rsid w:val="0026536F"/>
    <w:rsid w:val="0026553C"/>
    <w:rsid w:val="002661A0"/>
    <w:rsid w:val="002672FB"/>
    <w:rsid w:val="0026790A"/>
    <w:rsid w:val="00267B8F"/>
    <w:rsid w:val="00267DD5"/>
    <w:rsid w:val="00274A0A"/>
    <w:rsid w:val="00277593"/>
    <w:rsid w:val="00280909"/>
    <w:rsid w:val="00280918"/>
    <w:rsid w:val="00281864"/>
    <w:rsid w:val="00282AF6"/>
    <w:rsid w:val="00283923"/>
    <w:rsid w:val="002851E4"/>
    <w:rsid w:val="0028596A"/>
    <w:rsid w:val="00287085"/>
    <w:rsid w:val="00287DC0"/>
    <w:rsid w:val="00290AF9"/>
    <w:rsid w:val="00291131"/>
    <w:rsid w:val="00294DBC"/>
    <w:rsid w:val="002967CF"/>
    <w:rsid w:val="00296931"/>
    <w:rsid w:val="00297788"/>
    <w:rsid w:val="002A05B8"/>
    <w:rsid w:val="002A3285"/>
    <w:rsid w:val="002A34F9"/>
    <w:rsid w:val="002A484B"/>
    <w:rsid w:val="002A643B"/>
    <w:rsid w:val="002A64A6"/>
    <w:rsid w:val="002A7F4F"/>
    <w:rsid w:val="002B19B8"/>
    <w:rsid w:val="002B1FE3"/>
    <w:rsid w:val="002B31F8"/>
    <w:rsid w:val="002B3301"/>
    <w:rsid w:val="002B665C"/>
    <w:rsid w:val="002B6E20"/>
    <w:rsid w:val="002C1445"/>
    <w:rsid w:val="002C47D4"/>
    <w:rsid w:val="002C4ABB"/>
    <w:rsid w:val="002C66D9"/>
    <w:rsid w:val="002C7AA1"/>
    <w:rsid w:val="002D0332"/>
    <w:rsid w:val="002D0F38"/>
    <w:rsid w:val="002D77E3"/>
    <w:rsid w:val="002E1833"/>
    <w:rsid w:val="002E4967"/>
    <w:rsid w:val="002E5940"/>
    <w:rsid w:val="002F2859"/>
    <w:rsid w:val="002F6E3C"/>
    <w:rsid w:val="002F7F30"/>
    <w:rsid w:val="0030117D"/>
    <w:rsid w:val="00301F30"/>
    <w:rsid w:val="003038FD"/>
    <w:rsid w:val="00303C87"/>
    <w:rsid w:val="00304EFE"/>
    <w:rsid w:val="003108E5"/>
    <w:rsid w:val="003115A8"/>
    <w:rsid w:val="003120CB"/>
    <w:rsid w:val="003176B9"/>
    <w:rsid w:val="00320153"/>
    <w:rsid w:val="003201A2"/>
    <w:rsid w:val="00320367"/>
    <w:rsid w:val="00322871"/>
    <w:rsid w:val="00326FB3"/>
    <w:rsid w:val="003316D4"/>
    <w:rsid w:val="003321B2"/>
    <w:rsid w:val="00332BBE"/>
    <w:rsid w:val="00333822"/>
    <w:rsid w:val="00335706"/>
    <w:rsid w:val="00336715"/>
    <w:rsid w:val="003401EC"/>
    <w:rsid w:val="00340DFD"/>
    <w:rsid w:val="00344954"/>
    <w:rsid w:val="00345DE8"/>
    <w:rsid w:val="003467D4"/>
    <w:rsid w:val="00350CD7"/>
    <w:rsid w:val="003541A2"/>
    <w:rsid w:val="0035495B"/>
    <w:rsid w:val="00357E04"/>
    <w:rsid w:val="00360C17"/>
    <w:rsid w:val="00361DDE"/>
    <w:rsid w:val="003621C6"/>
    <w:rsid w:val="003622B8"/>
    <w:rsid w:val="00362A13"/>
    <w:rsid w:val="00364703"/>
    <w:rsid w:val="00366B76"/>
    <w:rsid w:val="0037163A"/>
    <w:rsid w:val="00373051"/>
    <w:rsid w:val="00373B8F"/>
    <w:rsid w:val="0037650F"/>
    <w:rsid w:val="00376D95"/>
    <w:rsid w:val="00377837"/>
    <w:rsid w:val="00377FBB"/>
    <w:rsid w:val="00380A35"/>
    <w:rsid w:val="00385140"/>
    <w:rsid w:val="00393CC7"/>
    <w:rsid w:val="00396302"/>
    <w:rsid w:val="003971F7"/>
    <w:rsid w:val="0039778F"/>
    <w:rsid w:val="003A05DD"/>
    <w:rsid w:val="003A16FC"/>
    <w:rsid w:val="003A2C8A"/>
    <w:rsid w:val="003A48E0"/>
    <w:rsid w:val="003A4FCD"/>
    <w:rsid w:val="003B0944"/>
    <w:rsid w:val="003B1190"/>
    <w:rsid w:val="003B1593"/>
    <w:rsid w:val="003B32F6"/>
    <w:rsid w:val="003B4381"/>
    <w:rsid w:val="003B49F2"/>
    <w:rsid w:val="003C1043"/>
    <w:rsid w:val="003C12BA"/>
    <w:rsid w:val="003C1A30"/>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0654"/>
    <w:rsid w:val="003F5370"/>
    <w:rsid w:val="00405B10"/>
    <w:rsid w:val="00406401"/>
    <w:rsid w:val="00406C6C"/>
    <w:rsid w:val="00407CD6"/>
    <w:rsid w:val="00407EC8"/>
    <w:rsid w:val="00410ABA"/>
    <w:rsid w:val="0041110A"/>
    <w:rsid w:val="00411624"/>
    <w:rsid w:val="004148E1"/>
    <w:rsid w:val="00414CFA"/>
    <w:rsid w:val="00415EC0"/>
    <w:rsid w:val="00420BE9"/>
    <w:rsid w:val="00423AD8"/>
    <w:rsid w:val="00423FDD"/>
    <w:rsid w:val="00424C85"/>
    <w:rsid w:val="004260BD"/>
    <w:rsid w:val="0043012F"/>
    <w:rsid w:val="00430F1F"/>
    <w:rsid w:val="004326EA"/>
    <w:rsid w:val="00434856"/>
    <w:rsid w:val="004417C0"/>
    <w:rsid w:val="0044434C"/>
    <w:rsid w:val="0044456B"/>
    <w:rsid w:val="00447BD1"/>
    <w:rsid w:val="004507F3"/>
    <w:rsid w:val="00450AF4"/>
    <w:rsid w:val="00456A57"/>
    <w:rsid w:val="00460377"/>
    <w:rsid w:val="004607DE"/>
    <w:rsid w:val="0046503B"/>
    <w:rsid w:val="004671C7"/>
    <w:rsid w:val="004720A8"/>
    <w:rsid w:val="004726B4"/>
    <w:rsid w:val="00472E82"/>
    <w:rsid w:val="00472F4D"/>
    <w:rsid w:val="004730BF"/>
    <w:rsid w:val="00474DCB"/>
    <w:rsid w:val="0047535C"/>
    <w:rsid w:val="004762F6"/>
    <w:rsid w:val="004773B9"/>
    <w:rsid w:val="00477BBE"/>
    <w:rsid w:val="00484D45"/>
    <w:rsid w:val="00485118"/>
    <w:rsid w:val="00485870"/>
    <w:rsid w:val="00485FE8"/>
    <w:rsid w:val="00492473"/>
    <w:rsid w:val="00492EB5"/>
    <w:rsid w:val="00494F77"/>
    <w:rsid w:val="00495BD4"/>
    <w:rsid w:val="00497721"/>
    <w:rsid w:val="004A0229"/>
    <w:rsid w:val="004A34B6"/>
    <w:rsid w:val="004A35D2"/>
    <w:rsid w:val="004A5D8E"/>
    <w:rsid w:val="004A71E4"/>
    <w:rsid w:val="004B2F00"/>
    <w:rsid w:val="004B427E"/>
    <w:rsid w:val="004B62C9"/>
    <w:rsid w:val="004B667A"/>
    <w:rsid w:val="004B6E31"/>
    <w:rsid w:val="004B6F99"/>
    <w:rsid w:val="004C1D66"/>
    <w:rsid w:val="004C31D7"/>
    <w:rsid w:val="004C4AD2"/>
    <w:rsid w:val="004C6981"/>
    <w:rsid w:val="004D1F21"/>
    <w:rsid w:val="004D268C"/>
    <w:rsid w:val="004D59D8"/>
    <w:rsid w:val="004D5DA1"/>
    <w:rsid w:val="004D5FFA"/>
    <w:rsid w:val="004D6077"/>
    <w:rsid w:val="004D6BB7"/>
    <w:rsid w:val="004D7910"/>
    <w:rsid w:val="004D7D6F"/>
    <w:rsid w:val="004E085C"/>
    <w:rsid w:val="004E150F"/>
    <w:rsid w:val="004E1DCA"/>
    <w:rsid w:val="004E23A1"/>
    <w:rsid w:val="004E3489"/>
    <w:rsid w:val="004E358A"/>
    <w:rsid w:val="004E3AFA"/>
    <w:rsid w:val="004E552F"/>
    <w:rsid w:val="004E6588"/>
    <w:rsid w:val="004F2742"/>
    <w:rsid w:val="004F5431"/>
    <w:rsid w:val="00502A0A"/>
    <w:rsid w:val="00507C50"/>
    <w:rsid w:val="005145C8"/>
    <w:rsid w:val="00514D40"/>
    <w:rsid w:val="00517C3A"/>
    <w:rsid w:val="005208D1"/>
    <w:rsid w:val="00527BF4"/>
    <w:rsid w:val="005324BE"/>
    <w:rsid w:val="00534F6C"/>
    <w:rsid w:val="00535994"/>
    <w:rsid w:val="0053646D"/>
    <w:rsid w:val="00536D67"/>
    <w:rsid w:val="00540AAD"/>
    <w:rsid w:val="00543EC1"/>
    <w:rsid w:val="0054556F"/>
    <w:rsid w:val="00546458"/>
    <w:rsid w:val="0055087C"/>
    <w:rsid w:val="00553413"/>
    <w:rsid w:val="00555983"/>
    <w:rsid w:val="00560E31"/>
    <w:rsid w:val="00561BDA"/>
    <w:rsid w:val="00567DBF"/>
    <w:rsid w:val="00567E79"/>
    <w:rsid w:val="00573BCE"/>
    <w:rsid w:val="005800EA"/>
    <w:rsid w:val="00581379"/>
    <w:rsid w:val="005817FA"/>
    <w:rsid w:val="00581A3D"/>
    <w:rsid w:val="00581B23"/>
    <w:rsid w:val="00581D07"/>
    <w:rsid w:val="0058219C"/>
    <w:rsid w:val="00584DCF"/>
    <w:rsid w:val="005853E0"/>
    <w:rsid w:val="0058707F"/>
    <w:rsid w:val="00591DBD"/>
    <w:rsid w:val="005931FE"/>
    <w:rsid w:val="00594237"/>
    <w:rsid w:val="00594E92"/>
    <w:rsid w:val="00597B5F"/>
    <w:rsid w:val="005A0028"/>
    <w:rsid w:val="005A0ACC"/>
    <w:rsid w:val="005A2F7A"/>
    <w:rsid w:val="005A508D"/>
    <w:rsid w:val="005B0072"/>
    <w:rsid w:val="005B0732"/>
    <w:rsid w:val="005B1EEC"/>
    <w:rsid w:val="005B3829"/>
    <w:rsid w:val="005B38A0"/>
    <w:rsid w:val="005B3943"/>
    <w:rsid w:val="005B491C"/>
    <w:rsid w:val="005B4DBF"/>
    <w:rsid w:val="005B5219"/>
    <w:rsid w:val="005B5DE2"/>
    <w:rsid w:val="005B674C"/>
    <w:rsid w:val="005C24F2"/>
    <w:rsid w:val="005C5FD5"/>
    <w:rsid w:val="005C61C8"/>
    <w:rsid w:val="005C7561"/>
    <w:rsid w:val="005D1E57"/>
    <w:rsid w:val="005D2F57"/>
    <w:rsid w:val="005D34F6"/>
    <w:rsid w:val="005D4A8E"/>
    <w:rsid w:val="005D4F1A"/>
    <w:rsid w:val="005E1884"/>
    <w:rsid w:val="005E6966"/>
    <w:rsid w:val="005E69D7"/>
    <w:rsid w:val="005F249F"/>
    <w:rsid w:val="005F373A"/>
    <w:rsid w:val="005F4B28"/>
    <w:rsid w:val="005F4C93"/>
    <w:rsid w:val="005F4F87"/>
    <w:rsid w:val="005F6B0E"/>
    <w:rsid w:val="005F760E"/>
    <w:rsid w:val="005F7B1D"/>
    <w:rsid w:val="0060222A"/>
    <w:rsid w:val="00603A43"/>
    <w:rsid w:val="00606786"/>
    <w:rsid w:val="006070C4"/>
    <w:rsid w:val="00610C21"/>
    <w:rsid w:val="00611907"/>
    <w:rsid w:val="00613116"/>
    <w:rsid w:val="006169DE"/>
    <w:rsid w:val="006202A6"/>
    <w:rsid w:val="0062054B"/>
    <w:rsid w:val="00620926"/>
    <w:rsid w:val="00621C4E"/>
    <w:rsid w:val="00624EAE"/>
    <w:rsid w:val="006305D7"/>
    <w:rsid w:val="00632F63"/>
    <w:rsid w:val="00633A01"/>
    <w:rsid w:val="00633B97"/>
    <w:rsid w:val="006341F7"/>
    <w:rsid w:val="0063435A"/>
    <w:rsid w:val="00634585"/>
    <w:rsid w:val="00635014"/>
    <w:rsid w:val="006369CE"/>
    <w:rsid w:val="00640603"/>
    <w:rsid w:val="006411CA"/>
    <w:rsid w:val="00642B6A"/>
    <w:rsid w:val="00643A91"/>
    <w:rsid w:val="006450C9"/>
    <w:rsid w:val="0064605E"/>
    <w:rsid w:val="006525A9"/>
    <w:rsid w:val="00657BC4"/>
    <w:rsid w:val="006619C8"/>
    <w:rsid w:val="006701D4"/>
    <w:rsid w:val="00671710"/>
    <w:rsid w:val="00672350"/>
    <w:rsid w:val="006730B3"/>
    <w:rsid w:val="00673414"/>
    <w:rsid w:val="00675044"/>
    <w:rsid w:val="00676079"/>
    <w:rsid w:val="00676ECD"/>
    <w:rsid w:val="00677D0A"/>
    <w:rsid w:val="0068185F"/>
    <w:rsid w:val="0069333F"/>
    <w:rsid w:val="00695C62"/>
    <w:rsid w:val="006A01CF"/>
    <w:rsid w:val="006A4C66"/>
    <w:rsid w:val="006A5210"/>
    <w:rsid w:val="006A5A4F"/>
    <w:rsid w:val="006A60DD"/>
    <w:rsid w:val="006B0362"/>
    <w:rsid w:val="006B0679"/>
    <w:rsid w:val="006B074C"/>
    <w:rsid w:val="006B3B84"/>
    <w:rsid w:val="006B4E7C"/>
    <w:rsid w:val="006B5D8C"/>
    <w:rsid w:val="006B72D4"/>
    <w:rsid w:val="006B753F"/>
    <w:rsid w:val="006C11CC"/>
    <w:rsid w:val="006C1AEB"/>
    <w:rsid w:val="006C57FE"/>
    <w:rsid w:val="006C668E"/>
    <w:rsid w:val="006C6B4D"/>
    <w:rsid w:val="006D0997"/>
    <w:rsid w:val="006E4B63"/>
    <w:rsid w:val="006F06E4"/>
    <w:rsid w:val="006F38FD"/>
    <w:rsid w:val="006F395D"/>
    <w:rsid w:val="006F57C7"/>
    <w:rsid w:val="006F7B41"/>
    <w:rsid w:val="00702B5D"/>
    <w:rsid w:val="007032BD"/>
    <w:rsid w:val="00703B3E"/>
    <w:rsid w:val="00703ED2"/>
    <w:rsid w:val="00706E68"/>
    <w:rsid w:val="007079C0"/>
    <w:rsid w:val="00707B8D"/>
    <w:rsid w:val="00707F5B"/>
    <w:rsid w:val="00710D39"/>
    <w:rsid w:val="00713636"/>
    <w:rsid w:val="007141B4"/>
    <w:rsid w:val="00714B8C"/>
    <w:rsid w:val="0071675D"/>
    <w:rsid w:val="00717736"/>
    <w:rsid w:val="00732B47"/>
    <w:rsid w:val="0073449D"/>
    <w:rsid w:val="0073554F"/>
    <w:rsid w:val="00735CF5"/>
    <w:rsid w:val="0074063A"/>
    <w:rsid w:val="00742AA4"/>
    <w:rsid w:val="007432A3"/>
    <w:rsid w:val="00743BA1"/>
    <w:rsid w:val="00745F1E"/>
    <w:rsid w:val="007515FE"/>
    <w:rsid w:val="00754279"/>
    <w:rsid w:val="007601D0"/>
    <w:rsid w:val="007603BB"/>
    <w:rsid w:val="0076109D"/>
    <w:rsid w:val="00763E50"/>
    <w:rsid w:val="00767107"/>
    <w:rsid w:val="00773617"/>
    <w:rsid w:val="00773BFD"/>
    <w:rsid w:val="007743B3"/>
    <w:rsid w:val="00774490"/>
    <w:rsid w:val="00774CBE"/>
    <w:rsid w:val="0077581E"/>
    <w:rsid w:val="00776CA2"/>
    <w:rsid w:val="00777A4D"/>
    <w:rsid w:val="007819FF"/>
    <w:rsid w:val="0078360C"/>
    <w:rsid w:val="00783F58"/>
    <w:rsid w:val="00784A4C"/>
    <w:rsid w:val="00784BC6"/>
    <w:rsid w:val="0078523D"/>
    <w:rsid w:val="007931DF"/>
    <w:rsid w:val="00794AD9"/>
    <w:rsid w:val="007A0172"/>
    <w:rsid w:val="007A0783"/>
    <w:rsid w:val="007A1804"/>
    <w:rsid w:val="007A215A"/>
    <w:rsid w:val="007A2511"/>
    <w:rsid w:val="007A260E"/>
    <w:rsid w:val="007A35D8"/>
    <w:rsid w:val="007A4D4C"/>
    <w:rsid w:val="007A4DD6"/>
    <w:rsid w:val="007A5CB9"/>
    <w:rsid w:val="007B038A"/>
    <w:rsid w:val="007B20AE"/>
    <w:rsid w:val="007B380F"/>
    <w:rsid w:val="007B601E"/>
    <w:rsid w:val="007B6B07"/>
    <w:rsid w:val="007B6D43"/>
    <w:rsid w:val="007B749A"/>
    <w:rsid w:val="007B7C6E"/>
    <w:rsid w:val="007C0E57"/>
    <w:rsid w:val="007C3C1A"/>
    <w:rsid w:val="007D117B"/>
    <w:rsid w:val="007D262E"/>
    <w:rsid w:val="007D44D7"/>
    <w:rsid w:val="007D621A"/>
    <w:rsid w:val="007E058A"/>
    <w:rsid w:val="007E1E30"/>
    <w:rsid w:val="007E2887"/>
    <w:rsid w:val="007E34CC"/>
    <w:rsid w:val="007E45FF"/>
    <w:rsid w:val="007E5278"/>
    <w:rsid w:val="007E749C"/>
    <w:rsid w:val="007F1B5C"/>
    <w:rsid w:val="007F684C"/>
    <w:rsid w:val="00801257"/>
    <w:rsid w:val="008013CE"/>
    <w:rsid w:val="00803B0A"/>
    <w:rsid w:val="00804DED"/>
    <w:rsid w:val="00805B96"/>
    <w:rsid w:val="008105BE"/>
    <w:rsid w:val="008115A5"/>
    <w:rsid w:val="00811D46"/>
    <w:rsid w:val="00812CC8"/>
    <w:rsid w:val="0081415D"/>
    <w:rsid w:val="00815261"/>
    <w:rsid w:val="00820229"/>
    <w:rsid w:val="00820480"/>
    <w:rsid w:val="00821D7A"/>
    <w:rsid w:val="00822448"/>
    <w:rsid w:val="00822ABE"/>
    <w:rsid w:val="00823F19"/>
    <w:rsid w:val="008244D1"/>
    <w:rsid w:val="00827F51"/>
    <w:rsid w:val="0083104E"/>
    <w:rsid w:val="008343BE"/>
    <w:rsid w:val="00834815"/>
    <w:rsid w:val="00836535"/>
    <w:rsid w:val="00840F19"/>
    <w:rsid w:val="00840FB4"/>
    <w:rsid w:val="008410B2"/>
    <w:rsid w:val="008416DE"/>
    <w:rsid w:val="00841780"/>
    <w:rsid w:val="008447C8"/>
    <w:rsid w:val="00845FAA"/>
    <w:rsid w:val="008500A0"/>
    <w:rsid w:val="0085247A"/>
    <w:rsid w:val="008524E5"/>
    <w:rsid w:val="0085351C"/>
    <w:rsid w:val="0085369C"/>
    <w:rsid w:val="0085435A"/>
    <w:rsid w:val="008549CA"/>
    <w:rsid w:val="00855649"/>
    <w:rsid w:val="008556C3"/>
    <w:rsid w:val="0085583E"/>
    <w:rsid w:val="0085687C"/>
    <w:rsid w:val="008611C1"/>
    <w:rsid w:val="00864F58"/>
    <w:rsid w:val="008706C5"/>
    <w:rsid w:val="00873707"/>
    <w:rsid w:val="00873E2E"/>
    <w:rsid w:val="00874B20"/>
    <w:rsid w:val="008757C6"/>
    <w:rsid w:val="00875ACD"/>
    <w:rsid w:val="008763E1"/>
    <w:rsid w:val="0087775C"/>
    <w:rsid w:val="00877EC8"/>
    <w:rsid w:val="00880F36"/>
    <w:rsid w:val="008819CC"/>
    <w:rsid w:val="00882102"/>
    <w:rsid w:val="00885261"/>
    <w:rsid w:val="00885530"/>
    <w:rsid w:val="00885B16"/>
    <w:rsid w:val="00887676"/>
    <w:rsid w:val="008910D1"/>
    <w:rsid w:val="0089296C"/>
    <w:rsid w:val="00896ABD"/>
    <w:rsid w:val="00897AB6"/>
    <w:rsid w:val="00897DA8"/>
    <w:rsid w:val="008A0599"/>
    <w:rsid w:val="008A3380"/>
    <w:rsid w:val="008A6185"/>
    <w:rsid w:val="008A7A9C"/>
    <w:rsid w:val="008B09B5"/>
    <w:rsid w:val="008B5218"/>
    <w:rsid w:val="008B572D"/>
    <w:rsid w:val="008B6BF1"/>
    <w:rsid w:val="008B7102"/>
    <w:rsid w:val="008B7536"/>
    <w:rsid w:val="008C2E65"/>
    <w:rsid w:val="008C3B7D"/>
    <w:rsid w:val="008C71FE"/>
    <w:rsid w:val="008D0F90"/>
    <w:rsid w:val="008D349D"/>
    <w:rsid w:val="008D3715"/>
    <w:rsid w:val="008D5465"/>
    <w:rsid w:val="008D5E61"/>
    <w:rsid w:val="008D7156"/>
    <w:rsid w:val="008D7EB7"/>
    <w:rsid w:val="008D7EC5"/>
    <w:rsid w:val="008E3684"/>
    <w:rsid w:val="008E57F5"/>
    <w:rsid w:val="008E7606"/>
    <w:rsid w:val="008E7C0E"/>
    <w:rsid w:val="008F1DAA"/>
    <w:rsid w:val="008F36B5"/>
    <w:rsid w:val="008F3EBD"/>
    <w:rsid w:val="008F5AAB"/>
    <w:rsid w:val="008F60B2"/>
    <w:rsid w:val="008F6EBB"/>
    <w:rsid w:val="008F7C41"/>
    <w:rsid w:val="00901C70"/>
    <w:rsid w:val="009031E2"/>
    <w:rsid w:val="009036C8"/>
    <w:rsid w:val="0091276C"/>
    <w:rsid w:val="009145BE"/>
    <w:rsid w:val="009165AC"/>
    <w:rsid w:val="00916FFC"/>
    <w:rsid w:val="0092053F"/>
    <w:rsid w:val="00921569"/>
    <w:rsid w:val="0092340A"/>
    <w:rsid w:val="009313D9"/>
    <w:rsid w:val="00935B7F"/>
    <w:rsid w:val="00941293"/>
    <w:rsid w:val="00946372"/>
    <w:rsid w:val="009501C8"/>
    <w:rsid w:val="0095032B"/>
    <w:rsid w:val="00950B13"/>
    <w:rsid w:val="00950C17"/>
    <w:rsid w:val="00951981"/>
    <w:rsid w:val="00951FAF"/>
    <w:rsid w:val="00952F3F"/>
    <w:rsid w:val="00954740"/>
    <w:rsid w:val="009557BC"/>
    <w:rsid w:val="00955AE5"/>
    <w:rsid w:val="00962E71"/>
    <w:rsid w:val="00963ABC"/>
    <w:rsid w:val="00965D21"/>
    <w:rsid w:val="00967764"/>
    <w:rsid w:val="00970B0E"/>
    <w:rsid w:val="00970BB9"/>
    <w:rsid w:val="00971FCD"/>
    <w:rsid w:val="009726EE"/>
    <w:rsid w:val="0097272D"/>
    <w:rsid w:val="00972CDE"/>
    <w:rsid w:val="009733DD"/>
    <w:rsid w:val="009735D2"/>
    <w:rsid w:val="00975573"/>
    <w:rsid w:val="00976074"/>
    <w:rsid w:val="00976D03"/>
    <w:rsid w:val="00977B30"/>
    <w:rsid w:val="00977B4D"/>
    <w:rsid w:val="00980DFD"/>
    <w:rsid w:val="00982F41"/>
    <w:rsid w:val="00985090"/>
    <w:rsid w:val="00987710"/>
    <w:rsid w:val="00987E5F"/>
    <w:rsid w:val="009904AB"/>
    <w:rsid w:val="00995688"/>
    <w:rsid w:val="009958A6"/>
    <w:rsid w:val="00996456"/>
    <w:rsid w:val="009A04F5"/>
    <w:rsid w:val="009A15EF"/>
    <w:rsid w:val="009A38A5"/>
    <w:rsid w:val="009A5B73"/>
    <w:rsid w:val="009A6296"/>
    <w:rsid w:val="009A668F"/>
    <w:rsid w:val="009B118B"/>
    <w:rsid w:val="009B1737"/>
    <w:rsid w:val="009B3D4B"/>
    <w:rsid w:val="009B4E63"/>
    <w:rsid w:val="009B5B99"/>
    <w:rsid w:val="009B6EFC"/>
    <w:rsid w:val="009C19E2"/>
    <w:rsid w:val="009C1FD0"/>
    <w:rsid w:val="009C2DF8"/>
    <w:rsid w:val="009C31BF"/>
    <w:rsid w:val="009C68B7"/>
    <w:rsid w:val="009C7BC2"/>
    <w:rsid w:val="009D0834"/>
    <w:rsid w:val="009D095A"/>
    <w:rsid w:val="009D0A1E"/>
    <w:rsid w:val="009D2AE3"/>
    <w:rsid w:val="009D52BC"/>
    <w:rsid w:val="009D7D0A"/>
    <w:rsid w:val="009E09D9"/>
    <w:rsid w:val="009E1073"/>
    <w:rsid w:val="009F01B1"/>
    <w:rsid w:val="009F0DBB"/>
    <w:rsid w:val="009F136E"/>
    <w:rsid w:val="009F23C0"/>
    <w:rsid w:val="009F3887"/>
    <w:rsid w:val="009F40DC"/>
    <w:rsid w:val="009F659A"/>
    <w:rsid w:val="009F6ED7"/>
    <w:rsid w:val="009F732B"/>
    <w:rsid w:val="00A01FE0"/>
    <w:rsid w:val="00A059F5"/>
    <w:rsid w:val="00A06945"/>
    <w:rsid w:val="00A10656"/>
    <w:rsid w:val="00A113C0"/>
    <w:rsid w:val="00A12FA6"/>
    <w:rsid w:val="00A1339B"/>
    <w:rsid w:val="00A14ABA"/>
    <w:rsid w:val="00A16403"/>
    <w:rsid w:val="00A24CB6"/>
    <w:rsid w:val="00A25865"/>
    <w:rsid w:val="00A26CD2"/>
    <w:rsid w:val="00A27667"/>
    <w:rsid w:val="00A31E86"/>
    <w:rsid w:val="00A32979"/>
    <w:rsid w:val="00A34A67"/>
    <w:rsid w:val="00A350CD"/>
    <w:rsid w:val="00A355E9"/>
    <w:rsid w:val="00A37462"/>
    <w:rsid w:val="00A37CDA"/>
    <w:rsid w:val="00A459E1"/>
    <w:rsid w:val="00A46AC4"/>
    <w:rsid w:val="00A46BD4"/>
    <w:rsid w:val="00A47696"/>
    <w:rsid w:val="00A478A5"/>
    <w:rsid w:val="00A52296"/>
    <w:rsid w:val="00A53D26"/>
    <w:rsid w:val="00A55661"/>
    <w:rsid w:val="00A5716D"/>
    <w:rsid w:val="00A60C30"/>
    <w:rsid w:val="00A61753"/>
    <w:rsid w:val="00A61B70"/>
    <w:rsid w:val="00A61FA8"/>
    <w:rsid w:val="00A637F4"/>
    <w:rsid w:val="00A63997"/>
    <w:rsid w:val="00A64DF2"/>
    <w:rsid w:val="00A65485"/>
    <w:rsid w:val="00A66E05"/>
    <w:rsid w:val="00A67655"/>
    <w:rsid w:val="00A70753"/>
    <w:rsid w:val="00A712D2"/>
    <w:rsid w:val="00A729F1"/>
    <w:rsid w:val="00A74C08"/>
    <w:rsid w:val="00A80038"/>
    <w:rsid w:val="00A811C5"/>
    <w:rsid w:val="00A82C8A"/>
    <w:rsid w:val="00A8346B"/>
    <w:rsid w:val="00A852FF"/>
    <w:rsid w:val="00A85F7C"/>
    <w:rsid w:val="00A87337"/>
    <w:rsid w:val="00A90C97"/>
    <w:rsid w:val="00A919A9"/>
    <w:rsid w:val="00A92DDC"/>
    <w:rsid w:val="00A95C3C"/>
    <w:rsid w:val="00A960C8"/>
    <w:rsid w:val="00A96604"/>
    <w:rsid w:val="00AA03DF"/>
    <w:rsid w:val="00AA1B4F"/>
    <w:rsid w:val="00AA21D8"/>
    <w:rsid w:val="00AA271A"/>
    <w:rsid w:val="00AA3270"/>
    <w:rsid w:val="00AA375A"/>
    <w:rsid w:val="00AA3E3E"/>
    <w:rsid w:val="00AA54F3"/>
    <w:rsid w:val="00AA6B43"/>
    <w:rsid w:val="00AA720D"/>
    <w:rsid w:val="00AA7B1F"/>
    <w:rsid w:val="00AB23E9"/>
    <w:rsid w:val="00AB3145"/>
    <w:rsid w:val="00AB3174"/>
    <w:rsid w:val="00AB367A"/>
    <w:rsid w:val="00AB4C4F"/>
    <w:rsid w:val="00AB7BF8"/>
    <w:rsid w:val="00AC01D1"/>
    <w:rsid w:val="00AC0AB2"/>
    <w:rsid w:val="00AC0E9F"/>
    <w:rsid w:val="00AC52A5"/>
    <w:rsid w:val="00AC6EFD"/>
    <w:rsid w:val="00AC7151"/>
    <w:rsid w:val="00AD460A"/>
    <w:rsid w:val="00AD6A05"/>
    <w:rsid w:val="00AE0792"/>
    <w:rsid w:val="00AE118B"/>
    <w:rsid w:val="00AE2075"/>
    <w:rsid w:val="00AE272B"/>
    <w:rsid w:val="00AE29DA"/>
    <w:rsid w:val="00AE3E3A"/>
    <w:rsid w:val="00AE77B4"/>
    <w:rsid w:val="00AE7C1A"/>
    <w:rsid w:val="00AE7DF8"/>
    <w:rsid w:val="00AF0D9C"/>
    <w:rsid w:val="00AF13AB"/>
    <w:rsid w:val="00AF1D36"/>
    <w:rsid w:val="00AF280B"/>
    <w:rsid w:val="00AF2A89"/>
    <w:rsid w:val="00AF5F75"/>
    <w:rsid w:val="00AF6001"/>
    <w:rsid w:val="00B01A16"/>
    <w:rsid w:val="00B03AC3"/>
    <w:rsid w:val="00B078B8"/>
    <w:rsid w:val="00B079FE"/>
    <w:rsid w:val="00B07F45"/>
    <w:rsid w:val="00B1021A"/>
    <w:rsid w:val="00B10271"/>
    <w:rsid w:val="00B10EDF"/>
    <w:rsid w:val="00B11A62"/>
    <w:rsid w:val="00B140D9"/>
    <w:rsid w:val="00B1481A"/>
    <w:rsid w:val="00B15501"/>
    <w:rsid w:val="00B15A1F"/>
    <w:rsid w:val="00B15FE9"/>
    <w:rsid w:val="00B2148A"/>
    <w:rsid w:val="00B219FC"/>
    <w:rsid w:val="00B220C2"/>
    <w:rsid w:val="00B2276E"/>
    <w:rsid w:val="00B25B32"/>
    <w:rsid w:val="00B26920"/>
    <w:rsid w:val="00B318CB"/>
    <w:rsid w:val="00B319EB"/>
    <w:rsid w:val="00B32616"/>
    <w:rsid w:val="00B32A08"/>
    <w:rsid w:val="00B36AF0"/>
    <w:rsid w:val="00B36C42"/>
    <w:rsid w:val="00B419D8"/>
    <w:rsid w:val="00B42EA7"/>
    <w:rsid w:val="00B4550D"/>
    <w:rsid w:val="00B46BA4"/>
    <w:rsid w:val="00B51845"/>
    <w:rsid w:val="00B51923"/>
    <w:rsid w:val="00B5337C"/>
    <w:rsid w:val="00B53FDE"/>
    <w:rsid w:val="00B56397"/>
    <w:rsid w:val="00B571DA"/>
    <w:rsid w:val="00B6027B"/>
    <w:rsid w:val="00B6070F"/>
    <w:rsid w:val="00B636C8"/>
    <w:rsid w:val="00B65EDB"/>
    <w:rsid w:val="00B67373"/>
    <w:rsid w:val="00B67AFF"/>
    <w:rsid w:val="00B67C41"/>
    <w:rsid w:val="00B70B59"/>
    <w:rsid w:val="00B73657"/>
    <w:rsid w:val="00B739B3"/>
    <w:rsid w:val="00B749C7"/>
    <w:rsid w:val="00B77055"/>
    <w:rsid w:val="00B80E33"/>
    <w:rsid w:val="00B81B15"/>
    <w:rsid w:val="00B84348"/>
    <w:rsid w:val="00B915AE"/>
    <w:rsid w:val="00B96709"/>
    <w:rsid w:val="00BA0BA2"/>
    <w:rsid w:val="00BA0CD0"/>
    <w:rsid w:val="00BA1735"/>
    <w:rsid w:val="00BA19FA"/>
    <w:rsid w:val="00BA2815"/>
    <w:rsid w:val="00BA4288"/>
    <w:rsid w:val="00BB0902"/>
    <w:rsid w:val="00BB1F9C"/>
    <w:rsid w:val="00BB4144"/>
    <w:rsid w:val="00BB48E5"/>
    <w:rsid w:val="00BB52F5"/>
    <w:rsid w:val="00BB5607"/>
    <w:rsid w:val="00BB5ACA"/>
    <w:rsid w:val="00BB627F"/>
    <w:rsid w:val="00BB6B44"/>
    <w:rsid w:val="00BC0588"/>
    <w:rsid w:val="00BC0C17"/>
    <w:rsid w:val="00BC3823"/>
    <w:rsid w:val="00BC5841"/>
    <w:rsid w:val="00BC5E38"/>
    <w:rsid w:val="00BD201A"/>
    <w:rsid w:val="00BD2DC4"/>
    <w:rsid w:val="00BD2EF0"/>
    <w:rsid w:val="00BD32B6"/>
    <w:rsid w:val="00BD390D"/>
    <w:rsid w:val="00BD60B4"/>
    <w:rsid w:val="00BD796B"/>
    <w:rsid w:val="00BE1025"/>
    <w:rsid w:val="00BE40C0"/>
    <w:rsid w:val="00BE445C"/>
    <w:rsid w:val="00BE5F4A"/>
    <w:rsid w:val="00BE67E1"/>
    <w:rsid w:val="00BE7AEF"/>
    <w:rsid w:val="00BF09B0"/>
    <w:rsid w:val="00BF1544"/>
    <w:rsid w:val="00BF1B53"/>
    <w:rsid w:val="00BF246D"/>
    <w:rsid w:val="00BF2682"/>
    <w:rsid w:val="00C06F06"/>
    <w:rsid w:val="00C107E3"/>
    <w:rsid w:val="00C13E1B"/>
    <w:rsid w:val="00C15FA5"/>
    <w:rsid w:val="00C16583"/>
    <w:rsid w:val="00C16646"/>
    <w:rsid w:val="00C17175"/>
    <w:rsid w:val="00C17BFF"/>
    <w:rsid w:val="00C20FAD"/>
    <w:rsid w:val="00C2375F"/>
    <w:rsid w:val="00C247CB"/>
    <w:rsid w:val="00C32E66"/>
    <w:rsid w:val="00C3332B"/>
    <w:rsid w:val="00C3355F"/>
    <w:rsid w:val="00C33A04"/>
    <w:rsid w:val="00C3569A"/>
    <w:rsid w:val="00C35E42"/>
    <w:rsid w:val="00C42E8E"/>
    <w:rsid w:val="00C43F48"/>
    <w:rsid w:val="00C448FF"/>
    <w:rsid w:val="00C455C4"/>
    <w:rsid w:val="00C45E57"/>
    <w:rsid w:val="00C517D3"/>
    <w:rsid w:val="00C52844"/>
    <w:rsid w:val="00C52F29"/>
    <w:rsid w:val="00C56CE6"/>
    <w:rsid w:val="00C5745F"/>
    <w:rsid w:val="00C60005"/>
    <w:rsid w:val="00C60BFF"/>
    <w:rsid w:val="00C61443"/>
    <w:rsid w:val="00C61A98"/>
    <w:rsid w:val="00C63201"/>
    <w:rsid w:val="00C63EB7"/>
    <w:rsid w:val="00C6487D"/>
    <w:rsid w:val="00C64E62"/>
    <w:rsid w:val="00C651D5"/>
    <w:rsid w:val="00C6558D"/>
    <w:rsid w:val="00C658BD"/>
    <w:rsid w:val="00C65B4C"/>
    <w:rsid w:val="00C65CCC"/>
    <w:rsid w:val="00C65DA9"/>
    <w:rsid w:val="00C743EA"/>
    <w:rsid w:val="00C74C34"/>
    <w:rsid w:val="00C7618F"/>
    <w:rsid w:val="00C765A9"/>
    <w:rsid w:val="00C80193"/>
    <w:rsid w:val="00C81157"/>
    <w:rsid w:val="00C8162D"/>
    <w:rsid w:val="00C830BB"/>
    <w:rsid w:val="00C83A0B"/>
    <w:rsid w:val="00C842D0"/>
    <w:rsid w:val="00C84ED1"/>
    <w:rsid w:val="00C863CC"/>
    <w:rsid w:val="00C8653D"/>
    <w:rsid w:val="00C86BCC"/>
    <w:rsid w:val="00C9038F"/>
    <w:rsid w:val="00C908BF"/>
    <w:rsid w:val="00C92AAB"/>
    <w:rsid w:val="00C95D4C"/>
    <w:rsid w:val="00C9637F"/>
    <w:rsid w:val="00C9708A"/>
    <w:rsid w:val="00CA0C2B"/>
    <w:rsid w:val="00CA2435"/>
    <w:rsid w:val="00CA4068"/>
    <w:rsid w:val="00CA67F4"/>
    <w:rsid w:val="00CA7961"/>
    <w:rsid w:val="00CB37F8"/>
    <w:rsid w:val="00CB7DC3"/>
    <w:rsid w:val="00CC44EF"/>
    <w:rsid w:val="00CC4E88"/>
    <w:rsid w:val="00CC5BE1"/>
    <w:rsid w:val="00CC75A2"/>
    <w:rsid w:val="00CC7A18"/>
    <w:rsid w:val="00CD0E2F"/>
    <w:rsid w:val="00CD1D49"/>
    <w:rsid w:val="00CD2F20"/>
    <w:rsid w:val="00CD6B20"/>
    <w:rsid w:val="00CE1339"/>
    <w:rsid w:val="00CE61CC"/>
    <w:rsid w:val="00CE6E42"/>
    <w:rsid w:val="00CF20B7"/>
    <w:rsid w:val="00CF283B"/>
    <w:rsid w:val="00CF645A"/>
    <w:rsid w:val="00CF6692"/>
    <w:rsid w:val="00CF7441"/>
    <w:rsid w:val="00D00D16"/>
    <w:rsid w:val="00D02CEE"/>
    <w:rsid w:val="00D03C6C"/>
    <w:rsid w:val="00D04760"/>
    <w:rsid w:val="00D04A95"/>
    <w:rsid w:val="00D06288"/>
    <w:rsid w:val="00D068C7"/>
    <w:rsid w:val="00D076EA"/>
    <w:rsid w:val="00D102D9"/>
    <w:rsid w:val="00D11C42"/>
    <w:rsid w:val="00D128A4"/>
    <w:rsid w:val="00D13138"/>
    <w:rsid w:val="00D147C8"/>
    <w:rsid w:val="00D14D64"/>
    <w:rsid w:val="00D15131"/>
    <w:rsid w:val="00D16FA2"/>
    <w:rsid w:val="00D20954"/>
    <w:rsid w:val="00D21C39"/>
    <w:rsid w:val="00D21FC6"/>
    <w:rsid w:val="00D2243A"/>
    <w:rsid w:val="00D25B60"/>
    <w:rsid w:val="00D33393"/>
    <w:rsid w:val="00D33460"/>
    <w:rsid w:val="00D33D36"/>
    <w:rsid w:val="00D34D94"/>
    <w:rsid w:val="00D409E2"/>
    <w:rsid w:val="00D4260C"/>
    <w:rsid w:val="00D427D7"/>
    <w:rsid w:val="00D448ED"/>
    <w:rsid w:val="00D44E62"/>
    <w:rsid w:val="00D51570"/>
    <w:rsid w:val="00D53334"/>
    <w:rsid w:val="00D556AD"/>
    <w:rsid w:val="00D60381"/>
    <w:rsid w:val="00D616DE"/>
    <w:rsid w:val="00D61EFA"/>
    <w:rsid w:val="00D62201"/>
    <w:rsid w:val="00D651D1"/>
    <w:rsid w:val="00D7039C"/>
    <w:rsid w:val="00D717BB"/>
    <w:rsid w:val="00D7226B"/>
    <w:rsid w:val="00D72707"/>
    <w:rsid w:val="00D75A9C"/>
    <w:rsid w:val="00D8061E"/>
    <w:rsid w:val="00D829C8"/>
    <w:rsid w:val="00D8701C"/>
    <w:rsid w:val="00D87917"/>
    <w:rsid w:val="00D90871"/>
    <w:rsid w:val="00D9155F"/>
    <w:rsid w:val="00D9403F"/>
    <w:rsid w:val="00D95795"/>
    <w:rsid w:val="00D959B4"/>
    <w:rsid w:val="00D97DDF"/>
    <w:rsid w:val="00DA44DE"/>
    <w:rsid w:val="00DA750B"/>
    <w:rsid w:val="00DB07BB"/>
    <w:rsid w:val="00DB37ED"/>
    <w:rsid w:val="00DB620A"/>
    <w:rsid w:val="00DC02D3"/>
    <w:rsid w:val="00DC3832"/>
    <w:rsid w:val="00DC7A51"/>
    <w:rsid w:val="00DD3B1E"/>
    <w:rsid w:val="00DD717D"/>
    <w:rsid w:val="00DE06B2"/>
    <w:rsid w:val="00DE5B5F"/>
    <w:rsid w:val="00DF03A4"/>
    <w:rsid w:val="00DF464F"/>
    <w:rsid w:val="00DF563A"/>
    <w:rsid w:val="00DF614E"/>
    <w:rsid w:val="00DF702E"/>
    <w:rsid w:val="00DF7195"/>
    <w:rsid w:val="00E00696"/>
    <w:rsid w:val="00E03651"/>
    <w:rsid w:val="00E03808"/>
    <w:rsid w:val="00E060C2"/>
    <w:rsid w:val="00E06324"/>
    <w:rsid w:val="00E06BE8"/>
    <w:rsid w:val="00E06F48"/>
    <w:rsid w:val="00E07B81"/>
    <w:rsid w:val="00E104D3"/>
    <w:rsid w:val="00E10AFD"/>
    <w:rsid w:val="00E11454"/>
    <w:rsid w:val="00E11C92"/>
    <w:rsid w:val="00E12B11"/>
    <w:rsid w:val="00E12FB0"/>
    <w:rsid w:val="00E14814"/>
    <w:rsid w:val="00E1591B"/>
    <w:rsid w:val="00E16A50"/>
    <w:rsid w:val="00E2041A"/>
    <w:rsid w:val="00E219C9"/>
    <w:rsid w:val="00E249D5"/>
    <w:rsid w:val="00E25017"/>
    <w:rsid w:val="00E26F73"/>
    <w:rsid w:val="00E30A34"/>
    <w:rsid w:val="00E33C68"/>
    <w:rsid w:val="00E34889"/>
    <w:rsid w:val="00E34EEB"/>
    <w:rsid w:val="00E3687C"/>
    <w:rsid w:val="00E403BD"/>
    <w:rsid w:val="00E40AFC"/>
    <w:rsid w:val="00E44EB9"/>
    <w:rsid w:val="00E45BDC"/>
    <w:rsid w:val="00E460B7"/>
    <w:rsid w:val="00E46358"/>
    <w:rsid w:val="00E471DC"/>
    <w:rsid w:val="00E4749E"/>
    <w:rsid w:val="00E47715"/>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52A3"/>
    <w:rsid w:val="00E76658"/>
    <w:rsid w:val="00E77296"/>
    <w:rsid w:val="00E778B3"/>
    <w:rsid w:val="00E820BF"/>
    <w:rsid w:val="00E8713C"/>
    <w:rsid w:val="00E87527"/>
    <w:rsid w:val="00E87EF7"/>
    <w:rsid w:val="00E91C1D"/>
    <w:rsid w:val="00E93763"/>
    <w:rsid w:val="00E94307"/>
    <w:rsid w:val="00E96395"/>
    <w:rsid w:val="00E96C4C"/>
    <w:rsid w:val="00EA2AAE"/>
    <w:rsid w:val="00EA2EC0"/>
    <w:rsid w:val="00EA2F18"/>
    <w:rsid w:val="00EA32CD"/>
    <w:rsid w:val="00EA427A"/>
    <w:rsid w:val="00EA5FC1"/>
    <w:rsid w:val="00EA6AAD"/>
    <w:rsid w:val="00EA723B"/>
    <w:rsid w:val="00EB47F6"/>
    <w:rsid w:val="00EB6350"/>
    <w:rsid w:val="00EB687A"/>
    <w:rsid w:val="00EC09EC"/>
    <w:rsid w:val="00EC2F62"/>
    <w:rsid w:val="00EC4130"/>
    <w:rsid w:val="00EC62EB"/>
    <w:rsid w:val="00EC6E9F"/>
    <w:rsid w:val="00EC6EC0"/>
    <w:rsid w:val="00ED038B"/>
    <w:rsid w:val="00ED0AD6"/>
    <w:rsid w:val="00ED44F0"/>
    <w:rsid w:val="00ED4B33"/>
    <w:rsid w:val="00ED5993"/>
    <w:rsid w:val="00ED694B"/>
    <w:rsid w:val="00ED7DD6"/>
    <w:rsid w:val="00EE060B"/>
    <w:rsid w:val="00EE15A1"/>
    <w:rsid w:val="00EE2A7C"/>
    <w:rsid w:val="00EE2C42"/>
    <w:rsid w:val="00EE341B"/>
    <w:rsid w:val="00EE3502"/>
    <w:rsid w:val="00EE4453"/>
    <w:rsid w:val="00EE549F"/>
    <w:rsid w:val="00EE5FCE"/>
    <w:rsid w:val="00EE6BBD"/>
    <w:rsid w:val="00EE6E1E"/>
    <w:rsid w:val="00EE705F"/>
    <w:rsid w:val="00EE7F50"/>
    <w:rsid w:val="00EF1462"/>
    <w:rsid w:val="00EF33D0"/>
    <w:rsid w:val="00EF47EE"/>
    <w:rsid w:val="00EF54FD"/>
    <w:rsid w:val="00EF64FC"/>
    <w:rsid w:val="00F023EB"/>
    <w:rsid w:val="00F03F24"/>
    <w:rsid w:val="00F07F0D"/>
    <w:rsid w:val="00F12B6C"/>
    <w:rsid w:val="00F13112"/>
    <w:rsid w:val="00F14585"/>
    <w:rsid w:val="00F16FE6"/>
    <w:rsid w:val="00F238BD"/>
    <w:rsid w:val="00F24992"/>
    <w:rsid w:val="00F2797E"/>
    <w:rsid w:val="00F32F2F"/>
    <w:rsid w:val="00F33F3F"/>
    <w:rsid w:val="00F35BDD"/>
    <w:rsid w:val="00F35EF0"/>
    <w:rsid w:val="00F3781F"/>
    <w:rsid w:val="00F403FD"/>
    <w:rsid w:val="00F41E72"/>
    <w:rsid w:val="00F43C31"/>
    <w:rsid w:val="00F4479F"/>
    <w:rsid w:val="00F45BDF"/>
    <w:rsid w:val="00F50300"/>
    <w:rsid w:val="00F52C33"/>
    <w:rsid w:val="00F5414B"/>
    <w:rsid w:val="00F554A5"/>
    <w:rsid w:val="00F56E39"/>
    <w:rsid w:val="00F6009F"/>
    <w:rsid w:val="00F60690"/>
    <w:rsid w:val="00F60D52"/>
    <w:rsid w:val="00F623AC"/>
    <w:rsid w:val="00F623E9"/>
    <w:rsid w:val="00F633D7"/>
    <w:rsid w:val="00F63951"/>
    <w:rsid w:val="00F63C86"/>
    <w:rsid w:val="00F7207C"/>
    <w:rsid w:val="00F739DC"/>
    <w:rsid w:val="00F766BE"/>
    <w:rsid w:val="00F77EB9"/>
    <w:rsid w:val="00F80635"/>
    <w:rsid w:val="00F80A23"/>
    <w:rsid w:val="00F8115F"/>
    <w:rsid w:val="00F8125B"/>
    <w:rsid w:val="00F815D1"/>
    <w:rsid w:val="00F81E7E"/>
    <w:rsid w:val="00F81F0F"/>
    <w:rsid w:val="00F825F4"/>
    <w:rsid w:val="00F838DF"/>
    <w:rsid w:val="00F87DDE"/>
    <w:rsid w:val="00F925AE"/>
    <w:rsid w:val="00F92AA1"/>
    <w:rsid w:val="00F932DE"/>
    <w:rsid w:val="00F963DD"/>
    <w:rsid w:val="00F9641A"/>
    <w:rsid w:val="00F97004"/>
    <w:rsid w:val="00FA067D"/>
    <w:rsid w:val="00FA0DCF"/>
    <w:rsid w:val="00FA18C9"/>
    <w:rsid w:val="00FA2045"/>
    <w:rsid w:val="00FA7A66"/>
    <w:rsid w:val="00FB1AA9"/>
    <w:rsid w:val="00FB4B5A"/>
    <w:rsid w:val="00FB5963"/>
    <w:rsid w:val="00FB5DAA"/>
    <w:rsid w:val="00FC04B9"/>
    <w:rsid w:val="00FC161A"/>
    <w:rsid w:val="00FC23D5"/>
    <w:rsid w:val="00FC4337"/>
    <w:rsid w:val="00FC4C1A"/>
    <w:rsid w:val="00FC624C"/>
    <w:rsid w:val="00FC628F"/>
    <w:rsid w:val="00FC6468"/>
    <w:rsid w:val="00FC6D49"/>
    <w:rsid w:val="00FD4922"/>
    <w:rsid w:val="00FD4E2C"/>
    <w:rsid w:val="00FD5976"/>
    <w:rsid w:val="00FD6461"/>
    <w:rsid w:val="00FE0281"/>
    <w:rsid w:val="00FE1BBA"/>
    <w:rsid w:val="00FE207F"/>
    <w:rsid w:val="00FE7083"/>
    <w:rsid w:val="00FF019F"/>
    <w:rsid w:val="00FF1B2A"/>
    <w:rsid w:val="00FF2160"/>
    <w:rsid w:val="00FF2E31"/>
    <w:rsid w:val="00FF30DE"/>
    <w:rsid w:val="00FF5A53"/>
    <w:rsid w:val="00FF644B"/>
    <w:rsid w:val="00FF7A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02CEE"/>
    <w:pPr>
      <w:jc w:val="center"/>
    </w:pPr>
    <w:rPr>
      <w:noProof/>
    </w:rPr>
  </w:style>
  <w:style w:type="character" w:customStyle="1" w:styleId="EndNoteBibliographyTitleChar">
    <w:name w:val="EndNote Bibliography Title Char"/>
    <w:basedOn w:val="DefaultParagraphFont"/>
    <w:link w:val="EndNoteBibliographyTitle"/>
    <w:rsid w:val="00D02CEE"/>
    <w:rPr>
      <w:rFonts w:ascii="Calibri" w:hAnsi="Calibri" w:cs="Calibri"/>
      <w:noProof/>
      <w:color w:val="000000"/>
      <w:sz w:val="24"/>
      <w:szCs w:val="24"/>
    </w:rPr>
  </w:style>
  <w:style w:type="paragraph" w:customStyle="1" w:styleId="EndNoteBibliography">
    <w:name w:val="EndNote Bibliography"/>
    <w:basedOn w:val="Normal"/>
    <w:link w:val="EndNoteBibliographyChar"/>
    <w:rsid w:val="00D02CEE"/>
    <w:rPr>
      <w:noProof/>
    </w:rPr>
  </w:style>
  <w:style w:type="character" w:customStyle="1" w:styleId="EndNoteBibliographyChar">
    <w:name w:val="EndNote Bibliography Char"/>
    <w:basedOn w:val="DefaultParagraphFont"/>
    <w:link w:val="EndNoteBibliography"/>
    <w:rsid w:val="00D02CEE"/>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958000">
      <w:bodyDiv w:val="1"/>
      <w:marLeft w:val="0"/>
      <w:marRight w:val="0"/>
      <w:marTop w:val="0"/>
      <w:marBottom w:val="0"/>
      <w:divBdr>
        <w:top w:val="none" w:sz="0" w:space="0" w:color="auto"/>
        <w:left w:val="none" w:sz="0" w:space="0" w:color="auto"/>
        <w:bottom w:val="none" w:sz="0" w:space="0" w:color="auto"/>
        <w:right w:val="none" w:sz="0" w:space="0" w:color="auto"/>
      </w:divBdr>
    </w:div>
    <w:div w:id="61102893">
      <w:bodyDiv w:val="1"/>
      <w:marLeft w:val="0"/>
      <w:marRight w:val="0"/>
      <w:marTop w:val="0"/>
      <w:marBottom w:val="0"/>
      <w:divBdr>
        <w:top w:val="none" w:sz="0" w:space="0" w:color="auto"/>
        <w:left w:val="none" w:sz="0" w:space="0" w:color="auto"/>
        <w:bottom w:val="none" w:sz="0" w:space="0" w:color="auto"/>
        <w:right w:val="none" w:sz="0" w:space="0" w:color="auto"/>
      </w:divBdr>
    </w:div>
    <w:div w:id="19511823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27328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468EF-6A21-4C40-A158-C2973914D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026</Words>
  <Characters>5145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27T14:11:00Z</dcterms:created>
  <dcterms:modified xsi:type="dcterms:W3CDTF">2020-08-27T14:18:00Z</dcterms:modified>
</cp:coreProperties>
</file>